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345DC3" w14:textId="566EFA53" w:rsidR="004515CD" w:rsidRPr="00904B4C" w:rsidRDefault="004515CD" w:rsidP="00EC79E4">
      <w:pPr>
        <w:rPr>
          <w:rFonts w:ascii="Cambria" w:hAnsi="Cambria"/>
          <w:sz w:val="22"/>
          <w:szCs w:val="22"/>
        </w:rPr>
      </w:pPr>
      <w:bookmarkStart w:id="0" w:name="_Hlk216029807"/>
      <w:bookmarkEnd w:id="0"/>
      <w:r w:rsidRPr="00904B4C">
        <w:rPr>
          <w:rFonts w:ascii="Cambria" w:hAnsi="Cambria"/>
          <w:sz w:val="22"/>
          <w:szCs w:val="22"/>
        </w:rPr>
        <w:t>S1. Keywords and Boolean search strategies used for the systematic literature search on SCA27</w:t>
      </w:r>
    </w:p>
    <w:p w14:paraId="052339E4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5977"/>
      </w:tblGrid>
      <w:tr w:rsidR="004515CD" w:rsidRPr="00904B4C" w14:paraId="3EAF43B6" w14:textId="77777777" w:rsidTr="004515CD">
        <w:tc>
          <w:tcPr>
            <w:tcW w:w="4508" w:type="dxa"/>
          </w:tcPr>
          <w:p w14:paraId="3872DF3E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5977" w:type="dxa"/>
          </w:tcPr>
          <w:p w14:paraId="29EB3078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Key words</w:t>
            </w:r>
          </w:p>
        </w:tc>
      </w:tr>
      <w:tr w:rsidR="004515CD" w:rsidRPr="00904B4C" w14:paraId="2B28BC89" w14:textId="77777777" w:rsidTr="004515CD">
        <w:tc>
          <w:tcPr>
            <w:tcW w:w="4508" w:type="dxa"/>
          </w:tcPr>
          <w:p w14:paraId="64C567F8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Pubmed</w:t>
            </w:r>
            <w:proofErr w:type="spellEnd"/>
          </w:p>
        </w:tc>
        <w:tc>
          <w:tcPr>
            <w:tcW w:w="5977" w:type="dxa"/>
          </w:tcPr>
          <w:p w14:paraId="0432808B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(("Spinocerebellar ataxia 27B"[Title/Abstract] OR "SCA27B"[Title/Abstract] OR "SCA-27B"[Title/Abstract]) </w:t>
            </w:r>
          </w:p>
          <w:p w14:paraId="207A1A1B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OR </w:t>
            </w:r>
          </w:p>
          <w:p w14:paraId="07484DD6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("FGF14"[Title] AND ("ataxia"[Title/Abstract] OR "GAA"[Title/Abstract]))) </w:t>
            </w:r>
          </w:p>
          <w:p w14:paraId="7BDEBDEA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ND (humans[Filter])</w:t>
            </w:r>
          </w:p>
        </w:tc>
      </w:tr>
      <w:tr w:rsidR="004515CD" w:rsidRPr="00904B4C" w14:paraId="44BF98B9" w14:textId="77777777" w:rsidTr="004515CD">
        <w:tc>
          <w:tcPr>
            <w:tcW w:w="4508" w:type="dxa"/>
          </w:tcPr>
          <w:p w14:paraId="54D5976E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Scopus</w:t>
            </w:r>
          </w:p>
        </w:tc>
        <w:tc>
          <w:tcPr>
            <w:tcW w:w="5977" w:type="dxa"/>
          </w:tcPr>
          <w:p w14:paraId="211F31A0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"spinocerebellar ataxia 27B" OR SCA27B OR "GAA-FGF14" OR "FGF14 (GAA)" OR "FGF14 repeat expansion" OR "GAA/FGF14" 95</w:t>
            </w:r>
          </w:p>
        </w:tc>
      </w:tr>
      <w:tr w:rsidR="004515CD" w:rsidRPr="00904B4C" w14:paraId="3876E21F" w14:textId="77777777" w:rsidTr="004515CD">
        <w:tc>
          <w:tcPr>
            <w:tcW w:w="4508" w:type="dxa"/>
          </w:tcPr>
          <w:p w14:paraId="0552C3A2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Ovid </w:t>
            </w:r>
            <w:proofErr w:type="spellStart"/>
            <w:r w:rsidRPr="00904B4C">
              <w:rPr>
                <w:rFonts w:ascii="Cambria" w:hAnsi="Cambria"/>
                <w:szCs w:val="22"/>
              </w:rPr>
              <w:t>medline</w:t>
            </w:r>
            <w:proofErr w:type="spellEnd"/>
          </w:p>
        </w:tc>
        <w:tc>
          <w:tcPr>
            <w:tcW w:w="5977" w:type="dxa"/>
          </w:tcPr>
          <w:p w14:paraId="5327C9D5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spinocerebellar ataxia 27B or SCA27B or SCA 27B or SCA-27B).</w:t>
            </w:r>
            <w:proofErr w:type="spellStart"/>
            <w:r w:rsidRPr="00904B4C">
              <w:rPr>
                <w:rFonts w:ascii="Cambria" w:hAnsi="Cambria"/>
                <w:szCs w:val="22"/>
              </w:rPr>
              <w:t>ti,kf</w:t>
            </w:r>
            <w:proofErr w:type="spellEnd"/>
            <w:r w:rsidRPr="00904B4C">
              <w:rPr>
                <w:rFonts w:ascii="Cambria" w:hAnsi="Cambria"/>
                <w:szCs w:val="22"/>
              </w:rPr>
              <w:t>.</w:t>
            </w:r>
          </w:p>
        </w:tc>
      </w:tr>
      <w:tr w:rsidR="004515CD" w:rsidRPr="00904B4C" w14:paraId="26BADF61" w14:textId="77777777" w:rsidTr="004515CD">
        <w:tc>
          <w:tcPr>
            <w:tcW w:w="4508" w:type="dxa"/>
          </w:tcPr>
          <w:p w14:paraId="43CD8EC3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mbase</w:t>
            </w:r>
          </w:p>
        </w:tc>
        <w:tc>
          <w:tcPr>
            <w:tcW w:w="5977" w:type="dxa"/>
          </w:tcPr>
          <w:p w14:paraId="3FEA9DF7" w14:textId="77777777" w:rsidR="004515CD" w:rsidRPr="00904B4C" w:rsidRDefault="004515CD" w:rsidP="00611779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'spinocerebellar ataxia 27b':ti OR 'sca27b':ti OR ('fgf14':ti AND '</w:t>
            </w:r>
            <w:proofErr w:type="spellStart"/>
            <w:r w:rsidRPr="00904B4C">
              <w:rPr>
                <w:rFonts w:ascii="Cambria" w:hAnsi="Cambria"/>
                <w:szCs w:val="22"/>
              </w:rPr>
              <w:t>gaa</w:t>
            </w:r>
            <w:proofErr w:type="spellEnd"/>
            <w:r w:rsidRPr="00904B4C">
              <w:rPr>
                <w:rFonts w:ascii="Cambria" w:hAnsi="Cambria"/>
                <w:szCs w:val="22"/>
              </w:rPr>
              <w:t>':</w:t>
            </w:r>
            <w:proofErr w:type="spellStart"/>
            <w:r w:rsidRPr="00904B4C">
              <w:rPr>
                <w:rFonts w:ascii="Cambria" w:hAnsi="Cambria"/>
                <w:szCs w:val="22"/>
              </w:rPr>
              <w:t>ti</w:t>
            </w:r>
            <w:proofErr w:type="spellEnd"/>
            <w:r w:rsidRPr="00904B4C">
              <w:rPr>
                <w:rFonts w:ascii="Cambria" w:hAnsi="Cambria"/>
                <w:szCs w:val="22"/>
              </w:rPr>
              <w:t>)) AND [article]/</w:t>
            </w:r>
            <w:proofErr w:type="spellStart"/>
            <w:r w:rsidRPr="00904B4C">
              <w:rPr>
                <w:rFonts w:ascii="Cambria" w:hAnsi="Cambria"/>
                <w:szCs w:val="22"/>
              </w:rPr>
              <w:t>lim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</w:t>
            </w:r>
          </w:p>
        </w:tc>
      </w:tr>
    </w:tbl>
    <w:p w14:paraId="031785C1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6F599A07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7AC508FF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68BAA332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1A72D33E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2DF473EE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08AA2BB8" w14:textId="77777777" w:rsidR="004515CD" w:rsidRPr="00904B4C" w:rsidRDefault="004515CD" w:rsidP="006C54DA">
      <w:pPr>
        <w:spacing w:line="360" w:lineRule="auto"/>
        <w:rPr>
          <w:rFonts w:ascii="Cambria" w:hAnsi="Cambria"/>
          <w:sz w:val="22"/>
          <w:szCs w:val="22"/>
        </w:rPr>
      </w:pPr>
    </w:p>
    <w:p w14:paraId="796B335B" w14:textId="52362006" w:rsidR="006C54DA" w:rsidRPr="00904B4C" w:rsidRDefault="000B30A7" w:rsidP="006C54DA">
      <w:pPr>
        <w:spacing w:line="360" w:lineRule="auto"/>
        <w:rPr>
          <w:rFonts w:ascii="Cambria" w:hAnsi="Cambria"/>
          <w:sz w:val="22"/>
          <w:szCs w:val="22"/>
        </w:rPr>
      </w:pPr>
      <w:r w:rsidRPr="00904B4C">
        <w:rPr>
          <w:rFonts w:ascii="Cambria" w:hAnsi="Cambria"/>
          <w:sz w:val="22"/>
          <w:szCs w:val="22"/>
        </w:rPr>
        <w:t>S</w:t>
      </w:r>
      <w:r w:rsidR="004515CD" w:rsidRPr="00904B4C">
        <w:rPr>
          <w:rFonts w:ascii="Cambria" w:hAnsi="Cambria"/>
          <w:sz w:val="22"/>
          <w:szCs w:val="22"/>
        </w:rPr>
        <w:t xml:space="preserve">2. </w:t>
      </w:r>
      <w:r w:rsidR="006C54DA" w:rsidRPr="00904B4C">
        <w:rPr>
          <w:rFonts w:ascii="Cambria" w:hAnsi="Cambria"/>
          <w:sz w:val="22"/>
          <w:szCs w:val="22"/>
        </w:rPr>
        <w:t>Summary table of demographic, clinical features and number of repeats in SCA27B cases</w:t>
      </w:r>
      <w:r w:rsidR="00CA3E04" w:rsidRPr="00904B4C">
        <w:rPr>
          <w:rFonts w:ascii="Cambria" w:hAnsi="Cambria"/>
          <w:sz w:val="22"/>
          <w:szCs w:val="22"/>
        </w:rPr>
        <w:t xml:space="preserve"> (n=</w:t>
      </w:r>
      <w:r w:rsidR="0046072D" w:rsidRPr="00904B4C">
        <w:rPr>
          <w:rFonts w:ascii="Cambria" w:hAnsi="Cambria"/>
          <w:sz w:val="22"/>
          <w:szCs w:val="22"/>
        </w:rPr>
        <w:t xml:space="preserve"> 1228</w:t>
      </w:r>
      <w:r w:rsidR="00CA3E04" w:rsidRPr="00904B4C">
        <w:rPr>
          <w:rFonts w:ascii="Cambria" w:hAnsi="Cambria"/>
          <w:sz w:val="22"/>
          <w:szCs w:val="22"/>
        </w:rPr>
        <w:t>)</w:t>
      </w:r>
    </w:p>
    <w:tbl>
      <w:tblPr>
        <w:tblStyle w:val="TableGrid"/>
        <w:tblpPr w:leftFromText="180" w:rightFromText="180" w:horzAnchor="margin" w:tblpX="-714" w:tblpY="-210"/>
        <w:tblW w:w="5000" w:type="pct"/>
        <w:tblLook w:val="04A0" w:firstRow="1" w:lastRow="0" w:firstColumn="1" w:lastColumn="0" w:noHBand="0" w:noVBand="1"/>
      </w:tblPr>
      <w:tblGrid>
        <w:gridCol w:w="675"/>
        <w:gridCol w:w="508"/>
        <w:gridCol w:w="662"/>
        <w:gridCol w:w="667"/>
        <w:gridCol w:w="570"/>
        <w:gridCol w:w="553"/>
        <w:gridCol w:w="743"/>
        <w:gridCol w:w="668"/>
        <w:gridCol w:w="668"/>
        <w:gridCol w:w="654"/>
        <w:gridCol w:w="637"/>
        <w:gridCol w:w="579"/>
        <w:gridCol w:w="628"/>
        <w:gridCol w:w="553"/>
        <w:gridCol w:w="656"/>
        <w:gridCol w:w="765"/>
        <w:gridCol w:w="727"/>
        <w:gridCol w:w="825"/>
        <w:gridCol w:w="668"/>
        <w:gridCol w:w="708"/>
        <w:gridCol w:w="816"/>
      </w:tblGrid>
      <w:tr w:rsidR="00CE267E" w:rsidRPr="00904B4C" w14:paraId="125F46FF" w14:textId="77777777" w:rsidTr="00CE267E">
        <w:trPr>
          <w:trHeight w:val="2196"/>
        </w:trPr>
        <w:tc>
          <w:tcPr>
            <w:tcW w:w="242" w:type="pct"/>
          </w:tcPr>
          <w:p w14:paraId="77F941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Author, year of publication</w:t>
            </w:r>
          </w:p>
        </w:tc>
        <w:tc>
          <w:tcPr>
            <w:tcW w:w="182" w:type="pct"/>
          </w:tcPr>
          <w:p w14:paraId="304EC7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umber of patients</w:t>
            </w:r>
          </w:p>
        </w:tc>
        <w:tc>
          <w:tcPr>
            <w:tcW w:w="239" w:type="pct"/>
          </w:tcPr>
          <w:p w14:paraId="593879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ge of onset (in years)</w:t>
            </w:r>
          </w:p>
        </w:tc>
        <w:tc>
          <w:tcPr>
            <w:tcW w:w="240" w:type="pct"/>
          </w:tcPr>
          <w:p w14:paraId="669ADE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ge at presentation (in years)</w:t>
            </w:r>
          </w:p>
        </w:tc>
        <w:tc>
          <w:tcPr>
            <w:tcW w:w="205" w:type="pct"/>
          </w:tcPr>
          <w:p w14:paraId="5E4560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Sex</w:t>
            </w:r>
          </w:p>
        </w:tc>
        <w:tc>
          <w:tcPr>
            <w:tcW w:w="199" w:type="pct"/>
          </w:tcPr>
          <w:p w14:paraId="26912F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amily history</w:t>
            </w:r>
          </w:p>
        </w:tc>
        <w:tc>
          <w:tcPr>
            <w:tcW w:w="268" w:type="pct"/>
          </w:tcPr>
          <w:p w14:paraId="2ACFB6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Symptoms at onset</w:t>
            </w:r>
          </w:p>
        </w:tc>
        <w:tc>
          <w:tcPr>
            <w:tcW w:w="241" w:type="pct"/>
          </w:tcPr>
          <w:p w14:paraId="7D9527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Vertigo and dizziness</w:t>
            </w:r>
          </w:p>
        </w:tc>
        <w:tc>
          <w:tcPr>
            <w:tcW w:w="241" w:type="pct"/>
          </w:tcPr>
          <w:p w14:paraId="5E132E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arthria</w:t>
            </w:r>
          </w:p>
        </w:tc>
        <w:tc>
          <w:tcPr>
            <w:tcW w:w="235" w:type="pct"/>
          </w:tcPr>
          <w:p w14:paraId="20FD85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ystagmus</w:t>
            </w:r>
          </w:p>
          <w:p w14:paraId="38E572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-specify type</w:t>
            </w:r>
          </w:p>
        </w:tc>
        <w:tc>
          <w:tcPr>
            <w:tcW w:w="229" w:type="pct"/>
          </w:tcPr>
          <w:p w14:paraId="5571F5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culomotor disorders</w:t>
            </w:r>
          </w:p>
        </w:tc>
        <w:tc>
          <w:tcPr>
            <w:tcW w:w="209" w:type="pct"/>
          </w:tcPr>
          <w:p w14:paraId="0FEC661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yramidal signs</w:t>
            </w:r>
          </w:p>
        </w:tc>
        <w:tc>
          <w:tcPr>
            <w:tcW w:w="209" w:type="pct"/>
          </w:tcPr>
          <w:p w14:paraId="7B1651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erebellar Ataxia</w:t>
            </w:r>
          </w:p>
        </w:tc>
        <w:tc>
          <w:tcPr>
            <w:tcW w:w="199" w:type="pct"/>
          </w:tcPr>
          <w:p w14:paraId="223A17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Tremors</w:t>
            </w:r>
          </w:p>
        </w:tc>
        <w:tc>
          <w:tcPr>
            <w:tcW w:w="236" w:type="pct"/>
          </w:tcPr>
          <w:p w14:paraId="299D73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myotrophy</w:t>
            </w:r>
          </w:p>
        </w:tc>
        <w:tc>
          <w:tcPr>
            <w:tcW w:w="276" w:type="pct"/>
          </w:tcPr>
          <w:p w14:paraId="18664B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xtrapyramidal symptoms</w:t>
            </w:r>
          </w:p>
        </w:tc>
        <w:tc>
          <w:tcPr>
            <w:tcW w:w="262" w:type="pct"/>
          </w:tcPr>
          <w:p w14:paraId="27639E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autonomia</w:t>
            </w:r>
          </w:p>
        </w:tc>
        <w:tc>
          <w:tcPr>
            <w:tcW w:w="297" w:type="pct"/>
          </w:tcPr>
          <w:p w14:paraId="33C31E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H/o fever at onset or other triggers</w:t>
            </w:r>
          </w:p>
        </w:tc>
        <w:tc>
          <w:tcPr>
            <w:tcW w:w="241" w:type="pct"/>
          </w:tcPr>
          <w:p w14:paraId="5F7EF4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symptoms</w:t>
            </w:r>
          </w:p>
        </w:tc>
        <w:tc>
          <w:tcPr>
            <w:tcW w:w="255" w:type="pct"/>
          </w:tcPr>
          <w:p w14:paraId="2477BD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enetics (No of repeats)</w:t>
            </w:r>
          </w:p>
        </w:tc>
        <w:tc>
          <w:tcPr>
            <w:tcW w:w="294" w:type="pct"/>
          </w:tcPr>
          <w:p w14:paraId="20BD1F1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Treatment</w:t>
            </w:r>
          </w:p>
        </w:tc>
      </w:tr>
      <w:tr w:rsidR="00CE267E" w:rsidRPr="00904B4C" w14:paraId="7D298395" w14:textId="77777777" w:rsidTr="00CE267E">
        <w:trPr>
          <w:trHeight w:val="2196"/>
        </w:trPr>
        <w:tc>
          <w:tcPr>
            <w:tcW w:w="242" w:type="pct"/>
          </w:tcPr>
          <w:p w14:paraId="6C336599" w14:textId="77777777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0ACD8A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8</w:t>
            </w:r>
          </w:p>
        </w:tc>
        <w:tc>
          <w:tcPr>
            <w:tcW w:w="239" w:type="pct"/>
          </w:tcPr>
          <w:p w14:paraId="0A5798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4 </w:t>
            </w:r>
            <w:r w:rsidRPr="00904B4C">
              <w:rPr>
                <w:rFonts w:ascii="Cambria" w:hAnsi="Cambria" w:cstheme="minorHAnsi"/>
                <w:szCs w:val="22"/>
              </w:rPr>
              <w:t>±</w:t>
            </w:r>
            <w:r w:rsidRPr="00904B4C">
              <w:rPr>
                <w:rFonts w:ascii="Cambria" w:hAnsi="Cambria"/>
                <w:szCs w:val="22"/>
              </w:rPr>
              <w:t xml:space="preserve"> 14</w:t>
            </w:r>
          </w:p>
        </w:tc>
        <w:tc>
          <w:tcPr>
            <w:tcW w:w="240" w:type="pct"/>
          </w:tcPr>
          <w:p w14:paraId="5D9400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9 </w:t>
            </w:r>
            <w:r w:rsidRPr="00904B4C">
              <w:rPr>
                <w:rFonts w:ascii="Cambria" w:hAnsi="Cambria" w:cstheme="minorHAnsi"/>
                <w:szCs w:val="22"/>
              </w:rPr>
              <w:t>± 12</w:t>
            </w:r>
          </w:p>
        </w:tc>
        <w:tc>
          <w:tcPr>
            <w:tcW w:w="205" w:type="pct"/>
          </w:tcPr>
          <w:p w14:paraId="11EA57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6 F</w:t>
            </w:r>
          </w:p>
          <w:p w14:paraId="6636DF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53%), 32 M(47%)</w:t>
            </w:r>
          </w:p>
        </w:tc>
        <w:tc>
          <w:tcPr>
            <w:tcW w:w="199" w:type="pct"/>
          </w:tcPr>
          <w:p w14:paraId="62164EE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8(85%)</w:t>
            </w:r>
          </w:p>
        </w:tc>
        <w:tc>
          <w:tcPr>
            <w:tcW w:w="268" w:type="pct"/>
          </w:tcPr>
          <w:p w14:paraId="0CDCF0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3143A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/64 (33%)</w:t>
            </w:r>
          </w:p>
        </w:tc>
        <w:tc>
          <w:tcPr>
            <w:tcW w:w="241" w:type="pct"/>
          </w:tcPr>
          <w:p w14:paraId="0A0C58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9/68 (57%)</w:t>
            </w:r>
          </w:p>
        </w:tc>
        <w:tc>
          <w:tcPr>
            <w:tcW w:w="235" w:type="pct"/>
          </w:tcPr>
          <w:p w14:paraId="16A88A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7/65 (57%)/ DB 43/65 (66%)</w:t>
            </w:r>
          </w:p>
        </w:tc>
        <w:tc>
          <w:tcPr>
            <w:tcW w:w="229" w:type="pct"/>
          </w:tcPr>
          <w:p w14:paraId="5AE313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9/66 (59%)</w:t>
            </w:r>
          </w:p>
        </w:tc>
        <w:tc>
          <w:tcPr>
            <w:tcW w:w="209" w:type="pct"/>
          </w:tcPr>
          <w:p w14:paraId="5475B4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293B9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82D47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0 (10%)</w:t>
            </w:r>
          </w:p>
        </w:tc>
        <w:tc>
          <w:tcPr>
            <w:tcW w:w="236" w:type="pct"/>
          </w:tcPr>
          <w:p w14:paraId="3C2D7D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82A1F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30238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736FC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37DBC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29BF20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245F75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D0307E9" w14:textId="77777777" w:rsidTr="00CE267E">
        <w:trPr>
          <w:trHeight w:val="2196"/>
        </w:trPr>
        <w:tc>
          <w:tcPr>
            <w:tcW w:w="242" w:type="pct"/>
          </w:tcPr>
          <w:p w14:paraId="3CA9DD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5BB364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</w:t>
            </w:r>
          </w:p>
        </w:tc>
        <w:tc>
          <w:tcPr>
            <w:tcW w:w="239" w:type="pct"/>
          </w:tcPr>
          <w:p w14:paraId="0C2B09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</w:t>
            </w:r>
            <w:r w:rsidRPr="00904B4C">
              <w:rPr>
                <w:rFonts w:ascii="Cambria" w:hAnsi="Cambria" w:cstheme="minorHAnsi"/>
                <w:szCs w:val="22"/>
              </w:rPr>
              <w:t>±</w:t>
            </w:r>
            <w:r w:rsidRPr="00904B4C">
              <w:rPr>
                <w:rFonts w:ascii="Cambria" w:hAnsi="Cambria"/>
                <w:szCs w:val="22"/>
              </w:rPr>
              <w:t xml:space="preserve"> 7</w:t>
            </w:r>
          </w:p>
        </w:tc>
        <w:tc>
          <w:tcPr>
            <w:tcW w:w="240" w:type="pct"/>
          </w:tcPr>
          <w:p w14:paraId="6A0C27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</w:t>
            </w:r>
            <w:r w:rsidRPr="00904B4C">
              <w:rPr>
                <w:rFonts w:ascii="Cambria" w:hAnsi="Cambria" w:cstheme="minorHAnsi"/>
                <w:szCs w:val="22"/>
              </w:rPr>
              <w:t>± 11</w:t>
            </w:r>
          </w:p>
        </w:tc>
        <w:tc>
          <w:tcPr>
            <w:tcW w:w="205" w:type="pct"/>
          </w:tcPr>
          <w:p w14:paraId="6F660B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4 F (50%), 24 M(50%) </w:t>
            </w:r>
          </w:p>
        </w:tc>
        <w:tc>
          <w:tcPr>
            <w:tcW w:w="199" w:type="pct"/>
          </w:tcPr>
          <w:p w14:paraId="38C276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2/44 (50%)</w:t>
            </w:r>
          </w:p>
        </w:tc>
        <w:tc>
          <w:tcPr>
            <w:tcW w:w="268" w:type="pct"/>
          </w:tcPr>
          <w:p w14:paraId="1746B7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F0CAD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/44 (23%)</w:t>
            </w:r>
          </w:p>
        </w:tc>
        <w:tc>
          <w:tcPr>
            <w:tcW w:w="241" w:type="pct"/>
          </w:tcPr>
          <w:p w14:paraId="745638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/44 (48%)</w:t>
            </w:r>
          </w:p>
        </w:tc>
        <w:tc>
          <w:tcPr>
            <w:tcW w:w="235" w:type="pct"/>
          </w:tcPr>
          <w:p w14:paraId="2AD40C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/48 (52%)/ DB 5/48 (10%)</w:t>
            </w:r>
          </w:p>
        </w:tc>
        <w:tc>
          <w:tcPr>
            <w:tcW w:w="229" w:type="pct"/>
          </w:tcPr>
          <w:p w14:paraId="23E81A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/48 (33%)</w:t>
            </w:r>
          </w:p>
        </w:tc>
        <w:tc>
          <w:tcPr>
            <w:tcW w:w="209" w:type="pct"/>
          </w:tcPr>
          <w:p w14:paraId="1A5F7C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C41B7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0323C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48 (23%)</w:t>
            </w:r>
          </w:p>
        </w:tc>
        <w:tc>
          <w:tcPr>
            <w:tcW w:w="236" w:type="pct"/>
          </w:tcPr>
          <w:p w14:paraId="024AC3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9434E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6236F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88321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9AE2F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5A5C42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206E28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742EAE0" w14:textId="77777777" w:rsidTr="00CE267E">
        <w:trPr>
          <w:trHeight w:val="2196"/>
        </w:trPr>
        <w:tc>
          <w:tcPr>
            <w:tcW w:w="242" w:type="pct"/>
          </w:tcPr>
          <w:p w14:paraId="38534E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6EEF1B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</w:t>
            </w:r>
          </w:p>
        </w:tc>
        <w:tc>
          <w:tcPr>
            <w:tcW w:w="239" w:type="pct"/>
          </w:tcPr>
          <w:p w14:paraId="6609E2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</w:t>
            </w:r>
          </w:p>
        </w:tc>
        <w:tc>
          <w:tcPr>
            <w:tcW w:w="240" w:type="pct"/>
          </w:tcPr>
          <w:p w14:paraId="2455A5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7</w:t>
            </w:r>
            <w:r w:rsidRPr="00904B4C">
              <w:rPr>
                <w:rFonts w:ascii="Cambria" w:hAnsi="Cambria" w:cstheme="minorHAnsi"/>
                <w:szCs w:val="22"/>
              </w:rPr>
              <w:t>± 11</w:t>
            </w:r>
          </w:p>
        </w:tc>
        <w:tc>
          <w:tcPr>
            <w:tcW w:w="205" w:type="pct"/>
          </w:tcPr>
          <w:p w14:paraId="04C880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 F, 3 M(100%)</w:t>
            </w:r>
          </w:p>
        </w:tc>
        <w:tc>
          <w:tcPr>
            <w:tcW w:w="199" w:type="pct"/>
          </w:tcPr>
          <w:p w14:paraId="1B05D6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 (33%)</w:t>
            </w:r>
          </w:p>
        </w:tc>
        <w:tc>
          <w:tcPr>
            <w:tcW w:w="268" w:type="pct"/>
          </w:tcPr>
          <w:p w14:paraId="49F6D9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DF2FF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3 (0%)</w:t>
            </w:r>
          </w:p>
        </w:tc>
        <w:tc>
          <w:tcPr>
            <w:tcW w:w="241" w:type="pct"/>
          </w:tcPr>
          <w:p w14:paraId="0E3447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3 (67%)</w:t>
            </w:r>
          </w:p>
        </w:tc>
        <w:tc>
          <w:tcPr>
            <w:tcW w:w="235" w:type="pct"/>
          </w:tcPr>
          <w:p w14:paraId="06A9BC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3 (67%)/ DB 0/3 (0%)</w:t>
            </w:r>
          </w:p>
        </w:tc>
        <w:tc>
          <w:tcPr>
            <w:tcW w:w="229" w:type="pct"/>
          </w:tcPr>
          <w:p w14:paraId="38BBB5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3 (0%)</w:t>
            </w:r>
          </w:p>
        </w:tc>
        <w:tc>
          <w:tcPr>
            <w:tcW w:w="209" w:type="pct"/>
          </w:tcPr>
          <w:p w14:paraId="142F94F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073C0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73B720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3 (0%)</w:t>
            </w:r>
          </w:p>
        </w:tc>
        <w:tc>
          <w:tcPr>
            <w:tcW w:w="236" w:type="pct"/>
          </w:tcPr>
          <w:p w14:paraId="5353A9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B9758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81F46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2DA38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8BEBE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48A9297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1CA87F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510EAC9F" w14:textId="77777777" w:rsidTr="00CE267E">
        <w:trPr>
          <w:trHeight w:val="2196"/>
        </w:trPr>
        <w:tc>
          <w:tcPr>
            <w:tcW w:w="242" w:type="pct"/>
          </w:tcPr>
          <w:p w14:paraId="2D393E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0818399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</w:t>
            </w:r>
          </w:p>
        </w:tc>
        <w:tc>
          <w:tcPr>
            <w:tcW w:w="239" w:type="pct"/>
          </w:tcPr>
          <w:p w14:paraId="2466F8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1D5836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</w:t>
            </w:r>
            <w:r w:rsidRPr="00904B4C">
              <w:rPr>
                <w:rFonts w:ascii="Cambria" w:hAnsi="Cambria" w:cstheme="minorHAnsi"/>
                <w:szCs w:val="22"/>
              </w:rPr>
              <w:t>± 9</w:t>
            </w:r>
          </w:p>
        </w:tc>
        <w:tc>
          <w:tcPr>
            <w:tcW w:w="205" w:type="pct"/>
          </w:tcPr>
          <w:p w14:paraId="5C38F4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 F,3 M</w:t>
            </w:r>
          </w:p>
          <w:p w14:paraId="100CD9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100%)</w:t>
            </w:r>
          </w:p>
        </w:tc>
        <w:tc>
          <w:tcPr>
            <w:tcW w:w="199" w:type="pct"/>
          </w:tcPr>
          <w:p w14:paraId="580081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 (33%)</w:t>
            </w:r>
          </w:p>
        </w:tc>
        <w:tc>
          <w:tcPr>
            <w:tcW w:w="268" w:type="pct"/>
          </w:tcPr>
          <w:p w14:paraId="268542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143EE9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3 (67%)</w:t>
            </w:r>
          </w:p>
        </w:tc>
        <w:tc>
          <w:tcPr>
            <w:tcW w:w="241" w:type="pct"/>
          </w:tcPr>
          <w:p w14:paraId="06244E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 (33%)</w:t>
            </w:r>
          </w:p>
        </w:tc>
        <w:tc>
          <w:tcPr>
            <w:tcW w:w="235" w:type="pct"/>
          </w:tcPr>
          <w:p w14:paraId="39F4A5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 (33%)/DB 2/3 (67%)</w:t>
            </w:r>
          </w:p>
        </w:tc>
        <w:tc>
          <w:tcPr>
            <w:tcW w:w="229" w:type="pct"/>
          </w:tcPr>
          <w:p w14:paraId="797FE8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3 (67%)</w:t>
            </w:r>
          </w:p>
        </w:tc>
        <w:tc>
          <w:tcPr>
            <w:tcW w:w="209" w:type="pct"/>
          </w:tcPr>
          <w:p w14:paraId="3B0E99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A1C18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2E21E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 (33%)</w:t>
            </w:r>
          </w:p>
        </w:tc>
        <w:tc>
          <w:tcPr>
            <w:tcW w:w="236" w:type="pct"/>
          </w:tcPr>
          <w:p w14:paraId="17BF06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657CD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16926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9EC58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AFC15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33DAD4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6D076D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62FB26D" w14:textId="77777777" w:rsidTr="00CE267E">
        <w:trPr>
          <w:trHeight w:val="271"/>
        </w:trPr>
        <w:tc>
          <w:tcPr>
            <w:tcW w:w="242" w:type="pct"/>
          </w:tcPr>
          <w:p w14:paraId="3B013A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Wirth et al 2023</w:t>
            </w:r>
            <w:r w:rsidRPr="00904B4C">
              <w:rPr>
                <w:rFonts w:ascii="Cambria" w:hAnsi="Cambria"/>
                <w:szCs w:val="22"/>
              </w:rPr>
              <w:fldChar w:fldCharType="begin"/>
            </w:r>
            <w:r w:rsidRPr="00904B4C">
              <w:rPr>
                <w:rFonts w:ascii="Cambria" w:hAnsi="Cambria"/>
                <w:szCs w:val="22"/>
              </w:rPr>
              <w:instrText xml:space="preserve"> ADDIN ZOTERO_ITEM CSL_CITATION {"citationID":"XPuyJHVJ","properties":{"formattedCitation":"\\super 4\\nosupersub{}","plainCitation":"4","noteIndex":0},"citationItems":[{"id":23,"uris":["http://zotero.org/users/15551462/items/LQ4XX7LY"],"itemData":{"id":23,"type":"article-journal","abstract":"Objectives: To estimate the prevalence, characterize the phenotypic spectrum, identify discriminative features, and model longitudinal progression of SCA27B in a prospective cohort of SLOCA patients.\nMethods: FGF14 expansions screening combined with longitudinal deep-phenotyping in a prospective cohort of 118 SLOCA patients (onset &gt;40 years of age, no family history of cerebellar ataxia) without a deﬁnite diagnosis.\nResults: Prevalence of SCA27B was 12.7% (15/118). Higher age of onset, higher Spinocerebellar Degeneration Functional Score, presence of vertigo, diplopia, nystagmus, orthostatic hypotension absence, and sensorimotor neuropathy were signiﬁcantly associated with SCA27B. Ataxia progression was ≈0.4 points per year on the Scale for Assessment and Rating of Ataxia.\nConclusions: FGF14 expansion is a major cause of SLOCA. Our natural history data will inform future FGF14 clinical trials. © 2023 The Authors. Movement Disorders published by Wiley Periodicals LLC on behalf of International Parkinson and Movement Disorder Society.","container-title":"Movement Disorders","DOI":"10.1002/mds.29560","ISSN":"0885-3185, 1531-8257","issue":"10","journalAbbreviation":"Movement Disorders","language":"en","page":"1950-1956","source":"DOI.org (Crossref)","title":"Natural History and Phenotypic Spectrum of &lt;span style=\"font-variant:small-caps;\"&gt; GAA‐ &lt;i&gt;FGF14&lt;/i&gt; &lt;/span&gt; Sporadic Late‐Onset Cerebellar Ataxia ( &lt;span style=\"font-variant:small-caps;\"&gt;SCA27B&lt;/span&gt; )","title-short":"Natural History and Phenotypic Spectrum of &lt;span style=\"font-variant","volume":"38","author":[{"family":"Wirth","given":"Thomas"},{"family":"Clément","given":"Guillemette"},{"family":"Delvallée","given":"Clarisse"},{"family":"Bonnet","given":"Céline"},{"family":"Bogdan","given":"Thomas"},{"family":"Iosif","given":"Andra"},{"family":"Schalk","given":"Audrey"},{"family":"Chanson","given":"Jean‐Baptiste"},{"family":"Pellerin","given":"David"},{"family":"Brais","given":"Bernard"},{"family":"Roth","given":"Virginie"},{"family":"Wandzel","given":"Marion"},{"family":"Fleury","given":"Marie‐Céline"},{"family":"Piton","given":"Amélie"},{"family":"Calmels","given":"Nadège"},{"family":"Namer","given":"Izzie Jacques"},{"family":"Kremer","given":"Stéphane"},{"family":"Tranchant","given":"Christine"},{"family":"Renaud","given":"Mathilde"},{"family":"Anheim","given":"Mathieu"}],"issued":{"date-parts":[["2023",10]]}}}],"schema":"https://github.com/citation-style-language/schema/raw/master/csl-citation.json"} </w:instrText>
            </w:r>
            <w:r w:rsidRPr="00904B4C">
              <w:rPr>
                <w:rFonts w:ascii="Cambria" w:hAnsi="Cambria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4</w:t>
            </w:r>
            <w:r w:rsidRPr="00904B4C">
              <w:rPr>
                <w:rFonts w:ascii="Cambria" w:hAnsi="Cambria"/>
                <w:szCs w:val="22"/>
              </w:rPr>
              <w:fldChar w:fldCharType="end"/>
            </w:r>
            <w:r w:rsidRPr="00904B4C">
              <w:rPr>
                <w:rFonts w:ascii="Cambria" w:hAnsi="Cambria"/>
                <w:szCs w:val="22"/>
              </w:rPr>
              <w:t xml:space="preserve"> </w:t>
            </w:r>
          </w:p>
        </w:tc>
        <w:tc>
          <w:tcPr>
            <w:tcW w:w="182" w:type="pct"/>
          </w:tcPr>
          <w:p w14:paraId="393AECD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</w:t>
            </w:r>
          </w:p>
        </w:tc>
        <w:tc>
          <w:tcPr>
            <w:tcW w:w="239" w:type="pct"/>
          </w:tcPr>
          <w:p w14:paraId="249E0B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7.5 </w:t>
            </w:r>
            <w:r w:rsidRPr="00904B4C">
              <w:rPr>
                <w:rFonts w:ascii="Cambria" w:hAnsi="Cambria" w:cstheme="minorHAnsi"/>
                <w:szCs w:val="22"/>
              </w:rPr>
              <w:t>±</w:t>
            </w:r>
            <w:r w:rsidRPr="00904B4C">
              <w:rPr>
                <w:rFonts w:ascii="Cambria" w:hAnsi="Cambria"/>
                <w:szCs w:val="22"/>
              </w:rPr>
              <w:t>7</w:t>
            </w:r>
          </w:p>
        </w:tc>
        <w:tc>
          <w:tcPr>
            <w:tcW w:w="240" w:type="pct"/>
          </w:tcPr>
          <w:p w14:paraId="5E316A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.4</w:t>
            </w:r>
            <w:r w:rsidRPr="00904B4C">
              <w:rPr>
                <w:rFonts w:ascii="Cambria" w:hAnsi="Cambria" w:cstheme="minorHAnsi"/>
                <w:szCs w:val="22"/>
              </w:rPr>
              <w:t>±</w:t>
            </w:r>
            <w:r w:rsidRPr="00904B4C">
              <w:rPr>
                <w:rFonts w:ascii="Cambria" w:hAnsi="Cambria"/>
                <w:szCs w:val="22"/>
              </w:rPr>
              <w:t xml:space="preserve"> 6.3</w:t>
            </w:r>
          </w:p>
        </w:tc>
        <w:tc>
          <w:tcPr>
            <w:tcW w:w="205" w:type="pct"/>
          </w:tcPr>
          <w:p w14:paraId="28C5BA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F (27%)</w:t>
            </w:r>
          </w:p>
          <w:p w14:paraId="4488AD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 M (73%)</w:t>
            </w:r>
          </w:p>
        </w:tc>
        <w:tc>
          <w:tcPr>
            <w:tcW w:w="199" w:type="pct"/>
          </w:tcPr>
          <w:p w14:paraId="4A63DB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73F479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4E053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(66.7%)</w:t>
            </w:r>
          </w:p>
        </w:tc>
        <w:tc>
          <w:tcPr>
            <w:tcW w:w="241" w:type="pct"/>
          </w:tcPr>
          <w:p w14:paraId="2CFACA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(42.9%)</w:t>
            </w:r>
          </w:p>
        </w:tc>
        <w:tc>
          <w:tcPr>
            <w:tcW w:w="235" w:type="pct"/>
          </w:tcPr>
          <w:p w14:paraId="2C2F60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(66.7%)/NA</w:t>
            </w:r>
          </w:p>
        </w:tc>
        <w:tc>
          <w:tcPr>
            <w:tcW w:w="229" w:type="pct"/>
          </w:tcPr>
          <w:p w14:paraId="308D9D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 (80%)</w:t>
            </w:r>
          </w:p>
        </w:tc>
        <w:tc>
          <w:tcPr>
            <w:tcW w:w="209" w:type="pct"/>
          </w:tcPr>
          <w:p w14:paraId="43DEF3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21.4%)</w:t>
            </w:r>
          </w:p>
        </w:tc>
        <w:tc>
          <w:tcPr>
            <w:tcW w:w="209" w:type="pct"/>
          </w:tcPr>
          <w:p w14:paraId="5B2A15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</w:t>
            </w:r>
          </w:p>
          <w:p w14:paraId="78978C8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64.3%)</w:t>
            </w:r>
          </w:p>
        </w:tc>
        <w:tc>
          <w:tcPr>
            <w:tcW w:w="199" w:type="pct"/>
          </w:tcPr>
          <w:p w14:paraId="68F6B4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</w:t>
            </w:r>
          </w:p>
          <w:p w14:paraId="5B7148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14.3%)</w:t>
            </w:r>
          </w:p>
        </w:tc>
        <w:tc>
          <w:tcPr>
            <w:tcW w:w="236" w:type="pct"/>
          </w:tcPr>
          <w:p w14:paraId="23F130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7.7%)</w:t>
            </w:r>
          </w:p>
        </w:tc>
        <w:tc>
          <w:tcPr>
            <w:tcW w:w="276" w:type="pct"/>
          </w:tcPr>
          <w:p w14:paraId="76DFC6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(14.3%)</w:t>
            </w:r>
          </w:p>
        </w:tc>
        <w:tc>
          <w:tcPr>
            <w:tcW w:w="262" w:type="pct"/>
          </w:tcPr>
          <w:p w14:paraId="01BE73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</w:t>
            </w:r>
          </w:p>
          <w:p w14:paraId="025899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20%)</w:t>
            </w:r>
          </w:p>
        </w:tc>
        <w:tc>
          <w:tcPr>
            <w:tcW w:w="297" w:type="pct"/>
          </w:tcPr>
          <w:p w14:paraId="1BF9F4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F22BB3B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55" w:type="pct"/>
          </w:tcPr>
          <w:p w14:paraId="52759D2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Median GAA repeats 346 (281, 525) repeats</w:t>
            </w:r>
          </w:p>
        </w:tc>
        <w:tc>
          <w:tcPr>
            <w:tcW w:w="294" w:type="pct"/>
          </w:tcPr>
          <w:p w14:paraId="0519B4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12305D9" w14:textId="77777777" w:rsidTr="00CE267E">
        <w:trPr>
          <w:trHeight w:val="271"/>
        </w:trPr>
        <w:tc>
          <w:tcPr>
            <w:tcW w:w="242" w:type="pct"/>
          </w:tcPr>
          <w:p w14:paraId="2EDCE4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Wirth T et al 2024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uyml1yF0","properties":{"formattedCitation":"\\super 5\\nosupersub{}","plainCitation":"5","noteIndex":0},"citationItems":[{"id":5107,"uris":["http://zotero.org/users/15551462/items/N856UGC6"],"itemData":{"id":5107,"type":"article-journal","abstract":"Whether spinocerebellar ataxia 27B (SCA27B) may present as a cerebellar multiple system atrophy (MSA-C) mimic remains undetermined.","container-title":"Journal of Neurology","DOI":"10.1007/s00415-024-12182-x","ISSN":"1432-1459","issue":"4","journalAbbreviation":"J Neurol","language":"en","page":"2078-2085","source":"Springer Link","title":"Does Spinocerebellar ataxia 27B mimic cerebellar multiple system atrophy?","volume":"271","author":[{"family":"Wirth","given":"Thomas"},{"family":"Bonnet","given":"Céline"},{"family":"Delvallée","given":"Clarisse"},{"family":"Pellerin","given":"David"},{"family":"Bogdan","given":"Thomas"},{"family":"Clément","given":"Guillemette"},{"family":"Schalk","given":"Audrey"},{"family":"Chanson","given":"Jean-Baptiste"},{"family":"Fleury","given":"Marie-Céline"},{"family":"Piton","given":"Amélie"},{"family":"Calmels","given":"Nadège"},{"family":"Namer","given":"Izzie Jacques"},{"family":"Kremer","given":"Stéphane"},{"family":"Brais","given":"Bernard"},{"family":"Tranchant","given":"Christine"},{"family":"Renaud","given":"Mathilde"},{"family":"Anheim","given":"Mathieu"}],"issued":{"date-parts":[["2024",4,1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5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</w:p>
        </w:tc>
        <w:tc>
          <w:tcPr>
            <w:tcW w:w="182" w:type="pct"/>
          </w:tcPr>
          <w:p w14:paraId="6B34FC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</w:t>
            </w:r>
          </w:p>
        </w:tc>
        <w:tc>
          <w:tcPr>
            <w:tcW w:w="239" w:type="pct"/>
          </w:tcPr>
          <w:p w14:paraId="6AC1C3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.9 ± 6.52</w:t>
            </w:r>
          </w:p>
        </w:tc>
        <w:tc>
          <w:tcPr>
            <w:tcW w:w="240" w:type="pct"/>
          </w:tcPr>
          <w:p w14:paraId="267F08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.6 ± 5.84</w:t>
            </w:r>
          </w:p>
        </w:tc>
        <w:tc>
          <w:tcPr>
            <w:tcW w:w="205" w:type="pct"/>
          </w:tcPr>
          <w:p w14:paraId="72798E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C57EC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4299A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B2ABF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 (73.7%)</w:t>
            </w:r>
          </w:p>
        </w:tc>
        <w:tc>
          <w:tcPr>
            <w:tcW w:w="241" w:type="pct"/>
          </w:tcPr>
          <w:p w14:paraId="51F462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8.9%)</w:t>
            </w:r>
          </w:p>
        </w:tc>
        <w:tc>
          <w:tcPr>
            <w:tcW w:w="235" w:type="pct"/>
          </w:tcPr>
          <w:p w14:paraId="2761BA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 (63.2%)/NA</w:t>
            </w:r>
          </w:p>
        </w:tc>
        <w:tc>
          <w:tcPr>
            <w:tcW w:w="229" w:type="pct"/>
          </w:tcPr>
          <w:p w14:paraId="6B3ABD0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 (78.9%)</w:t>
            </w:r>
          </w:p>
        </w:tc>
        <w:tc>
          <w:tcPr>
            <w:tcW w:w="209" w:type="pct"/>
          </w:tcPr>
          <w:p w14:paraId="477345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(22.2%)</w:t>
            </w:r>
          </w:p>
        </w:tc>
        <w:tc>
          <w:tcPr>
            <w:tcW w:w="209" w:type="pct"/>
          </w:tcPr>
          <w:p w14:paraId="2C2E1A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</w:t>
            </w:r>
          </w:p>
          <w:p w14:paraId="7FC18BA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42.1%)</w:t>
            </w:r>
          </w:p>
        </w:tc>
        <w:tc>
          <w:tcPr>
            <w:tcW w:w="199" w:type="pct"/>
          </w:tcPr>
          <w:p w14:paraId="3F1854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(11.1%)</w:t>
            </w:r>
          </w:p>
        </w:tc>
        <w:tc>
          <w:tcPr>
            <w:tcW w:w="236" w:type="pct"/>
          </w:tcPr>
          <w:p w14:paraId="2363E9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5.8%)</w:t>
            </w:r>
          </w:p>
        </w:tc>
        <w:tc>
          <w:tcPr>
            <w:tcW w:w="276" w:type="pct"/>
          </w:tcPr>
          <w:p w14:paraId="4B0552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(22.2%)</w:t>
            </w:r>
          </w:p>
        </w:tc>
        <w:tc>
          <w:tcPr>
            <w:tcW w:w="262" w:type="pct"/>
          </w:tcPr>
          <w:p w14:paraId="264349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(5.8%)</w:t>
            </w:r>
          </w:p>
        </w:tc>
        <w:tc>
          <w:tcPr>
            <w:tcW w:w="297" w:type="pct"/>
          </w:tcPr>
          <w:p w14:paraId="7E5E89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BC144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</w:t>
            </w:r>
          </w:p>
          <w:p w14:paraId="1060B7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42.1%)</w:t>
            </w:r>
          </w:p>
        </w:tc>
        <w:tc>
          <w:tcPr>
            <w:tcW w:w="255" w:type="pct"/>
          </w:tcPr>
          <w:p w14:paraId="6967DF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510753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BE9386C" w14:textId="77777777" w:rsidTr="00CE267E">
        <w:trPr>
          <w:trHeight w:val="277"/>
        </w:trPr>
        <w:tc>
          <w:tcPr>
            <w:tcW w:w="242" w:type="pct"/>
          </w:tcPr>
          <w:p w14:paraId="57A4070F" w14:textId="5EFAE535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lastRenderedPageBreak/>
              <w:t>Kartanou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C et al  2024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4AAFB1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</w:t>
            </w:r>
          </w:p>
        </w:tc>
        <w:tc>
          <w:tcPr>
            <w:tcW w:w="239" w:type="pct"/>
          </w:tcPr>
          <w:p w14:paraId="512FC6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.5 ± 12.3</w:t>
            </w:r>
          </w:p>
        </w:tc>
        <w:tc>
          <w:tcPr>
            <w:tcW w:w="240" w:type="pct"/>
          </w:tcPr>
          <w:p w14:paraId="30D2BC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.9 ± 11.6</w:t>
            </w:r>
          </w:p>
        </w:tc>
        <w:tc>
          <w:tcPr>
            <w:tcW w:w="205" w:type="pct"/>
          </w:tcPr>
          <w:p w14:paraId="1F8574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F (5%)</w:t>
            </w:r>
          </w:p>
          <w:p w14:paraId="5DC4BF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 M</w:t>
            </w:r>
          </w:p>
          <w:p w14:paraId="60049C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4%)</w:t>
            </w:r>
          </w:p>
        </w:tc>
        <w:tc>
          <w:tcPr>
            <w:tcW w:w="199" w:type="pct"/>
          </w:tcPr>
          <w:p w14:paraId="2BEE0E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(31.6%)</w:t>
            </w:r>
          </w:p>
        </w:tc>
        <w:tc>
          <w:tcPr>
            <w:tcW w:w="268" w:type="pct"/>
          </w:tcPr>
          <w:p w14:paraId="66A359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3A0D1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(26.3%)</w:t>
            </w:r>
          </w:p>
        </w:tc>
        <w:tc>
          <w:tcPr>
            <w:tcW w:w="241" w:type="pct"/>
          </w:tcPr>
          <w:p w14:paraId="6BA4AB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 (78.9%)</w:t>
            </w:r>
          </w:p>
        </w:tc>
        <w:tc>
          <w:tcPr>
            <w:tcW w:w="235" w:type="pct"/>
          </w:tcPr>
          <w:p w14:paraId="274311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(52.6%) /DB 6 (31.6%)</w:t>
            </w:r>
          </w:p>
        </w:tc>
        <w:tc>
          <w:tcPr>
            <w:tcW w:w="229" w:type="pct"/>
          </w:tcPr>
          <w:p w14:paraId="52F9A3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E12DF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15.8%)</w:t>
            </w:r>
          </w:p>
        </w:tc>
        <w:tc>
          <w:tcPr>
            <w:tcW w:w="209" w:type="pct"/>
          </w:tcPr>
          <w:p w14:paraId="4525EB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 (100%)</w:t>
            </w:r>
          </w:p>
        </w:tc>
        <w:tc>
          <w:tcPr>
            <w:tcW w:w="199" w:type="pct"/>
          </w:tcPr>
          <w:p w14:paraId="5AC4B9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36" w:type="pct"/>
          </w:tcPr>
          <w:p w14:paraId="481B3F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85697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62" w:type="pct"/>
          </w:tcPr>
          <w:p w14:paraId="0CEBB4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97" w:type="pct"/>
          </w:tcPr>
          <w:p w14:paraId="4979EE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5B79D1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6.8%)</w:t>
            </w:r>
          </w:p>
        </w:tc>
        <w:tc>
          <w:tcPr>
            <w:tcW w:w="255" w:type="pct"/>
          </w:tcPr>
          <w:p w14:paraId="50137A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94" w:type="pct"/>
          </w:tcPr>
          <w:p w14:paraId="166215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C2756EF" w14:textId="77777777" w:rsidTr="00CE267E">
        <w:trPr>
          <w:trHeight w:val="271"/>
        </w:trPr>
        <w:tc>
          <w:tcPr>
            <w:tcW w:w="242" w:type="pct"/>
          </w:tcPr>
          <w:p w14:paraId="4D2660A0" w14:textId="32ADF110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t>Iruzubieta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P</w:t>
            </w:r>
            <w:r w:rsidRPr="00904B4C">
              <w:rPr>
                <w:rFonts w:ascii="Cambria" w:hAnsi="Cambria"/>
                <w:szCs w:val="22"/>
              </w:rPr>
              <w:t xml:space="preserve"> et al 2023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20</w:t>
            </w:r>
          </w:p>
        </w:tc>
        <w:tc>
          <w:tcPr>
            <w:tcW w:w="182" w:type="pct"/>
          </w:tcPr>
          <w:p w14:paraId="5455A8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</w:t>
            </w:r>
          </w:p>
        </w:tc>
        <w:tc>
          <w:tcPr>
            <w:tcW w:w="239" w:type="pct"/>
          </w:tcPr>
          <w:p w14:paraId="752850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5 (30-82)</w:t>
            </w:r>
          </w:p>
        </w:tc>
        <w:tc>
          <w:tcPr>
            <w:tcW w:w="240" w:type="pct"/>
          </w:tcPr>
          <w:p w14:paraId="26A317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 (44-87)</w:t>
            </w:r>
          </w:p>
        </w:tc>
        <w:tc>
          <w:tcPr>
            <w:tcW w:w="205" w:type="pct"/>
          </w:tcPr>
          <w:p w14:paraId="59D327F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7 F (44%)</w:t>
            </w:r>
          </w:p>
          <w:p w14:paraId="14B236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M (5 %)</w:t>
            </w:r>
          </w:p>
        </w:tc>
        <w:tc>
          <w:tcPr>
            <w:tcW w:w="199" w:type="pct"/>
          </w:tcPr>
          <w:p w14:paraId="13D472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7 (41.2%)</w:t>
            </w:r>
          </w:p>
        </w:tc>
        <w:tc>
          <w:tcPr>
            <w:tcW w:w="268" w:type="pct"/>
          </w:tcPr>
          <w:p w14:paraId="582CF3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F83769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14 (42.8%)</w:t>
            </w:r>
          </w:p>
        </w:tc>
        <w:tc>
          <w:tcPr>
            <w:tcW w:w="241" w:type="pct"/>
          </w:tcPr>
          <w:p w14:paraId="016938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18 (66.67%)</w:t>
            </w:r>
          </w:p>
        </w:tc>
        <w:tc>
          <w:tcPr>
            <w:tcW w:w="235" w:type="pct"/>
          </w:tcPr>
          <w:p w14:paraId="3C9A0E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/16 (37.5%)/ DB 6/16 (37.5%) </w:t>
            </w:r>
          </w:p>
        </w:tc>
        <w:tc>
          <w:tcPr>
            <w:tcW w:w="229" w:type="pct"/>
          </w:tcPr>
          <w:p w14:paraId="7D2EAC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290CA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8.8%)</w:t>
            </w:r>
          </w:p>
        </w:tc>
        <w:tc>
          <w:tcPr>
            <w:tcW w:w="209" w:type="pct"/>
          </w:tcPr>
          <w:p w14:paraId="07AF2C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 (100%)</w:t>
            </w:r>
          </w:p>
        </w:tc>
        <w:tc>
          <w:tcPr>
            <w:tcW w:w="199" w:type="pct"/>
          </w:tcPr>
          <w:p w14:paraId="665362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800D4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2E360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</w:t>
            </w:r>
          </w:p>
          <w:p w14:paraId="27EE5A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11.1%)</w:t>
            </w:r>
          </w:p>
        </w:tc>
        <w:tc>
          <w:tcPr>
            <w:tcW w:w="262" w:type="pct"/>
          </w:tcPr>
          <w:p w14:paraId="7E08F4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/15 (33.3%)</w:t>
            </w:r>
          </w:p>
        </w:tc>
        <w:tc>
          <w:tcPr>
            <w:tcW w:w="297" w:type="pct"/>
          </w:tcPr>
          <w:p w14:paraId="38A94A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1A348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8.8%)</w:t>
            </w:r>
          </w:p>
        </w:tc>
        <w:tc>
          <w:tcPr>
            <w:tcW w:w="255" w:type="pct"/>
          </w:tcPr>
          <w:p w14:paraId="0018E6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 xml:space="preserve">250 </w:t>
            </w:r>
          </w:p>
        </w:tc>
        <w:tc>
          <w:tcPr>
            <w:tcW w:w="294" w:type="pct"/>
          </w:tcPr>
          <w:p w14:paraId="5641FA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E2773F9" w14:textId="77777777" w:rsidTr="00CE267E">
        <w:trPr>
          <w:trHeight w:val="352"/>
        </w:trPr>
        <w:tc>
          <w:tcPr>
            <w:tcW w:w="242" w:type="pct"/>
          </w:tcPr>
          <w:p w14:paraId="4C3ED3FC" w14:textId="3801AEE9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</w:rPr>
              <w:t>Wilke C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15737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0 </w:t>
            </w:r>
          </w:p>
        </w:tc>
        <w:tc>
          <w:tcPr>
            <w:tcW w:w="239" w:type="pct"/>
          </w:tcPr>
          <w:p w14:paraId="29EA92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 (53.5-68.5)</w:t>
            </w:r>
          </w:p>
        </w:tc>
        <w:tc>
          <w:tcPr>
            <w:tcW w:w="240" w:type="pct"/>
          </w:tcPr>
          <w:p w14:paraId="27041E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.4 (66.5-78)</w:t>
            </w:r>
          </w:p>
        </w:tc>
        <w:tc>
          <w:tcPr>
            <w:tcW w:w="205" w:type="pct"/>
          </w:tcPr>
          <w:p w14:paraId="642475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 F (50%)</w:t>
            </w:r>
          </w:p>
          <w:p w14:paraId="65C210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 M</w:t>
            </w:r>
          </w:p>
          <w:p w14:paraId="60F4B6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50%)</w:t>
            </w:r>
          </w:p>
        </w:tc>
        <w:tc>
          <w:tcPr>
            <w:tcW w:w="199" w:type="pct"/>
          </w:tcPr>
          <w:p w14:paraId="26FF4A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ADCC72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 (79%)-</w:t>
            </w:r>
          </w:p>
          <w:p w14:paraId="72D06C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0</w:t>
            </w:r>
          </w:p>
        </w:tc>
        <w:tc>
          <w:tcPr>
            <w:tcW w:w="241" w:type="pct"/>
          </w:tcPr>
          <w:p w14:paraId="40DE20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/43 (21%)</w:t>
            </w:r>
          </w:p>
        </w:tc>
        <w:tc>
          <w:tcPr>
            <w:tcW w:w="241" w:type="pct"/>
          </w:tcPr>
          <w:p w14:paraId="249FC6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/42 (59.5%)</w:t>
            </w:r>
          </w:p>
        </w:tc>
        <w:tc>
          <w:tcPr>
            <w:tcW w:w="235" w:type="pct"/>
          </w:tcPr>
          <w:p w14:paraId="208C45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NA</w:t>
            </w:r>
          </w:p>
        </w:tc>
        <w:tc>
          <w:tcPr>
            <w:tcW w:w="229" w:type="pct"/>
          </w:tcPr>
          <w:p w14:paraId="404E3E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8/43 (88.37%)</w:t>
            </w:r>
          </w:p>
        </w:tc>
        <w:tc>
          <w:tcPr>
            <w:tcW w:w="209" w:type="pct"/>
          </w:tcPr>
          <w:p w14:paraId="14BDD1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40 (2.5%)</w:t>
            </w:r>
          </w:p>
        </w:tc>
        <w:tc>
          <w:tcPr>
            <w:tcW w:w="209" w:type="pct"/>
          </w:tcPr>
          <w:p w14:paraId="511C4A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41/43 (95.3%) </w:t>
            </w:r>
          </w:p>
        </w:tc>
        <w:tc>
          <w:tcPr>
            <w:tcW w:w="199" w:type="pct"/>
          </w:tcPr>
          <w:p w14:paraId="4570CE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14/27 (51.8%) </w:t>
            </w:r>
          </w:p>
        </w:tc>
        <w:tc>
          <w:tcPr>
            <w:tcW w:w="236" w:type="pct"/>
          </w:tcPr>
          <w:p w14:paraId="13BAC2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33 (3%)</w:t>
            </w:r>
          </w:p>
        </w:tc>
        <w:tc>
          <w:tcPr>
            <w:tcW w:w="276" w:type="pct"/>
          </w:tcPr>
          <w:p w14:paraId="7ED0FA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33 (12.12%)</w:t>
            </w:r>
          </w:p>
        </w:tc>
        <w:tc>
          <w:tcPr>
            <w:tcW w:w="262" w:type="pct"/>
          </w:tcPr>
          <w:p w14:paraId="32272F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4/36 (38.8%)</w:t>
            </w:r>
          </w:p>
        </w:tc>
        <w:tc>
          <w:tcPr>
            <w:tcW w:w="297" w:type="pct"/>
          </w:tcPr>
          <w:p w14:paraId="245A3A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476CD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47 (12.76%)</w:t>
            </w:r>
          </w:p>
        </w:tc>
        <w:tc>
          <w:tcPr>
            <w:tcW w:w="255" w:type="pct"/>
          </w:tcPr>
          <w:p w14:paraId="4CBB67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Repeat count of longer allele 349 (316-402)</w:t>
            </w:r>
          </w:p>
          <w:p w14:paraId="4C8F42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Repeat count of shorter </w:t>
            </w:r>
            <w:r w:rsidRPr="00904B4C">
              <w:rPr>
                <w:rFonts w:ascii="Cambria" w:hAnsi="Cambria"/>
                <w:szCs w:val="22"/>
              </w:rPr>
              <w:lastRenderedPageBreak/>
              <w:t>allele 16 (8-52)</w:t>
            </w:r>
          </w:p>
        </w:tc>
        <w:tc>
          <w:tcPr>
            <w:tcW w:w="294" w:type="pct"/>
          </w:tcPr>
          <w:p w14:paraId="2F043E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7/50 (14%)</w:t>
            </w:r>
          </w:p>
          <w:p w14:paraId="50DC7D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</w:t>
            </w:r>
          </w:p>
          <w:p w14:paraId="35C462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yridine</w:t>
            </w:r>
          </w:p>
          <w:p w14:paraId="49F7AF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(86%) Improved</w:t>
            </w:r>
          </w:p>
        </w:tc>
      </w:tr>
      <w:tr w:rsidR="00CE267E" w:rsidRPr="00904B4C" w14:paraId="23490BFC" w14:textId="77777777" w:rsidTr="00CE267E">
        <w:trPr>
          <w:trHeight w:val="352"/>
        </w:trPr>
        <w:tc>
          <w:tcPr>
            <w:tcW w:w="242" w:type="pct"/>
          </w:tcPr>
          <w:p w14:paraId="0A98E2FD" w14:textId="1856DB61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</w:rPr>
              <w:t>Indelicato E et al 2025</w:t>
            </w:r>
            <w:r w:rsidR="00686E74" w:rsidRPr="00904B4C">
              <w:rPr>
                <w:rFonts w:ascii="Cambria" w:hAnsi="Cambria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2648BA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</w:t>
            </w:r>
          </w:p>
        </w:tc>
        <w:tc>
          <w:tcPr>
            <w:tcW w:w="239" w:type="pct"/>
          </w:tcPr>
          <w:p w14:paraId="4F3A1C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5.83 </w:t>
            </w:r>
            <w:r w:rsidRPr="00904B4C">
              <w:rPr>
                <w:rFonts w:ascii="Cambria" w:hAnsi="Cambria" w:cstheme="minorHAnsi"/>
                <w:szCs w:val="22"/>
              </w:rPr>
              <w:t>± 11.07</w:t>
            </w:r>
          </w:p>
        </w:tc>
        <w:tc>
          <w:tcPr>
            <w:tcW w:w="240" w:type="pct"/>
          </w:tcPr>
          <w:p w14:paraId="03617B5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4DC632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3 F (50%) </w:t>
            </w:r>
          </w:p>
          <w:p w14:paraId="47833D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M</w:t>
            </w:r>
          </w:p>
          <w:p w14:paraId="10D0FB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50%)</w:t>
            </w:r>
          </w:p>
        </w:tc>
        <w:tc>
          <w:tcPr>
            <w:tcW w:w="199" w:type="pct"/>
          </w:tcPr>
          <w:p w14:paraId="3C4068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 (100%)</w:t>
            </w:r>
          </w:p>
        </w:tc>
        <w:tc>
          <w:tcPr>
            <w:tcW w:w="268" w:type="pct"/>
          </w:tcPr>
          <w:p w14:paraId="0DEF31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C57B7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C39FE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7F22B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/DB 3/6 (50%) </w:t>
            </w:r>
          </w:p>
        </w:tc>
        <w:tc>
          <w:tcPr>
            <w:tcW w:w="229" w:type="pct"/>
          </w:tcPr>
          <w:p w14:paraId="4084BC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F4F38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D332B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F201D9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E1AE5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8D963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6D489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2B0A6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DFFB5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 (100%)</w:t>
            </w:r>
          </w:p>
        </w:tc>
        <w:tc>
          <w:tcPr>
            <w:tcW w:w="255" w:type="pct"/>
          </w:tcPr>
          <w:p w14:paraId="15DCF1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 xml:space="preserve">250 </w:t>
            </w:r>
          </w:p>
        </w:tc>
        <w:tc>
          <w:tcPr>
            <w:tcW w:w="294" w:type="pct"/>
          </w:tcPr>
          <w:p w14:paraId="582876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05D90FB" w14:textId="77777777" w:rsidTr="00CE267E">
        <w:trPr>
          <w:trHeight w:val="352"/>
        </w:trPr>
        <w:tc>
          <w:tcPr>
            <w:tcW w:w="242" w:type="pct"/>
          </w:tcPr>
          <w:p w14:paraId="445D9245" w14:textId="244E09AF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Satolli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S et al 2024</w:t>
            </w:r>
            <w:r w:rsidR="00686E74" w:rsidRPr="00904B4C">
              <w:rPr>
                <w:rFonts w:ascii="Cambria" w:hAnsi="Cambria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2</w:t>
            </w:r>
          </w:p>
        </w:tc>
        <w:tc>
          <w:tcPr>
            <w:tcW w:w="182" w:type="pct"/>
          </w:tcPr>
          <w:p w14:paraId="54C145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39" w:type="pct"/>
          </w:tcPr>
          <w:p w14:paraId="158496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 median</w:t>
            </w:r>
          </w:p>
        </w:tc>
        <w:tc>
          <w:tcPr>
            <w:tcW w:w="240" w:type="pct"/>
          </w:tcPr>
          <w:p w14:paraId="1A8956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1BB3D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73B28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/53 (50.94%)</w:t>
            </w:r>
          </w:p>
        </w:tc>
        <w:tc>
          <w:tcPr>
            <w:tcW w:w="268" w:type="pct"/>
          </w:tcPr>
          <w:p w14:paraId="238569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01C5D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4/47 (30%)</w:t>
            </w:r>
          </w:p>
        </w:tc>
        <w:tc>
          <w:tcPr>
            <w:tcW w:w="241" w:type="pct"/>
          </w:tcPr>
          <w:p w14:paraId="6B4B77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2/64 (50%)</w:t>
            </w:r>
          </w:p>
          <w:p w14:paraId="4946A4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  <w:p w14:paraId="362E78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5" w:type="pct"/>
          </w:tcPr>
          <w:p w14:paraId="2FD8D4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/ DB 7/23 (30%) </w:t>
            </w:r>
          </w:p>
        </w:tc>
        <w:tc>
          <w:tcPr>
            <w:tcW w:w="229" w:type="pct"/>
          </w:tcPr>
          <w:p w14:paraId="2C64AB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2/63 (82.5%)</w:t>
            </w:r>
          </w:p>
        </w:tc>
        <w:tc>
          <w:tcPr>
            <w:tcW w:w="209" w:type="pct"/>
          </w:tcPr>
          <w:p w14:paraId="2D244E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/64 (8%)</w:t>
            </w:r>
          </w:p>
        </w:tc>
        <w:tc>
          <w:tcPr>
            <w:tcW w:w="209" w:type="pct"/>
          </w:tcPr>
          <w:p w14:paraId="64F204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/64 (98%)</w:t>
            </w:r>
          </w:p>
          <w:p w14:paraId="339F72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  <w:p w14:paraId="06FA7F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199" w:type="pct"/>
          </w:tcPr>
          <w:p w14:paraId="52FD7A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/63 (40%)</w:t>
            </w:r>
          </w:p>
        </w:tc>
        <w:tc>
          <w:tcPr>
            <w:tcW w:w="236" w:type="pct"/>
          </w:tcPr>
          <w:p w14:paraId="615923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3BC9C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63 (17%)</w:t>
            </w:r>
          </w:p>
        </w:tc>
        <w:tc>
          <w:tcPr>
            <w:tcW w:w="262" w:type="pct"/>
          </w:tcPr>
          <w:p w14:paraId="65D411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/63 (33%)</w:t>
            </w:r>
          </w:p>
        </w:tc>
        <w:tc>
          <w:tcPr>
            <w:tcW w:w="297" w:type="pct"/>
          </w:tcPr>
          <w:p w14:paraId="13ABC9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0659D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/64 (31%)</w:t>
            </w:r>
          </w:p>
          <w:p w14:paraId="155786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  <w:p w14:paraId="59CF97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55" w:type="pct"/>
          </w:tcPr>
          <w:p w14:paraId="0C03EDC9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 xml:space="preserve">23 - GAA 250-299, 39- GAA ≥ 300 </w:t>
            </w:r>
          </w:p>
        </w:tc>
        <w:tc>
          <w:tcPr>
            <w:tcW w:w="294" w:type="pct"/>
          </w:tcPr>
          <w:p w14:paraId="0DC602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A771CC2" w14:textId="77777777" w:rsidTr="00CE267E">
        <w:trPr>
          <w:trHeight w:val="352"/>
        </w:trPr>
        <w:tc>
          <w:tcPr>
            <w:tcW w:w="242" w:type="pct"/>
          </w:tcPr>
          <w:p w14:paraId="208F9CEA" w14:textId="15A3DEE1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</w:rPr>
              <w:t>Hirschfeld et al AS 2025</w:t>
            </w:r>
            <w:r w:rsidR="00686E74" w:rsidRPr="00904B4C">
              <w:rPr>
                <w:rFonts w:ascii="Cambria" w:hAnsi="Cambria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40838B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118CD6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0 </w:t>
            </w:r>
          </w:p>
        </w:tc>
        <w:tc>
          <w:tcPr>
            <w:tcW w:w="240" w:type="pct"/>
          </w:tcPr>
          <w:p w14:paraId="630AA3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4 </w:t>
            </w:r>
          </w:p>
        </w:tc>
        <w:tc>
          <w:tcPr>
            <w:tcW w:w="205" w:type="pct"/>
          </w:tcPr>
          <w:p w14:paraId="2A3FD2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6D70E3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1EC407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616EEA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771C82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1BC14A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6155E2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6D7B7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CA4E2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C9CFB1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1D5A1C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2507A8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31CF29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737C88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Physical activity</w:t>
            </w:r>
          </w:p>
        </w:tc>
        <w:tc>
          <w:tcPr>
            <w:tcW w:w="241" w:type="pct"/>
          </w:tcPr>
          <w:p w14:paraId="0B8721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 Dysarthria, dysphagia, diplopia</w:t>
            </w:r>
          </w:p>
        </w:tc>
        <w:tc>
          <w:tcPr>
            <w:tcW w:w="255" w:type="pct"/>
          </w:tcPr>
          <w:p w14:paraId="5A16AED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 xml:space="preserve">Repeat count of longer allele 420/Repeat count of lower </w:t>
            </w:r>
            <w:r w:rsidRPr="00904B4C">
              <w:rPr>
                <w:rFonts w:ascii="Cambria" w:hAnsi="Cambria" w:cstheme="minorHAnsi"/>
                <w:szCs w:val="22"/>
              </w:rPr>
              <w:lastRenderedPageBreak/>
              <w:t>allele 94</w:t>
            </w:r>
          </w:p>
        </w:tc>
        <w:tc>
          <w:tcPr>
            <w:tcW w:w="294" w:type="pct"/>
          </w:tcPr>
          <w:p w14:paraId="333E5C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</w:tr>
      <w:tr w:rsidR="00CE267E" w:rsidRPr="00904B4C" w14:paraId="59B79D88" w14:textId="77777777" w:rsidTr="00CE267E">
        <w:trPr>
          <w:trHeight w:val="352"/>
        </w:trPr>
        <w:tc>
          <w:tcPr>
            <w:tcW w:w="242" w:type="pct"/>
          </w:tcPr>
          <w:p w14:paraId="46974798" w14:textId="79F2F62F" w:rsidR="006C54DA" w:rsidRPr="00904B4C" w:rsidRDefault="006C54DA" w:rsidP="00185C7B">
            <w:pPr>
              <w:rPr>
                <w:rFonts w:ascii="Cambria" w:hAnsi="Cambria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inheiro-Barbosa R</w:t>
            </w:r>
            <w:r w:rsidRPr="00904B4C">
              <w:rPr>
                <w:rFonts w:ascii="Cambria" w:hAnsi="Cambria"/>
                <w:szCs w:val="22"/>
                <w:lang w:val="it-IT"/>
              </w:rPr>
              <w:t xml:space="preserve"> et al 2024</w:t>
            </w:r>
            <w:r w:rsidRPr="00904B4C">
              <w:rPr>
                <w:rFonts w:ascii="Cambria" w:hAnsi="Cambria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182" w:type="pct"/>
          </w:tcPr>
          <w:p w14:paraId="34A27B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</w:t>
            </w:r>
          </w:p>
        </w:tc>
        <w:tc>
          <w:tcPr>
            <w:tcW w:w="239" w:type="pct"/>
          </w:tcPr>
          <w:p w14:paraId="586872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8.35±11.56</w:t>
            </w:r>
          </w:p>
        </w:tc>
        <w:tc>
          <w:tcPr>
            <w:tcW w:w="240" w:type="pct"/>
          </w:tcPr>
          <w:p w14:paraId="39FCAD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.55±11.79</w:t>
            </w:r>
          </w:p>
        </w:tc>
        <w:tc>
          <w:tcPr>
            <w:tcW w:w="205" w:type="pct"/>
          </w:tcPr>
          <w:p w14:paraId="2D8A99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F (30%),14 M</w:t>
            </w:r>
          </w:p>
          <w:p w14:paraId="3935DD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70%)</w:t>
            </w:r>
          </w:p>
        </w:tc>
        <w:tc>
          <w:tcPr>
            <w:tcW w:w="199" w:type="pct"/>
          </w:tcPr>
          <w:p w14:paraId="6290D9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9F965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FB8D1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5%)</w:t>
            </w:r>
          </w:p>
        </w:tc>
        <w:tc>
          <w:tcPr>
            <w:tcW w:w="241" w:type="pct"/>
          </w:tcPr>
          <w:p w14:paraId="10554C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 (55%)</w:t>
            </w:r>
          </w:p>
        </w:tc>
        <w:tc>
          <w:tcPr>
            <w:tcW w:w="235" w:type="pct"/>
          </w:tcPr>
          <w:p w14:paraId="335989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 / DB 4 (20.00%) </w:t>
            </w:r>
          </w:p>
        </w:tc>
        <w:tc>
          <w:tcPr>
            <w:tcW w:w="229" w:type="pct"/>
          </w:tcPr>
          <w:p w14:paraId="0D0D79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 (85.00%)</w:t>
            </w:r>
          </w:p>
        </w:tc>
        <w:tc>
          <w:tcPr>
            <w:tcW w:w="209" w:type="pct"/>
          </w:tcPr>
          <w:p w14:paraId="58F18D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 (60%)</w:t>
            </w:r>
          </w:p>
        </w:tc>
        <w:tc>
          <w:tcPr>
            <w:tcW w:w="209" w:type="pct"/>
          </w:tcPr>
          <w:p w14:paraId="45DCAD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 (75%)</w:t>
            </w:r>
          </w:p>
        </w:tc>
        <w:tc>
          <w:tcPr>
            <w:tcW w:w="199" w:type="pct"/>
          </w:tcPr>
          <w:p w14:paraId="3DF353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15%)</w:t>
            </w:r>
          </w:p>
        </w:tc>
        <w:tc>
          <w:tcPr>
            <w:tcW w:w="236" w:type="pct"/>
          </w:tcPr>
          <w:p w14:paraId="3AE58D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37AA1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62" w:type="pct"/>
          </w:tcPr>
          <w:p w14:paraId="628F23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(10%)</w:t>
            </w:r>
          </w:p>
        </w:tc>
        <w:tc>
          <w:tcPr>
            <w:tcW w:w="297" w:type="pct"/>
          </w:tcPr>
          <w:p w14:paraId="285642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04254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 (60%)</w:t>
            </w:r>
          </w:p>
        </w:tc>
        <w:tc>
          <w:tcPr>
            <w:tcW w:w="255" w:type="pct"/>
          </w:tcPr>
          <w:p w14:paraId="5BAF0789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Median 351.25±60.68</w:t>
            </w:r>
          </w:p>
        </w:tc>
        <w:tc>
          <w:tcPr>
            <w:tcW w:w="294" w:type="pct"/>
          </w:tcPr>
          <w:p w14:paraId="64C0F6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000DFD4" w14:textId="77777777" w:rsidTr="00CE267E">
        <w:trPr>
          <w:trHeight w:val="352"/>
        </w:trPr>
        <w:tc>
          <w:tcPr>
            <w:tcW w:w="242" w:type="pct"/>
          </w:tcPr>
          <w:p w14:paraId="74234524" w14:textId="122F33E4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bou Chaar W et al 2024</w:t>
            </w:r>
            <w:r w:rsidR="00686E74" w:rsidRPr="00904B4C">
              <w:rPr>
                <w:rFonts w:ascii="Cambria" w:hAnsi="Cambria" w:cs="Calibri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082075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2</w:t>
            </w:r>
          </w:p>
        </w:tc>
        <w:tc>
          <w:tcPr>
            <w:tcW w:w="239" w:type="pct"/>
          </w:tcPr>
          <w:p w14:paraId="60359C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7 ± 12.5</w:t>
            </w:r>
          </w:p>
        </w:tc>
        <w:tc>
          <w:tcPr>
            <w:tcW w:w="240" w:type="pct"/>
          </w:tcPr>
          <w:p w14:paraId="03AF8B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007E779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4 F (43%) 58 M (57%)</w:t>
            </w:r>
          </w:p>
        </w:tc>
        <w:tc>
          <w:tcPr>
            <w:tcW w:w="199" w:type="pct"/>
          </w:tcPr>
          <w:p w14:paraId="0EBD8A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86BE4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E205E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zziness 39 /90 (43%)</w:t>
            </w:r>
          </w:p>
          <w:p w14:paraId="3AC8D9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Vertigo 28/ 86 (33%)</w:t>
            </w:r>
          </w:p>
        </w:tc>
        <w:tc>
          <w:tcPr>
            <w:tcW w:w="241" w:type="pct"/>
          </w:tcPr>
          <w:p w14:paraId="465723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8/96 (71%)</w:t>
            </w:r>
          </w:p>
        </w:tc>
        <w:tc>
          <w:tcPr>
            <w:tcW w:w="235" w:type="pct"/>
          </w:tcPr>
          <w:p w14:paraId="17F2E8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0/93 (86%)/</w:t>
            </w:r>
          </w:p>
          <w:p w14:paraId="5CDF2B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B 48/69 (70%)</w:t>
            </w:r>
          </w:p>
        </w:tc>
        <w:tc>
          <w:tcPr>
            <w:tcW w:w="229" w:type="pct"/>
          </w:tcPr>
          <w:p w14:paraId="789313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7/98 (89%)</w:t>
            </w:r>
          </w:p>
        </w:tc>
        <w:tc>
          <w:tcPr>
            <w:tcW w:w="209" w:type="pct"/>
          </w:tcPr>
          <w:p w14:paraId="3D5C1F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23042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9/101 (98%)</w:t>
            </w:r>
          </w:p>
        </w:tc>
        <w:tc>
          <w:tcPr>
            <w:tcW w:w="199" w:type="pct"/>
          </w:tcPr>
          <w:p w14:paraId="607B63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/93 (25%)</w:t>
            </w:r>
          </w:p>
        </w:tc>
        <w:tc>
          <w:tcPr>
            <w:tcW w:w="236" w:type="pct"/>
          </w:tcPr>
          <w:p w14:paraId="7893F9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FD220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B2766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/70 (33%)</w:t>
            </w:r>
          </w:p>
          <w:p w14:paraId="51917F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97" w:type="pct"/>
          </w:tcPr>
          <w:p w14:paraId="55C1F2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C75682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/100 (51%)</w:t>
            </w:r>
          </w:p>
        </w:tc>
        <w:tc>
          <w:tcPr>
            <w:tcW w:w="255" w:type="pct"/>
          </w:tcPr>
          <w:p w14:paraId="0F291036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Median repeat size 1- 18 (9.5-51),</w:t>
            </w:r>
          </w:p>
          <w:p w14:paraId="355FA70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Median size repeats 2- 337 (297- 392)</w:t>
            </w:r>
          </w:p>
        </w:tc>
        <w:tc>
          <w:tcPr>
            <w:tcW w:w="294" w:type="pct"/>
          </w:tcPr>
          <w:p w14:paraId="3196C4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8 patients- </w:t>
            </w:r>
          </w:p>
          <w:p w14:paraId="0009CF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aminopyridine</w:t>
            </w:r>
          </w:p>
          <w:p w14:paraId="1363D3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r dalfampridine</w:t>
            </w:r>
          </w:p>
          <w:p w14:paraId="77AE58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ER,</w:t>
            </w:r>
          </w:p>
          <w:p w14:paraId="7697C6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 patients (75%)</w:t>
            </w:r>
          </w:p>
          <w:p w14:paraId="3793E6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34140D6D" w14:textId="77777777" w:rsidTr="00CE267E">
        <w:trPr>
          <w:trHeight w:val="352"/>
        </w:trPr>
        <w:tc>
          <w:tcPr>
            <w:tcW w:w="242" w:type="pct"/>
          </w:tcPr>
          <w:p w14:paraId="7C97A6B9" w14:textId="12B07DA6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Miyatake S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60E3F7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8 patients wi</w:t>
            </w:r>
            <w:r w:rsidRPr="00904B4C">
              <w:rPr>
                <w:rFonts w:ascii="Cambria" w:hAnsi="Cambria"/>
                <w:szCs w:val="22"/>
              </w:rPr>
              <w:lastRenderedPageBreak/>
              <w:t xml:space="preserve">th GAA repeats 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</w:t>
            </w:r>
          </w:p>
        </w:tc>
        <w:tc>
          <w:tcPr>
            <w:tcW w:w="239" w:type="pct"/>
          </w:tcPr>
          <w:p w14:paraId="24A733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55</w:t>
            </w:r>
          </w:p>
        </w:tc>
        <w:tc>
          <w:tcPr>
            <w:tcW w:w="240" w:type="pct"/>
          </w:tcPr>
          <w:p w14:paraId="3D7AB9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83BA8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3B6ED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6BD068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353434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2EC670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0DC9FC7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18E60D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CAE7B1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CB567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65203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369CF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D3838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0E700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8FB25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5C78F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63D7F563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17/402</w:t>
            </w:r>
          </w:p>
        </w:tc>
        <w:tc>
          <w:tcPr>
            <w:tcW w:w="294" w:type="pct"/>
          </w:tcPr>
          <w:p w14:paraId="6EEDCE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F590D58" w14:textId="77777777" w:rsidTr="00CE267E">
        <w:trPr>
          <w:trHeight w:val="352"/>
        </w:trPr>
        <w:tc>
          <w:tcPr>
            <w:tcW w:w="242" w:type="pct"/>
          </w:tcPr>
          <w:p w14:paraId="0053D782" w14:textId="4767575D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B7F3F9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4BB7418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4</w:t>
            </w:r>
          </w:p>
        </w:tc>
        <w:tc>
          <w:tcPr>
            <w:tcW w:w="240" w:type="pct"/>
          </w:tcPr>
          <w:p w14:paraId="5059865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1583E7E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0064BE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33FA3F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Impaired gait, Dysarthria</w:t>
            </w:r>
          </w:p>
        </w:tc>
        <w:tc>
          <w:tcPr>
            <w:tcW w:w="241" w:type="pct"/>
          </w:tcPr>
          <w:p w14:paraId="2257ACD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88DD0F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1396D4C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1C6C79A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882F1F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288D6A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769FF3F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71607F5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1E01F04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4B6B3B7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6BD4369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74019B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0126BA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GAA</w:t>
            </w:r>
            <w:r w:rsidRPr="00904B4C">
              <w:rPr>
                <w:rFonts w:ascii="Cambria" w:hAnsi="Cambria" w:cstheme="minorHAnsi"/>
                <w:szCs w:val="22"/>
                <w:lang w:val="it-IT"/>
              </w:rPr>
              <w:t>≥</w:t>
            </w:r>
            <w:r w:rsidRPr="00904B4C">
              <w:rPr>
                <w:rFonts w:ascii="Cambria" w:hAnsi="Cambria"/>
                <w:szCs w:val="22"/>
                <w:lang w:val="it-IT"/>
              </w:rPr>
              <w:t>250,</w:t>
            </w:r>
          </w:p>
          <w:p w14:paraId="45D9FF7A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4/363</w:t>
            </w:r>
          </w:p>
        </w:tc>
        <w:tc>
          <w:tcPr>
            <w:tcW w:w="294" w:type="pct"/>
          </w:tcPr>
          <w:p w14:paraId="572AC87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369E8134" w14:textId="77777777" w:rsidTr="00CE267E">
        <w:trPr>
          <w:trHeight w:val="352"/>
        </w:trPr>
        <w:tc>
          <w:tcPr>
            <w:tcW w:w="242" w:type="pct"/>
          </w:tcPr>
          <w:p w14:paraId="36619E78" w14:textId="3133E9E3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5A092F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D73B7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40" w:type="pct"/>
          </w:tcPr>
          <w:p w14:paraId="4B50CF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762D9C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4EE291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64E233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, Dysarthria</w:t>
            </w:r>
          </w:p>
        </w:tc>
        <w:tc>
          <w:tcPr>
            <w:tcW w:w="241" w:type="pct"/>
          </w:tcPr>
          <w:p w14:paraId="54E34D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2F22FE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6C8C49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 DB No</w:t>
            </w:r>
          </w:p>
        </w:tc>
        <w:tc>
          <w:tcPr>
            <w:tcW w:w="229" w:type="pct"/>
          </w:tcPr>
          <w:p w14:paraId="5CE7E6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7745C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608A7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506A89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B7F43A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C528B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5B7B1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311933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448EF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D0F87C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8/300</w:t>
            </w:r>
          </w:p>
        </w:tc>
        <w:tc>
          <w:tcPr>
            <w:tcW w:w="294" w:type="pct"/>
          </w:tcPr>
          <w:p w14:paraId="47D7A3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1CDA07B" w14:textId="77777777" w:rsidTr="00CE267E">
        <w:trPr>
          <w:trHeight w:val="352"/>
        </w:trPr>
        <w:tc>
          <w:tcPr>
            <w:tcW w:w="242" w:type="pct"/>
          </w:tcPr>
          <w:p w14:paraId="79CF6F25" w14:textId="3836C2E9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5E7D4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9D6E2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4</w:t>
            </w:r>
          </w:p>
        </w:tc>
        <w:tc>
          <w:tcPr>
            <w:tcW w:w="240" w:type="pct"/>
          </w:tcPr>
          <w:p w14:paraId="53C829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40FED1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AC592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88B7D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esthesias of LL</w:t>
            </w:r>
          </w:p>
        </w:tc>
        <w:tc>
          <w:tcPr>
            <w:tcW w:w="241" w:type="pct"/>
          </w:tcPr>
          <w:p w14:paraId="7A4F01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440585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22D29F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0530A7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6A5679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283C1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1397CE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1D2DEE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1BD4C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626369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30A07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2D9B9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5B443B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10/293</w:t>
            </w:r>
          </w:p>
        </w:tc>
        <w:tc>
          <w:tcPr>
            <w:tcW w:w="294" w:type="pct"/>
          </w:tcPr>
          <w:p w14:paraId="2F977E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71D48D1" w14:textId="77777777" w:rsidTr="00CE267E">
        <w:trPr>
          <w:trHeight w:val="352"/>
        </w:trPr>
        <w:tc>
          <w:tcPr>
            <w:tcW w:w="242" w:type="pct"/>
          </w:tcPr>
          <w:p w14:paraId="2892843F" w14:textId="5F993A6D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17E83E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3B297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8</w:t>
            </w:r>
          </w:p>
        </w:tc>
        <w:tc>
          <w:tcPr>
            <w:tcW w:w="240" w:type="pct"/>
          </w:tcPr>
          <w:p w14:paraId="356FE1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020D4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689D4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10A7D6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11DC07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4129B1E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79A76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7BAE00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D4588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4F863E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C0E18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3BCA0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65424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5093B5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E3711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1B046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529D753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9/282</w:t>
            </w:r>
          </w:p>
        </w:tc>
        <w:tc>
          <w:tcPr>
            <w:tcW w:w="294" w:type="pct"/>
          </w:tcPr>
          <w:p w14:paraId="7DA7BD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76B3286" w14:textId="77777777" w:rsidTr="00CE267E">
        <w:trPr>
          <w:trHeight w:val="352"/>
        </w:trPr>
        <w:tc>
          <w:tcPr>
            <w:tcW w:w="242" w:type="pct"/>
          </w:tcPr>
          <w:p w14:paraId="297F3CB0" w14:textId="40FA1E87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Miyatake S et al 2024</w:t>
            </w:r>
            <w:r w:rsidR="00686E74"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1147FF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2299F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6</w:t>
            </w:r>
          </w:p>
        </w:tc>
        <w:tc>
          <w:tcPr>
            <w:tcW w:w="240" w:type="pct"/>
          </w:tcPr>
          <w:p w14:paraId="61D67F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7CF870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1EFF2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4D2E46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035F7C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12B58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70098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DB No</w:t>
            </w:r>
          </w:p>
        </w:tc>
        <w:tc>
          <w:tcPr>
            <w:tcW w:w="229" w:type="pct"/>
          </w:tcPr>
          <w:p w14:paraId="6CF89C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89270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44EFCF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EFFF88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CEDCE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A224E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11F1D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1C12D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AF539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CB537B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17/269</w:t>
            </w:r>
          </w:p>
        </w:tc>
        <w:tc>
          <w:tcPr>
            <w:tcW w:w="294" w:type="pct"/>
          </w:tcPr>
          <w:p w14:paraId="6F2848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9872B15" w14:textId="77777777" w:rsidTr="00CE267E">
        <w:trPr>
          <w:trHeight w:val="352"/>
        </w:trPr>
        <w:tc>
          <w:tcPr>
            <w:tcW w:w="242" w:type="pct"/>
          </w:tcPr>
          <w:p w14:paraId="667E3C7B" w14:textId="6FC929B7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13E339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F3469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</w:t>
            </w:r>
          </w:p>
        </w:tc>
        <w:tc>
          <w:tcPr>
            <w:tcW w:w="240" w:type="pct"/>
          </w:tcPr>
          <w:p w14:paraId="68C769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4523F7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FDE9E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6A770A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zziness</w:t>
            </w:r>
          </w:p>
        </w:tc>
        <w:tc>
          <w:tcPr>
            <w:tcW w:w="241" w:type="pct"/>
          </w:tcPr>
          <w:p w14:paraId="73D236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6283F3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B328F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Yes</w:t>
            </w:r>
          </w:p>
        </w:tc>
        <w:tc>
          <w:tcPr>
            <w:tcW w:w="229" w:type="pct"/>
          </w:tcPr>
          <w:p w14:paraId="5DBC47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B1BBED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2762F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B036E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DAC76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C3E07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2B060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3696E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EB3FE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A44C784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</w:t>
            </w:r>
            <w:r w:rsidRPr="00904B4C">
              <w:rPr>
                <w:rFonts w:ascii="Cambria" w:hAnsi="Cambria" w:cstheme="minorHAnsi"/>
                <w:szCs w:val="22"/>
              </w:rPr>
              <w:t>≥</w:t>
            </w:r>
            <w:r w:rsidRPr="00904B4C">
              <w:rPr>
                <w:rFonts w:ascii="Cambria" w:hAnsi="Cambria"/>
                <w:szCs w:val="22"/>
              </w:rPr>
              <w:t>250, 9/259</w:t>
            </w:r>
          </w:p>
        </w:tc>
        <w:tc>
          <w:tcPr>
            <w:tcW w:w="294" w:type="pct"/>
          </w:tcPr>
          <w:p w14:paraId="5BA6D0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7E77029" w14:textId="77777777" w:rsidTr="00CE267E">
        <w:trPr>
          <w:trHeight w:val="352"/>
        </w:trPr>
        <w:tc>
          <w:tcPr>
            <w:tcW w:w="242" w:type="pct"/>
          </w:tcPr>
          <w:p w14:paraId="418C813F" w14:textId="581FF7CD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464725B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327E3F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8</w:t>
            </w:r>
          </w:p>
        </w:tc>
        <w:tc>
          <w:tcPr>
            <w:tcW w:w="240" w:type="pct"/>
          </w:tcPr>
          <w:p w14:paraId="305FE4D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69DBDCC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32B0DC9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460B45B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97EC53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F6198B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6E2D73D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Yes</w:t>
            </w:r>
          </w:p>
        </w:tc>
        <w:tc>
          <w:tcPr>
            <w:tcW w:w="229" w:type="pct"/>
          </w:tcPr>
          <w:p w14:paraId="60C299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48DC10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D334B8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63E5BBB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7F5FE39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1CAB6FA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7E711F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6A80DD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827A8E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1488726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GAA</w:t>
            </w:r>
            <w:r w:rsidRPr="00904B4C">
              <w:rPr>
                <w:rFonts w:ascii="Cambria" w:hAnsi="Cambria" w:cstheme="minorHAnsi"/>
                <w:szCs w:val="22"/>
                <w:lang w:val="it-IT"/>
              </w:rPr>
              <w:t>≥</w:t>
            </w:r>
            <w:r w:rsidRPr="00904B4C">
              <w:rPr>
                <w:rFonts w:ascii="Cambria" w:hAnsi="Cambria"/>
                <w:szCs w:val="22"/>
                <w:lang w:val="it-IT"/>
              </w:rPr>
              <w:t>250, 26/254</w:t>
            </w:r>
          </w:p>
        </w:tc>
        <w:tc>
          <w:tcPr>
            <w:tcW w:w="294" w:type="pct"/>
          </w:tcPr>
          <w:p w14:paraId="5198A4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2ED27B41" w14:textId="77777777" w:rsidTr="00CE267E">
        <w:trPr>
          <w:trHeight w:val="352"/>
        </w:trPr>
        <w:tc>
          <w:tcPr>
            <w:tcW w:w="242" w:type="pct"/>
          </w:tcPr>
          <w:p w14:paraId="34C6BAF3" w14:textId="094E36B9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46FEBE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patients with GAA repeats 200-250</w:t>
            </w:r>
          </w:p>
        </w:tc>
        <w:tc>
          <w:tcPr>
            <w:tcW w:w="239" w:type="pct"/>
          </w:tcPr>
          <w:p w14:paraId="35EDF6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40" w:type="pct"/>
          </w:tcPr>
          <w:p w14:paraId="051C96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34BFBB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A8262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71531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scillopsia</w:t>
            </w:r>
          </w:p>
        </w:tc>
        <w:tc>
          <w:tcPr>
            <w:tcW w:w="241" w:type="pct"/>
          </w:tcPr>
          <w:p w14:paraId="4323A1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48EF99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2AE877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334F15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C09CF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F6027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6D1CF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A0CA9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2E1C6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A86C9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FE07A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1D967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C595F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9/242</w:t>
            </w:r>
          </w:p>
        </w:tc>
        <w:tc>
          <w:tcPr>
            <w:tcW w:w="294" w:type="pct"/>
          </w:tcPr>
          <w:p w14:paraId="1BB2A0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7067CE8" w14:textId="77777777" w:rsidTr="00CE267E">
        <w:trPr>
          <w:trHeight w:val="352"/>
        </w:trPr>
        <w:tc>
          <w:tcPr>
            <w:tcW w:w="242" w:type="pct"/>
          </w:tcPr>
          <w:p w14:paraId="5BCF4A33" w14:textId="50B9FB03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3A5E5B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0E330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40" w:type="pct"/>
          </w:tcPr>
          <w:p w14:paraId="36C7E6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DCF8F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ECE6F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20A0B1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zziness, Vomiting</w:t>
            </w:r>
          </w:p>
        </w:tc>
        <w:tc>
          <w:tcPr>
            <w:tcW w:w="241" w:type="pct"/>
          </w:tcPr>
          <w:p w14:paraId="4FBE87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5B50D5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7128B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/DB No </w:t>
            </w:r>
          </w:p>
        </w:tc>
        <w:tc>
          <w:tcPr>
            <w:tcW w:w="229" w:type="pct"/>
          </w:tcPr>
          <w:p w14:paraId="2D6EAE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A31BF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19ED2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50536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409A0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05779D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6EA45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47697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4A7A3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E3FB7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10/240</w:t>
            </w:r>
          </w:p>
        </w:tc>
        <w:tc>
          <w:tcPr>
            <w:tcW w:w="294" w:type="pct"/>
          </w:tcPr>
          <w:p w14:paraId="5D6FD9E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B65E69F" w14:textId="77777777" w:rsidTr="00CE267E">
        <w:trPr>
          <w:trHeight w:val="352"/>
        </w:trPr>
        <w:tc>
          <w:tcPr>
            <w:tcW w:w="242" w:type="pct"/>
          </w:tcPr>
          <w:p w14:paraId="3EF2A6E6" w14:textId="5CB9559B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7DF99E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C4238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</w:t>
            </w:r>
          </w:p>
        </w:tc>
        <w:tc>
          <w:tcPr>
            <w:tcW w:w="240" w:type="pct"/>
          </w:tcPr>
          <w:p w14:paraId="438E4D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453F7E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FD9DA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3A3F88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, Dysarthria</w:t>
            </w:r>
          </w:p>
        </w:tc>
        <w:tc>
          <w:tcPr>
            <w:tcW w:w="241" w:type="pct"/>
          </w:tcPr>
          <w:p w14:paraId="5481F7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8FF27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0FADB8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/ DB No </w:t>
            </w:r>
          </w:p>
        </w:tc>
        <w:tc>
          <w:tcPr>
            <w:tcW w:w="229" w:type="pct"/>
          </w:tcPr>
          <w:p w14:paraId="16834B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5F20B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1A121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D9FDC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8CEFBC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79DA8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65DF0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CCF54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8DC3A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13C8B4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9/230</w:t>
            </w:r>
          </w:p>
        </w:tc>
        <w:tc>
          <w:tcPr>
            <w:tcW w:w="294" w:type="pct"/>
          </w:tcPr>
          <w:p w14:paraId="15B2E7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E14EDFB" w14:textId="77777777" w:rsidTr="00CE267E">
        <w:trPr>
          <w:trHeight w:val="352"/>
        </w:trPr>
        <w:tc>
          <w:tcPr>
            <w:tcW w:w="242" w:type="pct"/>
          </w:tcPr>
          <w:p w14:paraId="5F4D0BF2" w14:textId="626136D3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9D026D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16FF8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40" w:type="pct"/>
          </w:tcPr>
          <w:p w14:paraId="2F9674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3A05DEB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E3F02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223F98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arthria, Dysphagia, Impaired gait</w:t>
            </w:r>
          </w:p>
        </w:tc>
        <w:tc>
          <w:tcPr>
            <w:tcW w:w="241" w:type="pct"/>
          </w:tcPr>
          <w:p w14:paraId="7CB8FB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5FA648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0945E0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No</w:t>
            </w:r>
          </w:p>
        </w:tc>
        <w:tc>
          <w:tcPr>
            <w:tcW w:w="229" w:type="pct"/>
          </w:tcPr>
          <w:p w14:paraId="58C5AA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23CA2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5B3B30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8B7FF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5E191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9A9A8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CADE13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5A6C3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9B9B1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3CE02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9/229</w:t>
            </w:r>
          </w:p>
        </w:tc>
        <w:tc>
          <w:tcPr>
            <w:tcW w:w="294" w:type="pct"/>
          </w:tcPr>
          <w:p w14:paraId="214C7A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55B390D0" w14:textId="77777777" w:rsidTr="00CE267E">
        <w:trPr>
          <w:trHeight w:val="352"/>
        </w:trPr>
        <w:tc>
          <w:tcPr>
            <w:tcW w:w="242" w:type="pct"/>
          </w:tcPr>
          <w:p w14:paraId="53FA70C7" w14:textId="61AD4CEB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49C55D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3AB93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5</w:t>
            </w:r>
          </w:p>
        </w:tc>
        <w:tc>
          <w:tcPr>
            <w:tcW w:w="240" w:type="pct"/>
          </w:tcPr>
          <w:p w14:paraId="583A17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47977C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998B6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12A0F8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44672A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44E816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6B4255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180A13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5A400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FC407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E56C7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22FEAD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35016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28331B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E16C9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B3AC1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68306A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152/227</w:t>
            </w:r>
          </w:p>
        </w:tc>
        <w:tc>
          <w:tcPr>
            <w:tcW w:w="294" w:type="pct"/>
          </w:tcPr>
          <w:p w14:paraId="2461C4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BAD9EC5" w14:textId="77777777" w:rsidTr="00CE267E">
        <w:trPr>
          <w:trHeight w:val="352"/>
        </w:trPr>
        <w:tc>
          <w:tcPr>
            <w:tcW w:w="242" w:type="pct"/>
          </w:tcPr>
          <w:p w14:paraId="64C75E2B" w14:textId="758E1328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4F7472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16B0A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40" w:type="pct"/>
          </w:tcPr>
          <w:p w14:paraId="429006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A4FE6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565C3D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2BACE16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224EFF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BBA688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949A3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DB No</w:t>
            </w:r>
          </w:p>
        </w:tc>
        <w:tc>
          <w:tcPr>
            <w:tcW w:w="229" w:type="pct"/>
          </w:tcPr>
          <w:p w14:paraId="2915C4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32BCA5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1FEF5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D26A7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3EFF86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BC8EA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5E9E2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89BEA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08FA9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27725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200-250, 10/213</w:t>
            </w:r>
          </w:p>
        </w:tc>
        <w:tc>
          <w:tcPr>
            <w:tcW w:w="294" w:type="pct"/>
          </w:tcPr>
          <w:p w14:paraId="6FF957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FD767FE" w14:textId="77777777" w:rsidTr="00CE267E">
        <w:trPr>
          <w:trHeight w:val="352"/>
        </w:trPr>
        <w:tc>
          <w:tcPr>
            <w:tcW w:w="242" w:type="pct"/>
          </w:tcPr>
          <w:p w14:paraId="5EB0B66B" w14:textId="1D017588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Mendes Ferreira V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182" w:type="pct"/>
          </w:tcPr>
          <w:p w14:paraId="3C5312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59F299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8</w:t>
            </w:r>
          </w:p>
        </w:tc>
        <w:tc>
          <w:tcPr>
            <w:tcW w:w="240" w:type="pct"/>
          </w:tcPr>
          <w:p w14:paraId="4AF3AE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</w:t>
            </w:r>
          </w:p>
        </w:tc>
        <w:tc>
          <w:tcPr>
            <w:tcW w:w="205" w:type="pct"/>
          </w:tcPr>
          <w:p w14:paraId="016A0E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5CC6D0F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24CB0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631C69C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5412EF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57A02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DB No</w:t>
            </w:r>
          </w:p>
        </w:tc>
        <w:tc>
          <w:tcPr>
            <w:tcW w:w="229" w:type="pct"/>
          </w:tcPr>
          <w:p w14:paraId="64C460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Impaired pursuit</w:t>
            </w:r>
          </w:p>
        </w:tc>
        <w:tc>
          <w:tcPr>
            <w:tcW w:w="209" w:type="pct"/>
          </w:tcPr>
          <w:p w14:paraId="5CAEC3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78A71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54062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21313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50D165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0C1E86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0A2B1E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Exercise,  physical activity</w:t>
            </w:r>
          </w:p>
        </w:tc>
        <w:tc>
          <w:tcPr>
            <w:tcW w:w="241" w:type="pct"/>
          </w:tcPr>
          <w:p w14:paraId="334A27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3ED158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&gt;</w:t>
            </w:r>
            <w:r w:rsidRPr="00904B4C">
              <w:rPr>
                <w:rFonts w:ascii="Cambria" w:hAnsi="Cambria" w:cs="Arial"/>
                <w:szCs w:val="22"/>
                <w:shd w:val="clear" w:color="auto" w:fill="FFFFFF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360 repeats</w:t>
            </w:r>
          </w:p>
        </w:tc>
        <w:tc>
          <w:tcPr>
            <w:tcW w:w="294" w:type="pct"/>
          </w:tcPr>
          <w:p w14:paraId="0046EA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Riluzole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, </w:t>
            </w:r>
          </w:p>
          <w:p w14:paraId="3B9A9E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worsening </w:t>
            </w:r>
          </w:p>
          <w:p w14:paraId="35C41E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reported</w:t>
            </w:r>
          </w:p>
        </w:tc>
      </w:tr>
      <w:tr w:rsidR="00CE267E" w:rsidRPr="00904B4C" w14:paraId="76353282" w14:textId="77777777" w:rsidTr="00CE267E">
        <w:trPr>
          <w:trHeight w:val="352"/>
        </w:trPr>
        <w:tc>
          <w:tcPr>
            <w:tcW w:w="242" w:type="pct"/>
          </w:tcPr>
          <w:p w14:paraId="45BD57E3" w14:textId="05295FD6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Rettenmaier A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182" w:type="pct"/>
          </w:tcPr>
          <w:p w14:paraId="0BE1666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</w:t>
            </w:r>
          </w:p>
        </w:tc>
        <w:tc>
          <w:tcPr>
            <w:tcW w:w="239" w:type="pct"/>
          </w:tcPr>
          <w:p w14:paraId="6123179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8 (24.5–52.8)</w:t>
            </w:r>
          </w:p>
        </w:tc>
        <w:tc>
          <w:tcPr>
            <w:tcW w:w="240" w:type="pct"/>
          </w:tcPr>
          <w:p w14:paraId="1A4D24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4</w:t>
            </w:r>
          </w:p>
        </w:tc>
        <w:tc>
          <w:tcPr>
            <w:tcW w:w="205" w:type="pct"/>
          </w:tcPr>
          <w:p w14:paraId="1C84970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 F (60%), 4 M (40%)</w:t>
            </w:r>
          </w:p>
        </w:tc>
        <w:tc>
          <w:tcPr>
            <w:tcW w:w="199" w:type="pct"/>
          </w:tcPr>
          <w:p w14:paraId="25A2B8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 (40%)</w:t>
            </w:r>
          </w:p>
        </w:tc>
        <w:tc>
          <w:tcPr>
            <w:tcW w:w="268" w:type="pct"/>
          </w:tcPr>
          <w:p w14:paraId="6E88ADC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C8019F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96FFA4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20%)</w:t>
            </w:r>
          </w:p>
        </w:tc>
        <w:tc>
          <w:tcPr>
            <w:tcW w:w="235" w:type="pct"/>
          </w:tcPr>
          <w:p w14:paraId="47E0894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 (100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DB 10 (100%)</w:t>
            </w:r>
          </w:p>
        </w:tc>
        <w:tc>
          <w:tcPr>
            <w:tcW w:w="229" w:type="pct"/>
          </w:tcPr>
          <w:p w14:paraId="0C0001D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 (100%)</w:t>
            </w:r>
          </w:p>
        </w:tc>
        <w:tc>
          <w:tcPr>
            <w:tcW w:w="209" w:type="pct"/>
          </w:tcPr>
          <w:p w14:paraId="7753C87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43F110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 (50%)</w:t>
            </w:r>
          </w:p>
        </w:tc>
        <w:tc>
          <w:tcPr>
            <w:tcW w:w="199" w:type="pct"/>
          </w:tcPr>
          <w:p w14:paraId="627D9E4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20%)</w:t>
            </w:r>
          </w:p>
        </w:tc>
        <w:tc>
          <w:tcPr>
            <w:tcW w:w="236" w:type="pct"/>
          </w:tcPr>
          <w:p w14:paraId="082EB88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369001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E36047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9554DD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/ Alcohol 2 (20%) Fatigue 4 (40%), Emotional stress 2 (20%)</w:t>
            </w:r>
          </w:p>
        </w:tc>
        <w:tc>
          <w:tcPr>
            <w:tcW w:w="241" w:type="pct"/>
          </w:tcPr>
          <w:p w14:paraId="48976B5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 5 (50%)</w:t>
            </w:r>
          </w:p>
        </w:tc>
        <w:tc>
          <w:tcPr>
            <w:tcW w:w="255" w:type="pct"/>
          </w:tcPr>
          <w:p w14:paraId="73FE0B0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GAA repeats&lt;200</w:t>
            </w:r>
          </w:p>
        </w:tc>
        <w:tc>
          <w:tcPr>
            <w:tcW w:w="294" w:type="pct"/>
          </w:tcPr>
          <w:p w14:paraId="73FAC3C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71E1095D" w14:textId="77777777" w:rsidTr="00CE267E">
        <w:trPr>
          <w:trHeight w:val="352"/>
        </w:trPr>
        <w:tc>
          <w:tcPr>
            <w:tcW w:w="242" w:type="pct"/>
          </w:tcPr>
          <w:p w14:paraId="71DF8C40" w14:textId="18B9C394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Rettenmaier A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182" w:type="pct"/>
          </w:tcPr>
          <w:p w14:paraId="28146A2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</w:t>
            </w:r>
          </w:p>
        </w:tc>
        <w:tc>
          <w:tcPr>
            <w:tcW w:w="239" w:type="pct"/>
          </w:tcPr>
          <w:p w14:paraId="32398AE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9, 72</w:t>
            </w:r>
          </w:p>
        </w:tc>
        <w:tc>
          <w:tcPr>
            <w:tcW w:w="240" w:type="pct"/>
          </w:tcPr>
          <w:p w14:paraId="64936C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, 78</w:t>
            </w:r>
          </w:p>
        </w:tc>
        <w:tc>
          <w:tcPr>
            <w:tcW w:w="205" w:type="pct"/>
          </w:tcPr>
          <w:p w14:paraId="06B1AD9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 F (50%), 1 M (50%)</w:t>
            </w:r>
          </w:p>
        </w:tc>
        <w:tc>
          <w:tcPr>
            <w:tcW w:w="199" w:type="pct"/>
          </w:tcPr>
          <w:p w14:paraId="695E3A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</w:t>
            </w:r>
          </w:p>
        </w:tc>
        <w:tc>
          <w:tcPr>
            <w:tcW w:w="268" w:type="pct"/>
          </w:tcPr>
          <w:p w14:paraId="5F04765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93DBE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0BB6F9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 (50%)</w:t>
            </w:r>
          </w:p>
        </w:tc>
        <w:tc>
          <w:tcPr>
            <w:tcW w:w="235" w:type="pct"/>
          </w:tcPr>
          <w:p w14:paraId="11B59E5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100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</w:p>
          <w:p w14:paraId="7F896F2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DB 2 (100%)</w:t>
            </w:r>
          </w:p>
        </w:tc>
        <w:tc>
          <w:tcPr>
            <w:tcW w:w="229" w:type="pct"/>
          </w:tcPr>
          <w:p w14:paraId="567A71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 2 (100%)</w:t>
            </w:r>
          </w:p>
        </w:tc>
        <w:tc>
          <w:tcPr>
            <w:tcW w:w="209" w:type="pct"/>
          </w:tcPr>
          <w:p w14:paraId="3252D4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EB9D5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100%)</w:t>
            </w:r>
          </w:p>
        </w:tc>
        <w:tc>
          <w:tcPr>
            <w:tcW w:w="199" w:type="pct"/>
          </w:tcPr>
          <w:p w14:paraId="2A46F93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 (50%)</w:t>
            </w:r>
          </w:p>
        </w:tc>
        <w:tc>
          <w:tcPr>
            <w:tcW w:w="236" w:type="pct"/>
          </w:tcPr>
          <w:p w14:paraId="7FD42CC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9C731D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9D044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05DCCC7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/ Alcohol 1 (50%), Fatigue 2 (100%)</w:t>
            </w:r>
          </w:p>
        </w:tc>
        <w:tc>
          <w:tcPr>
            <w:tcW w:w="241" w:type="pct"/>
          </w:tcPr>
          <w:p w14:paraId="029D52D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 2 (100%)</w:t>
            </w:r>
          </w:p>
        </w:tc>
        <w:tc>
          <w:tcPr>
            <w:tcW w:w="255" w:type="pct"/>
          </w:tcPr>
          <w:p w14:paraId="687FD8D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GAA repeats 200-249</w:t>
            </w:r>
          </w:p>
        </w:tc>
        <w:tc>
          <w:tcPr>
            <w:tcW w:w="294" w:type="pct"/>
          </w:tcPr>
          <w:p w14:paraId="0BAFC9E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73868609" w14:textId="77777777" w:rsidTr="00CE267E">
        <w:trPr>
          <w:trHeight w:val="352"/>
        </w:trPr>
        <w:tc>
          <w:tcPr>
            <w:tcW w:w="242" w:type="pct"/>
          </w:tcPr>
          <w:p w14:paraId="6131374F" w14:textId="3376EBFA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Rettenmaier A 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et al 2</w:t>
            </w:r>
            <w:r w:rsidR="00EC79E4" w:rsidRPr="00904B4C">
              <w:rPr>
                <w:rFonts w:ascii="Cambria" w:hAnsi="Cambria" w:cs="Calibri"/>
                <w:szCs w:val="22"/>
                <w:lang w:val="it-IT"/>
              </w:rPr>
              <w:t>0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t>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182" w:type="pct"/>
          </w:tcPr>
          <w:p w14:paraId="3823BB9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27</w:t>
            </w:r>
          </w:p>
        </w:tc>
        <w:tc>
          <w:tcPr>
            <w:tcW w:w="239" w:type="pct"/>
          </w:tcPr>
          <w:p w14:paraId="4DDFC3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3 (54.3–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66.0)</w:t>
            </w:r>
          </w:p>
        </w:tc>
        <w:tc>
          <w:tcPr>
            <w:tcW w:w="240" w:type="pct"/>
          </w:tcPr>
          <w:p w14:paraId="1C4DA2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68</w:t>
            </w:r>
          </w:p>
        </w:tc>
        <w:tc>
          <w:tcPr>
            <w:tcW w:w="205" w:type="pct"/>
          </w:tcPr>
          <w:p w14:paraId="696C70A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12 F (44%),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15 M (56%)</w:t>
            </w:r>
          </w:p>
        </w:tc>
        <w:tc>
          <w:tcPr>
            <w:tcW w:w="199" w:type="pct"/>
          </w:tcPr>
          <w:p w14:paraId="002BE95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17 (63%)</w:t>
            </w:r>
          </w:p>
        </w:tc>
        <w:tc>
          <w:tcPr>
            <w:tcW w:w="268" w:type="pct"/>
          </w:tcPr>
          <w:p w14:paraId="2FA309B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CB989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4E771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 (26%)</w:t>
            </w:r>
          </w:p>
        </w:tc>
        <w:tc>
          <w:tcPr>
            <w:tcW w:w="235" w:type="pct"/>
          </w:tcPr>
          <w:p w14:paraId="0E00161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6 (96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DB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21 (78%)</w:t>
            </w:r>
          </w:p>
        </w:tc>
        <w:tc>
          <w:tcPr>
            <w:tcW w:w="229" w:type="pct"/>
          </w:tcPr>
          <w:p w14:paraId="345D5FC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26 (96%)</w:t>
            </w:r>
          </w:p>
        </w:tc>
        <w:tc>
          <w:tcPr>
            <w:tcW w:w="209" w:type="pct"/>
          </w:tcPr>
          <w:p w14:paraId="7D3132A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3723D0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7 (63%)</w:t>
            </w:r>
          </w:p>
        </w:tc>
        <w:tc>
          <w:tcPr>
            <w:tcW w:w="199" w:type="pct"/>
          </w:tcPr>
          <w:p w14:paraId="309C7D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 (19%)</w:t>
            </w:r>
          </w:p>
        </w:tc>
        <w:tc>
          <w:tcPr>
            <w:tcW w:w="236" w:type="pct"/>
          </w:tcPr>
          <w:p w14:paraId="7E93F5A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D43AD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869E37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148397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/lcohol 11 (41%)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, Fatigue 21 (78%), Emotional stress 9 (33%)</w:t>
            </w:r>
          </w:p>
        </w:tc>
        <w:tc>
          <w:tcPr>
            <w:tcW w:w="241" w:type="pct"/>
          </w:tcPr>
          <w:p w14:paraId="1AD1D0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22 (82%)</w:t>
            </w:r>
          </w:p>
        </w:tc>
        <w:tc>
          <w:tcPr>
            <w:tcW w:w="255" w:type="pct"/>
          </w:tcPr>
          <w:p w14:paraId="7E40DCA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GAA repeats </w:t>
            </w:r>
            <w:r w:rsidRPr="00904B4C">
              <w:rPr>
                <w:rFonts w:ascii="Cambria" w:hAnsi="Cambria" w:cstheme="minorHAnsi"/>
                <w:szCs w:val="22"/>
                <w:lang w:val="it-IT"/>
              </w:rPr>
              <w:t>≥</w:t>
            </w:r>
            <w:r w:rsidRPr="00904B4C">
              <w:rPr>
                <w:rFonts w:ascii="Cambria" w:hAnsi="Cambria"/>
                <w:szCs w:val="22"/>
                <w:lang w:val="it-IT"/>
              </w:rPr>
              <w:t>250</w:t>
            </w:r>
          </w:p>
        </w:tc>
        <w:tc>
          <w:tcPr>
            <w:tcW w:w="294" w:type="pct"/>
          </w:tcPr>
          <w:p w14:paraId="195F2E7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48E0B6D" w14:textId="77777777" w:rsidTr="00CE267E">
        <w:trPr>
          <w:trHeight w:val="352"/>
        </w:trPr>
        <w:tc>
          <w:tcPr>
            <w:tcW w:w="242" w:type="pct"/>
          </w:tcPr>
          <w:p w14:paraId="0AD0FC50" w14:textId="7AC0B3DE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0E6C31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</w:t>
            </w:r>
          </w:p>
        </w:tc>
        <w:tc>
          <w:tcPr>
            <w:tcW w:w="239" w:type="pct"/>
          </w:tcPr>
          <w:p w14:paraId="67C31E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40" w:type="pct"/>
          </w:tcPr>
          <w:p w14:paraId="43693A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5</w:t>
            </w:r>
          </w:p>
        </w:tc>
        <w:tc>
          <w:tcPr>
            <w:tcW w:w="205" w:type="pct"/>
          </w:tcPr>
          <w:p w14:paraId="36FFBD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0C15CA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B183C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2BC47B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BCDCF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11A3CF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546C68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DF3BE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AE296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1AAB3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CA1BE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42264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67606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8DD5B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F156D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041E58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</w:t>
            </w:r>
          </w:p>
          <w:p w14:paraId="1B36E7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26/9</w:t>
            </w:r>
          </w:p>
        </w:tc>
        <w:tc>
          <w:tcPr>
            <w:tcW w:w="294" w:type="pct"/>
          </w:tcPr>
          <w:p w14:paraId="244D4C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BB6C597" w14:textId="77777777" w:rsidTr="00CE267E">
        <w:trPr>
          <w:trHeight w:val="352"/>
        </w:trPr>
        <w:tc>
          <w:tcPr>
            <w:tcW w:w="242" w:type="pct"/>
          </w:tcPr>
          <w:p w14:paraId="185925D3" w14:textId="0C063641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2F0CBF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71121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40" w:type="pct"/>
          </w:tcPr>
          <w:p w14:paraId="073A9C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8</w:t>
            </w:r>
          </w:p>
        </w:tc>
        <w:tc>
          <w:tcPr>
            <w:tcW w:w="205" w:type="pct"/>
          </w:tcPr>
          <w:p w14:paraId="6E9188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603624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18213F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, Dysarthria</w:t>
            </w:r>
          </w:p>
        </w:tc>
        <w:tc>
          <w:tcPr>
            <w:tcW w:w="241" w:type="pct"/>
          </w:tcPr>
          <w:p w14:paraId="4E8DBE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ECAA8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2F9BF6E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0D5B82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AA7D4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3A1A5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B6196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9E75D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C04B1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B1FDC7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05871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Exercise, Heat</w:t>
            </w:r>
          </w:p>
        </w:tc>
        <w:tc>
          <w:tcPr>
            <w:tcW w:w="241" w:type="pct"/>
          </w:tcPr>
          <w:p w14:paraId="4C13B4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AF6B3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372/8</w:t>
            </w:r>
          </w:p>
        </w:tc>
        <w:tc>
          <w:tcPr>
            <w:tcW w:w="294" w:type="pct"/>
          </w:tcPr>
          <w:p w14:paraId="555A7E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F097D0E" w14:textId="77777777" w:rsidTr="00CE267E">
        <w:trPr>
          <w:trHeight w:val="352"/>
        </w:trPr>
        <w:tc>
          <w:tcPr>
            <w:tcW w:w="242" w:type="pct"/>
          </w:tcPr>
          <w:p w14:paraId="7DC6F2D1" w14:textId="1A4839AC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545E28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B3BD1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</w:t>
            </w:r>
          </w:p>
        </w:tc>
        <w:tc>
          <w:tcPr>
            <w:tcW w:w="240" w:type="pct"/>
          </w:tcPr>
          <w:p w14:paraId="00F182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</w:t>
            </w:r>
          </w:p>
        </w:tc>
        <w:tc>
          <w:tcPr>
            <w:tcW w:w="205" w:type="pct"/>
          </w:tcPr>
          <w:p w14:paraId="4C322A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3B95BB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7A54A4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ystagmus</w:t>
            </w:r>
          </w:p>
        </w:tc>
        <w:tc>
          <w:tcPr>
            <w:tcW w:w="241" w:type="pct"/>
          </w:tcPr>
          <w:p w14:paraId="1C439A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89493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26F85B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20E0C0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93871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56C29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116F78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C8174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D63FB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FB3AA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A9A09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o/ </w:t>
            </w:r>
          </w:p>
          <w:p w14:paraId="4271C4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xercise</w:t>
            </w:r>
          </w:p>
        </w:tc>
        <w:tc>
          <w:tcPr>
            <w:tcW w:w="241" w:type="pct"/>
          </w:tcPr>
          <w:p w14:paraId="219DAA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38AA31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300/300</w:t>
            </w:r>
          </w:p>
        </w:tc>
        <w:tc>
          <w:tcPr>
            <w:tcW w:w="294" w:type="pct"/>
          </w:tcPr>
          <w:p w14:paraId="743136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F673813" w14:textId="77777777" w:rsidTr="00CE267E">
        <w:trPr>
          <w:trHeight w:val="352"/>
        </w:trPr>
        <w:tc>
          <w:tcPr>
            <w:tcW w:w="242" w:type="pct"/>
          </w:tcPr>
          <w:p w14:paraId="4A0F4F56" w14:textId="2D639D14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48637A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B5F35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0</w:t>
            </w:r>
          </w:p>
        </w:tc>
        <w:tc>
          <w:tcPr>
            <w:tcW w:w="240" w:type="pct"/>
          </w:tcPr>
          <w:p w14:paraId="7E8D8D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6</w:t>
            </w:r>
          </w:p>
        </w:tc>
        <w:tc>
          <w:tcPr>
            <w:tcW w:w="205" w:type="pct"/>
          </w:tcPr>
          <w:p w14:paraId="176D60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5A1033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A8958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Decreased strength in </w:t>
            </w:r>
            <w:r w:rsidRPr="00904B4C">
              <w:rPr>
                <w:rFonts w:ascii="Cambria" w:hAnsi="Cambria"/>
                <w:szCs w:val="22"/>
              </w:rPr>
              <w:lastRenderedPageBreak/>
              <w:t>LLs, Impaired gait</w:t>
            </w:r>
          </w:p>
        </w:tc>
        <w:tc>
          <w:tcPr>
            <w:tcW w:w="241" w:type="pct"/>
          </w:tcPr>
          <w:p w14:paraId="420DC9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  <w:tc>
          <w:tcPr>
            <w:tcW w:w="241" w:type="pct"/>
          </w:tcPr>
          <w:p w14:paraId="25FE0E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1E8496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5F9DCF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43E46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421D9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419E61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42226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D34F5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3C89A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1D2F6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 Fatigue, Exercise</w:t>
            </w:r>
          </w:p>
        </w:tc>
        <w:tc>
          <w:tcPr>
            <w:tcW w:w="241" w:type="pct"/>
          </w:tcPr>
          <w:p w14:paraId="25351D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01B678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278/15</w:t>
            </w:r>
          </w:p>
        </w:tc>
        <w:tc>
          <w:tcPr>
            <w:tcW w:w="294" w:type="pct"/>
          </w:tcPr>
          <w:p w14:paraId="503A80A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0AF00E5" w14:textId="77777777" w:rsidTr="00CE267E">
        <w:trPr>
          <w:trHeight w:val="352"/>
        </w:trPr>
        <w:tc>
          <w:tcPr>
            <w:tcW w:w="242" w:type="pct"/>
          </w:tcPr>
          <w:p w14:paraId="65DF2FD4" w14:textId="19FA2510" w:rsidR="006C54DA" w:rsidRPr="00904B4C" w:rsidRDefault="00EC79E4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3E3ACC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0CB01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4</w:t>
            </w:r>
          </w:p>
        </w:tc>
        <w:tc>
          <w:tcPr>
            <w:tcW w:w="240" w:type="pct"/>
          </w:tcPr>
          <w:p w14:paraId="3715F5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</w:t>
            </w:r>
          </w:p>
        </w:tc>
        <w:tc>
          <w:tcPr>
            <w:tcW w:w="205" w:type="pct"/>
          </w:tcPr>
          <w:p w14:paraId="607EF5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019EAD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3F716B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arthria</w:t>
            </w:r>
          </w:p>
        </w:tc>
        <w:tc>
          <w:tcPr>
            <w:tcW w:w="241" w:type="pct"/>
          </w:tcPr>
          <w:p w14:paraId="7D285E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0B00E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D2FD1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3E9430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60B32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6A8ED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9B925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6ED6E1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4927F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32652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04AAC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 No triggers</w:t>
            </w:r>
          </w:p>
        </w:tc>
        <w:tc>
          <w:tcPr>
            <w:tcW w:w="241" w:type="pct"/>
          </w:tcPr>
          <w:p w14:paraId="3BB8FC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2AA1E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330/15</w:t>
            </w:r>
          </w:p>
        </w:tc>
        <w:tc>
          <w:tcPr>
            <w:tcW w:w="294" w:type="pct"/>
          </w:tcPr>
          <w:p w14:paraId="135AE2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511C80D" w14:textId="77777777" w:rsidTr="00CE267E">
        <w:trPr>
          <w:trHeight w:val="352"/>
        </w:trPr>
        <w:tc>
          <w:tcPr>
            <w:tcW w:w="242" w:type="pct"/>
          </w:tcPr>
          <w:p w14:paraId="74C208DC" w14:textId="5C8BD8D6" w:rsidR="006C54DA" w:rsidRPr="00904B4C" w:rsidRDefault="00EC79E4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52DADE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198A0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</w:t>
            </w:r>
          </w:p>
        </w:tc>
        <w:tc>
          <w:tcPr>
            <w:tcW w:w="240" w:type="pct"/>
          </w:tcPr>
          <w:p w14:paraId="473F76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</w:t>
            </w:r>
          </w:p>
        </w:tc>
        <w:tc>
          <w:tcPr>
            <w:tcW w:w="205" w:type="pct"/>
          </w:tcPr>
          <w:p w14:paraId="68AA07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5E007E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3F175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ysarthria, Impaired gait</w:t>
            </w:r>
          </w:p>
        </w:tc>
        <w:tc>
          <w:tcPr>
            <w:tcW w:w="241" w:type="pct"/>
          </w:tcPr>
          <w:p w14:paraId="713928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8C540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024DDE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006BDE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537B4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51D13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7826E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1D2D2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FF339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0FB384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0AA67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Alcohol</w:t>
            </w:r>
          </w:p>
        </w:tc>
        <w:tc>
          <w:tcPr>
            <w:tcW w:w="241" w:type="pct"/>
          </w:tcPr>
          <w:p w14:paraId="544E17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2F26D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248/15</w:t>
            </w:r>
          </w:p>
        </w:tc>
        <w:tc>
          <w:tcPr>
            <w:tcW w:w="294" w:type="pct"/>
          </w:tcPr>
          <w:p w14:paraId="3971FD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D750AC9" w14:textId="77777777" w:rsidTr="00CE267E">
        <w:trPr>
          <w:trHeight w:val="352"/>
        </w:trPr>
        <w:tc>
          <w:tcPr>
            <w:tcW w:w="242" w:type="pct"/>
          </w:tcPr>
          <w:p w14:paraId="763490CF" w14:textId="372AAAD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Shirai 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59A439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</w:t>
            </w:r>
          </w:p>
        </w:tc>
        <w:tc>
          <w:tcPr>
            <w:tcW w:w="239" w:type="pct"/>
          </w:tcPr>
          <w:p w14:paraId="0C3452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4</w:t>
            </w:r>
          </w:p>
        </w:tc>
        <w:tc>
          <w:tcPr>
            <w:tcW w:w="240" w:type="pct"/>
          </w:tcPr>
          <w:p w14:paraId="4E58FE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6</w:t>
            </w:r>
          </w:p>
        </w:tc>
        <w:tc>
          <w:tcPr>
            <w:tcW w:w="205" w:type="pct"/>
          </w:tcPr>
          <w:p w14:paraId="4730FC4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3D4A76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6CA73B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Impaired gait </w:t>
            </w:r>
          </w:p>
        </w:tc>
        <w:tc>
          <w:tcPr>
            <w:tcW w:w="241" w:type="pct"/>
          </w:tcPr>
          <w:p w14:paraId="66B218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5954BC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22E08B2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1B46C3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4B429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E9F49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FE4D6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59181D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0D36213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70A48E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740335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A2687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7327E8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293</w:t>
            </w:r>
          </w:p>
        </w:tc>
        <w:tc>
          <w:tcPr>
            <w:tcW w:w="294" w:type="pct"/>
          </w:tcPr>
          <w:p w14:paraId="5D1BC5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06BC926" w14:textId="77777777" w:rsidTr="00CE267E">
        <w:trPr>
          <w:trHeight w:val="352"/>
        </w:trPr>
        <w:tc>
          <w:tcPr>
            <w:tcW w:w="242" w:type="pct"/>
          </w:tcPr>
          <w:p w14:paraId="5E2B6C7A" w14:textId="3A6F0191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  <w:r w:rsidR="00EC79E4" w:rsidRPr="00904B4C">
              <w:rPr>
                <w:rFonts w:ascii="Cambria" w:hAnsi="Cambria" w:cs="Calibri"/>
                <w:szCs w:val="22"/>
              </w:rPr>
              <w:t xml:space="preserve"> Shirai S et al 2023</w:t>
            </w:r>
            <w:r w:rsidR="00EC79E4"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42ED6B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94785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40" w:type="pct"/>
          </w:tcPr>
          <w:p w14:paraId="37D134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05" w:type="pct"/>
          </w:tcPr>
          <w:p w14:paraId="6FD37EE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1FB81B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750748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ystagmus, Impaired gait</w:t>
            </w:r>
          </w:p>
        </w:tc>
        <w:tc>
          <w:tcPr>
            <w:tcW w:w="241" w:type="pct"/>
          </w:tcPr>
          <w:p w14:paraId="336985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72438DD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24A478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  <w:p w14:paraId="549D43A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29" w:type="pct"/>
          </w:tcPr>
          <w:p w14:paraId="3038AC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944D7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10DA48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36E59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6B6907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374186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67DA35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394F0E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28E96F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E6EE2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259</w:t>
            </w:r>
          </w:p>
        </w:tc>
        <w:tc>
          <w:tcPr>
            <w:tcW w:w="294" w:type="pct"/>
          </w:tcPr>
          <w:p w14:paraId="1EF10C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1A23775" w14:textId="77777777" w:rsidTr="00CE267E">
        <w:trPr>
          <w:trHeight w:val="352"/>
        </w:trPr>
        <w:tc>
          <w:tcPr>
            <w:tcW w:w="242" w:type="pct"/>
          </w:tcPr>
          <w:p w14:paraId="62108B3F" w14:textId="3B63E902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C79E4" w:rsidRPr="00904B4C">
              <w:rPr>
                <w:rFonts w:ascii="Cambria" w:hAnsi="Cambria" w:cs="Calibri"/>
                <w:szCs w:val="22"/>
                <w:vertAlign w:val="superscript"/>
              </w:rPr>
              <w:t>29</w:t>
            </w:r>
          </w:p>
        </w:tc>
        <w:tc>
          <w:tcPr>
            <w:tcW w:w="182" w:type="pct"/>
          </w:tcPr>
          <w:p w14:paraId="2FBAE4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</w:t>
            </w:r>
          </w:p>
        </w:tc>
        <w:tc>
          <w:tcPr>
            <w:tcW w:w="239" w:type="pct"/>
          </w:tcPr>
          <w:p w14:paraId="2FED27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3</w:t>
            </w:r>
          </w:p>
        </w:tc>
        <w:tc>
          <w:tcPr>
            <w:tcW w:w="240" w:type="pct"/>
          </w:tcPr>
          <w:p w14:paraId="380968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4</w:t>
            </w:r>
          </w:p>
        </w:tc>
        <w:tc>
          <w:tcPr>
            <w:tcW w:w="205" w:type="pct"/>
          </w:tcPr>
          <w:p w14:paraId="5BF035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294E38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38DA2D3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50653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EBD52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01C6B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/ DB No </w:t>
            </w:r>
          </w:p>
        </w:tc>
        <w:tc>
          <w:tcPr>
            <w:tcW w:w="229" w:type="pct"/>
          </w:tcPr>
          <w:p w14:paraId="1D4235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FFACB5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35837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A523F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06D91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6614A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D8445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0664A2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DBCB87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2BFC89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/621</w:t>
            </w:r>
          </w:p>
        </w:tc>
        <w:tc>
          <w:tcPr>
            <w:tcW w:w="294" w:type="pct"/>
          </w:tcPr>
          <w:p w14:paraId="1242A4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EAD1FE8" w14:textId="77777777" w:rsidTr="00CE267E">
        <w:trPr>
          <w:trHeight w:val="352"/>
        </w:trPr>
        <w:tc>
          <w:tcPr>
            <w:tcW w:w="242" w:type="pct"/>
          </w:tcPr>
          <w:p w14:paraId="673651CD" w14:textId="2630145B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29ED1E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8BA1B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</w:t>
            </w:r>
          </w:p>
        </w:tc>
        <w:tc>
          <w:tcPr>
            <w:tcW w:w="240" w:type="pct"/>
          </w:tcPr>
          <w:p w14:paraId="66C98F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9</w:t>
            </w:r>
          </w:p>
        </w:tc>
        <w:tc>
          <w:tcPr>
            <w:tcW w:w="205" w:type="pct"/>
          </w:tcPr>
          <w:p w14:paraId="5D835C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1388BFE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00360E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4C5F7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9B37B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65A535D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Yes</w:t>
            </w:r>
          </w:p>
        </w:tc>
        <w:tc>
          <w:tcPr>
            <w:tcW w:w="229" w:type="pct"/>
          </w:tcPr>
          <w:p w14:paraId="0E0E78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C2459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97F862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C4A1A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31DDD6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686503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9C0FE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BFE41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42EFC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49AB38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67/616</w:t>
            </w:r>
          </w:p>
        </w:tc>
        <w:tc>
          <w:tcPr>
            <w:tcW w:w="294" w:type="pct"/>
          </w:tcPr>
          <w:p w14:paraId="48A8CC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A07E77D" w14:textId="77777777" w:rsidTr="00CE267E">
        <w:trPr>
          <w:trHeight w:val="352"/>
        </w:trPr>
        <w:tc>
          <w:tcPr>
            <w:tcW w:w="242" w:type="pct"/>
          </w:tcPr>
          <w:p w14:paraId="22ADC70C" w14:textId="4DD9E983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7FB9E0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8F73F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</w:t>
            </w:r>
          </w:p>
        </w:tc>
        <w:tc>
          <w:tcPr>
            <w:tcW w:w="240" w:type="pct"/>
          </w:tcPr>
          <w:p w14:paraId="6042D2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</w:t>
            </w:r>
          </w:p>
        </w:tc>
        <w:tc>
          <w:tcPr>
            <w:tcW w:w="205" w:type="pct"/>
          </w:tcPr>
          <w:p w14:paraId="7E9AAD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0EFD99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31E94E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E80DB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082CC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04DBC3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/ DB No </w:t>
            </w:r>
          </w:p>
        </w:tc>
        <w:tc>
          <w:tcPr>
            <w:tcW w:w="229" w:type="pct"/>
          </w:tcPr>
          <w:p w14:paraId="7DF093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15F58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1C4A7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05ADE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91977A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11042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7C479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76E25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7A6AD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105D54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/454</w:t>
            </w:r>
          </w:p>
        </w:tc>
        <w:tc>
          <w:tcPr>
            <w:tcW w:w="294" w:type="pct"/>
          </w:tcPr>
          <w:p w14:paraId="678D7D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43753E1" w14:textId="77777777" w:rsidTr="00CE267E">
        <w:trPr>
          <w:trHeight w:val="352"/>
        </w:trPr>
        <w:tc>
          <w:tcPr>
            <w:tcW w:w="242" w:type="pct"/>
          </w:tcPr>
          <w:p w14:paraId="5C486C77" w14:textId="5E9E8C1B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61760B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8934B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5</w:t>
            </w:r>
          </w:p>
        </w:tc>
        <w:tc>
          <w:tcPr>
            <w:tcW w:w="240" w:type="pct"/>
          </w:tcPr>
          <w:p w14:paraId="15D707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5</w:t>
            </w:r>
          </w:p>
        </w:tc>
        <w:tc>
          <w:tcPr>
            <w:tcW w:w="205" w:type="pct"/>
          </w:tcPr>
          <w:p w14:paraId="7540A9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4CB4B0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4AF565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34C1E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A4C72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1C016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 Yes</w:t>
            </w:r>
          </w:p>
        </w:tc>
        <w:tc>
          <w:tcPr>
            <w:tcW w:w="229" w:type="pct"/>
          </w:tcPr>
          <w:p w14:paraId="0128DB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77840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B5C65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2ABEC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389B55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A3148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FAB9B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570C8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2DA5A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5DDC8D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/409</w:t>
            </w:r>
          </w:p>
        </w:tc>
        <w:tc>
          <w:tcPr>
            <w:tcW w:w="294" w:type="pct"/>
          </w:tcPr>
          <w:p w14:paraId="712A70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A3ABE4C" w14:textId="77777777" w:rsidTr="00CE267E">
        <w:trPr>
          <w:trHeight w:val="352"/>
        </w:trPr>
        <w:tc>
          <w:tcPr>
            <w:tcW w:w="242" w:type="pct"/>
          </w:tcPr>
          <w:p w14:paraId="59999090" w14:textId="4001041F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734BDC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056DB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</w:t>
            </w:r>
          </w:p>
        </w:tc>
        <w:tc>
          <w:tcPr>
            <w:tcW w:w="240" w:type="pct"/>
          </w:tcPr>
          <w:p w14:paraId="5F2E2A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5</w:t>
            </w:r>
          </w:p>
        </w:tc>
        <w:tc>
          <w:tcPr>
            <w:tcW w:w="205" w:type="pct"/>
          </w:tcPr>
          <w:p w14:paraId="09192C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25C75F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6CB5CC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5701F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987A4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33BC6F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 DB Yes</w:t>
            </w:r>
          </w:p>
        </w:tc>
        <w:tc>
          <w:tcPr>
            <w:tcW w:w="229" w:type="pct"/>
          </w:tcPr>
          <w:p w14:paraId="5EFEE9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44053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2C94D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FA84F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701C63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A1E29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23B9C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3F488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7146A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3546EC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5/377</w:t>
            </w:r>
          </w:p>
        </w:tc>
        <w:tc>
          <w:tcPr>
            <w:tcW w:w="294" w:type="pct"/>
          </w:tcPr>
          <w:p w14:paraId="7CFCD3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4C84A83" w14:textId="77777777" w:rsidTr="00CE267E">
        <w:trPr>
          <w:trHeight w:val="352"/>
        </w:trPr>
        <w:tc>
          <w:tcPr>
            <w:tcW w:w="242" w:type="pct"/>
          </w:tcPr>
          <w:p w14:paraId="0AA33238" w14:textId="187081A5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31CA423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375A465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5</w:t>
            </w:r>
          </w:p>
        </w:tc>
        <w:tc>
          <w:tcPr>
            <w:tcW w:w="240" w:type="pct"/>
          </w:tcPr>
          <w:p w14:paraId="1D4856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8</w:t>
            </w:r>
          </w:p>
        </w:tc>
        <w:tc>
          <w:tcPr>
            <w:tcW w:w="205" w:type="pct"/>
          </w:tcPr>
          <w:p w14:paraId="7B2025B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1B53BDF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76AC6AF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F8FD68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C25C23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2F99D67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3BC6269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3BC35D0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50D3A34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622C230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52479E0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08643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59C5CD7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4672B7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4FC202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76AEF9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9/317</w:t>
            </w:r>
          </w:p>
        </w:tc>
        <w:tc>
          <w:tcPr>
            <w:tcW w:w="294" w:type="pct"/>
          </w:tcPr>
          <w:p w14:paraId="0C75F86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2F9F0E62" w14:textId="77777777" w:rsidTr="00CE267E">
        <w:trPr>
          <w:trHeight w:val="352"/>
        </w:trPr>
        <w:tc>
          <w:tcPr>
            <w:tcW w:w="242" w:type="pct"/>
          </w:tcPr>
          <w:p w14:paraId="32DF400F" w14:textId="3CCB4134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39A949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E6EF91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</w:t>
            </w:r>
          </w:p>
        </w:tc>
        <w:tc>
          <w:tcPr>
            <w:tcW w:w="240" w:type="pct"/>
          </w:tcPr>
          <w:p w14:paraId="72572F4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3</w:t>
            </w:r>
          </w:p>
        </w:tc>
        <w:tc>
          <w:tcPr>
            <w:tcW w:w="205" w:type="pct"/>
          </w:tcPr>
          <w:p w14:paraId="15BD0E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10EFC89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59EF2B4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75D697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5A3C60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56F2006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1D05FF7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A25DA0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92A5D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194DA22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5253011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55ED04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168778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0FBF349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550581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64F89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6/313</w:t>
            </w:r>
          </w:p>
        </w:tc>
        <w:tc>
          <w:tcPr>
            <w:tcW w:w="294" w:type="pct"/>
          </w:tcPr>
          <w:p w14:paraId="145F85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1798C80" w14:textId="77777777" w:rsidTr="00CE267E">
        <w:trPr>
          <w:trHeight w:val="352"/>
        </w:trPr>
        <w:tc>
          <w:tcPr>
            <w:tcW w:w="242" w:type="pct"/>
          </w:tcPr>
          <w:p w14:paraId="03F787B1" w14:textId="3BE9AFA5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4A1D4C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1150A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6</w:t>
            </w:r>
          </w:p>
        </w:tc>
        <w:tc>
          <w:tcPr>
            <w:tcW w:w="240" w:type="pct"/>
          </w:tcPr>
          <w:p w14:paraId="7F3750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</w:t>
            </w:r>
          </w:p>
        </w:tc>
        <w:tc>
          <w:tcPr>
            <w:tcW w:w="205" w:type="pct"/>
          </w:tcPr>
          <w:p w14:paraId="081940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4BDEB3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399079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68B00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D8DD4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521142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710EBC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D5840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DA044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87CED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BA3BC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38BFC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C56CE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94570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803D5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162A7E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/298</w:t>
            </w:r>
          </w:p>
        </w:tc>
        <w:tc>
          <w:tcPr>
            <w:tcW w:w="294" w:type="pct"/>
          </w:tcPr>
          <w:p w14:paraId="7731ED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A435E73" w14:textId="77777777" w:rsidTr="00CE267E">
        <w:trPr>
          <w:trHeight w:val="352"/>
        </w:trPr>
        <w:tc>
          <w:tcPr>
            <w:tcW w:w="242" w:type="pct"/>
          </w:tcPr>
          <w:p w14:paraId="3F0FF07A" w14:textId="142AABAA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61895A5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6D5B127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0</w:t>
            </w:r>
          </w:p>
        </w:tc>
        <w:tc>
          <w:tcPr>
            <w:tcW w:w="240" w:type="pct"/>
          </w:tcPr>
          <w:p w14:paraId="59E06A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5</w:t>
            </w:r>
          </w:p>
        </w:tc>
        <w:tc>
          <w:tcPr>
            <w:tcW w:w="205" w:type="pct"/>
          </w:tcPr>
          <w:p w14:paraId="1155048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059A946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163B9DC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8202F1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5BB326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0988E02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630CDA8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7F27CE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5230D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1CD784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12FBF7A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6757E4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1E157F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CF8B32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BFE259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3FF4780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6/297</w:t>
            </w:r>
          </w:p>
        </w:tc>
        <w:tc>
          <w:tcPr>
            <w:tcW w:w="294" w:type="pct"/>
          </w:tcPr>
          <w:p w14:paraId="20ACA50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0C56A81D" w14:textId="77777777" w:rsidTr="00CE267E">
        <w:trPr>
          <w:trHeight w:val="352"/>
        </w:trPr>
        <w:tc>
          <w:tcPr>
            <w:tcW w:w="242" w:type="pct"/>
          </w:tcPr>
          <w:p w14:paraId="258B2D02" w14:textId="7BDBA293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674A674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C69594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5</w:t>
            </w:r>
          </w:p>
        </w:tc>
        <w:tc>
          <w:tcPr>
            <w:tcW w:w="240" w:type="pct"/>
          </w:tcPr>
          <w:p w14:paraId="6091BE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6</w:t>
            </w:r>
          </w:p>
        </w:tc>
        <w:tc>
          <w:tcPr>
            <w:tcW w:w="205" w:type="pct"/>
          </w:tcPr>
          <w:p w14:paraId="52387F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5C89378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1723DC8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5D11B5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21388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525D801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6808EC7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39639A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D240B8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2ADA84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1C1E8E0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B3C245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2D4C2B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5E26EEA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69FA01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04CE71F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9/297</w:t>
            </w:r>
          </w:p>
        </w:tc>
        <w:tc>
          <w:tcPr>
            <w:tcW w:w="294" w:type="pct"/>
          </w:tcPr>
          <w:p w14:paraId="7EF807F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69D9127A" w14:textId="77777777" w:rsidTr="00CE267E">
        <w:trPr>
          <w:trHeight w:val="352"/>
        </w:trPr>
        <w:tc>
          <w:tcPr>
            <w:tcW w:w="242" w:type="pct"/>
          </w:tcPr>
          <w:p w14:paraId="737C0D1D" w14:textId="60B53C60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791014A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78F56C4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8</w:t>
            </w:r>
          </w:p>
        </w:tc>
        <w:tc>
          <w:tcPr>
            <w:tcW w:w="240" w:type="pct"/>
          </w:tcPr>
          <w:p w14:paraId="7A48251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9</w:t>
            </w:r>
          </w:p>
        </w:tc>
        <w:tc>
          <w:tcPr>
            <w:tcW w:w="205" w:type="pct"/>
          </w:tcPr>
          <w:p w14:paraId="3CC354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2C7FEE3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42E2F84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85C2B3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2F1B7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2E1540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00650C7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F9CDA7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F761D3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714C87B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20009B7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2588EB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2A684A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DFAA9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444B4A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2AD2D31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3/283</w:t>
            </w:r>
          </w:p>
        </w:tc>
        <w:tc>
          <w:tcPr>
            <w:tcW w:w="294" w:type="pct"/>
          </w:tcPr>
          <w:p w14:paraId="74F804B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244D1DF" w14:textId="77777777" w:rsidTr="00CE267E">
        <w:trPr>
          <w:trHeight w:val="352"/>
        </w:trPr>
        <w:tc>
          <w:tcPr>
            <w:tcW w:w="242" w:type="pct"/>
          </w:tcPr>
          <w:p w14:paraId="47A6CF3A" w14:textId="6DF7EA9A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6568B6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D1C92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40" w:type="pct"/>
          </w:tcPr>
          <w:p w14:paraId="4C3C3F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</w:t>
            </w:r>
          </w:p>
        </w:tc>
        <w:tc>
          <w:tcPr>
            <w:tcW w:w="205" w:type="pct"/>
          </w:tcPr>
          <w:p w14:paraId="3E5513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0E7C3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63770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7E513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A34BB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40D8B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/ DB No </w:t>
            </w:r>
          </w:p>
        </w:tc>
        <w:tc>
          <w:tcPr>
            <w:tcW w:w="229" w:type="pct"/>
          </w:tcPr>
          <w:p w14:paraId="26A189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E25D8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CF966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6E644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AF059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1B87FB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E0997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108F6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FF243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7C0396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5/268</w:t>
            </w:r>
          </w:p>
        </w:tc>
        <w:tc>
          <w:tcPr>
            <w:tcW w:w="294" w:type="pct"/>
          </w:tcPr>
          <w:p w14:paraId="30A057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30B102F" w14:textId="77777777" w:rsidTr="00CE267E">
        <w:trPr>
          <w:trHeight w:val="352"/>
        </w:trPr>
        <w:tc>
          <w:tcPr>
            <w:tcW w:w="242" w:type="pct"/>
          </w:tcPr>
          <w:p w14:paraId="7534233D" w14:textId="21DBA6D8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6C38C31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58A0FA6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0" w:type="pct"/>
          </w:tcPr>
          <w:p w14:paraId="32B44D4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7</w:t>
            </w:r>
          </w:p>
        </w:tc>
        <w:tc>
          <w:tcPr>
            <w:tcW w:w="205" w:type="pct"/>
          </w:tcPr>
          <w:p w14:paraId="4A04F47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3B23F72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6DCDCFF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BB0EC9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D70071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6DCCA85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5F63DBA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14EEE78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C3590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1DFDB8C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29A6DDF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19E62F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44758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301A036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1009B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3F55D9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/263</w:t>
            </w:r>
          </w:p>
        </w:tc>
        <w:tc>
          <w:tcPr>
            <w:tcW w:w="294" w:type="pct"/>
          </w:tcPr>
          <w:p w14:paraId="5B8406F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5FF252A" w14:textId="77777777" w:rsidTr="00CE267E">
        <w:trPr>
          <w:trHeight w:val="352"/>
        </w:trPr>
        <w:tc>
          <w:tcPr>
            <w:tcW w:w="242" w:type="pct"/>
          </w:tcPr>
          <w:p w14:paraId="0A78C39A" w14:textId="21435B88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55F4AD6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6AD4D0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1</w:t>
            </w:r>
          </w:p>
        </w:tc>
        <w:tc>
          <w:tcPr>
            <w:tcW w:w="240" w:type="pct"/>
          </w:tcPr>
          <w:p w14:paraId="617165C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2</w:t>
            </w:r>
          </w:p>
        </w:tc>
        <w:tc>
          <w:tcPr>
            <w:tcW w:w="205" w:type="pct"/>
          </w:tcPr>
          <w:p w14:paraId="565B5C4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09EF5A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3E76344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7C05FA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A2398E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12AD0DE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13FB8E7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496525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5E2846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5DFEAD0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0E419DB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64B849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1A296C6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4231121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F91138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2BA68A2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/251</w:t>
            </w:r>
          </w:p>
        </w:tc>
        <w:tc>
          <w:tcPr>
            <w:tcW w:w="294" w:type="pct"/>
          </w:tcPr>
          <w:p w14:paraId="2F0E632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3B1BD43" w14:textId="77777777" w:rsidTr="00CE267E">
        <w:trPr>
          <w:trHeight w:val="352"/>
        </w:trPr>
        <w:tc>
          <w:tcPr>
            <w:tcW w:w="242" w:type="pct"/>
          </w:tcPr>
          <w:p w14:paraId="38418D1B" w14:textId="595CD9C7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45CF1E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5C938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</w:t>
            </w:r>
          </w:p>
        </w:tc>
        <w:tc>
          <w:tcPr>
            <w:tcW w:w="240" w:type="pct"/>
          </w:tcPr>
          <w:p w14:paraId="038E19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7</w:t>
            </w:r>
          </w:p>
        </w:tc>
        <w:tc>
          <w:tcPr>
            <w:tcW w:w="205" w:type="pct"/>
          </w:tcPr>
          <w:p w14:paraId="7D7EF3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0A5CE96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2971EE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2CA25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0148A6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F0E9D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4EC9DD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313DB1E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6DE5C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B994BA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2F822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461C9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68D4A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57FE97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72C53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7A7CA9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/247</w:t>
            </w:r>
          </w:p>
        </w:tc>
        <w:tc>
          <w:tcPr>
            <w:tcW w:w="294" w:type="pct"/>
          </w:tcPr>
          <w:p w14:paraId="1B8E78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EF621C2" w14:textId="77777777" w:rsidTr="00CE267E">
        <w:trPr>
          <w:trHeight w:val="352"/>
        </w:trPr>
        <w:tc>
          <w:tcPr>
            <w:tcW w:w="242" w:type="pct"/>
          </w:tcPr>
          <w:p w14:paraId="14B6895C" w14:textId="035206E0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39C055F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2AF439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2</w:t>
            </w:r>
          </w:p>
        </w:tc>
        <w:tc>
          <w:tcPr>
            <w:tcW w:w="240" w:type="pct"/>
          </w:tcPr>
          <w:p w14:paraId="38BFF32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4</w:t>
            </w:r>
          </w:p>
        </w:tc>
        <w:tc>
          <w:tcPr>
            <w:tcW w:w="205" w:type="pct"/>
          </w:tcPr>
          <w:p w14:paraId="36E02B6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50EF1C5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001FE9D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35B811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87496A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3BC4E64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0BC3089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542C3CD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4026538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19602D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19BC7D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6F33FAD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82A04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3F046D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7F6F79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4885734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69/247</w:t>
            </w:r>
          </w:p>
        </w:tc>
        <w:tc>
          <w:tcPr>
            <w:tcW w:w="294" w:type="pct"/>
          </w:tcPr>
          <w:p w14:paraId="42A4950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008660A8" w14:textId="77777777" w:rsidTr="00CE267E">
        <w:trPr>
          <w:trHeight w:val="352"/>
        </w:trPr>
        <w:tc>
          <w:tcPr>
            <w:tcW w:w="242" w:type="pct"/>
          </w:tcPr>
          <w:p w14:paraId="0379DEC1" w14:textId="3048E6A3" w:rsidR="006C54DA" w:rsidRPr="00904B4C" w:rsidRDefault="00EC79E4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182" w:type="pct"/>
          </w:tcPr>
          <w:p w14:paraId="75634C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7D7437E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</w:t>
            </w:r>
          </w:p>
        </w:tc>
        <w:tc>
          <w:tcPr>
            <w:tcW w:w="240" w:type="pct"/>
          </w:tcPr>
          <w:p w14:paraId="6E90E59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7</w:t>
            </w:r>
          </w:p>
        </w:tc>
        <w:tc>
          <w:tcPr>
            <w:tcW w:w="205" w:type="pct"/>
          </w:tcPr>
          <w:p w14:paraId="47C4C1E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624E77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773D15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D60CBF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57E6E8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5E62B46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0BB027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FD59C7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40E1780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199" w:type="pct"/>
          </w:tcPr>
          <w:p w14:paraId="24C6476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65AD663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4836861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EC24EA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F5169D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15718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552EE5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/229</w:t>
            </w:r>
          </w:p>
        </w:tc>
        <w:tc>
          <w:tcPr>
            <w:tcW w:w="294" w:type="pct"/>
          </w:tcPr>
          <w:p w14:paraId="398D65C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CD8EAAD" w14:textId="77777777" w:rsidTr="00CE267E">
        <w:trPr>
          <w:trHeight w:val="352"/>
        </w:trPr>
        <w:tc>
          <w:tcPr>
            <w:tcW w:w="242" w:type="pct"/>
          </w:tcPr>
          <w:p w14:paraId="3E36CCF2" w14:textId="52BBA7F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182" w:type="pct"/>
          </w:tcPr>
          <w:p w14:paraId="576137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</w:t>
            </w:r>
          </w:p>
        </w:tc>
        <w:tc>
          <w:tcPr>
            <w:tcW w:w="239" w:type="pct"/>
          </w:tcPr>
          <w:p w14:paraId="479862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2 (IQR 46–58)</w:t>
            </w:r>
          </w:p>
        </w:tc>
        <w:tc>
          <w:tcPr>
            <w:tcW w:w="240" w:type="pct"/>
          </w:tcPr>
          <w:p w14:paraId="3BFE5C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 (IQR 56-72)</w:t>
            </w:r>
          </w:p>
        </w:tc>
        <w:tc>
          <w:tcPr>
            <w:tcW w:w="205" w:type="pct"/>
          </w:tcPr>
          <w:p w14:paraId="281CB7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9 F (53%), 8 M </w:t>
            </w:r>
          </w:p>
          <w:p w14:paraId="70B2F6D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47%)</w:t>
            </w:r>
          </w:p>
        </w:tc>
        <w:tc>
          <w:tcPr>
            <w:tcW w:w="199" w:type="pct"/>
          </w:tcPr>
          <w:p w14:paraId="1CB4C6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15 (73%)</w:t>
            </w:r>
          </w:p>
        </w:tc>
        <w:tc>
          <w:tcPr>
            <w:tcW w:w="268" w:type="pct"/>
          </w:tcPr>
          <w:p w14:paraId="5E1E33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7BD60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/10 (80%)</w:t>
            </w:r>
          </w:p>
        </w:tc>
        <w:tc>
          <w:tcPr>
            <w:tcW w:w="241" w:type="pct"/>
          </w:tcPr>
          <w:p w14:paraId="472274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11 (36%)</w:t>
            </w:r>
          </w:p>
        </w:tc>
        <w:tc>
          <w:tcPr>
            <w:tcW w:w="235" w:type="pct"/>
          </w:tcPr>
          <w:p w14:paraId="0FD4B4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DB 6/17 (35%)</w:t>
            </w:r>
          </w:p>
        </w:tc>
        <w:tc>
          <w:tcPr>
            <w:tcW w:w="229" w:type="pct"/>
          </w:tcPr>
          <w:p w14:paraId="6E139B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17 (65%)</w:t>
            </w:r>
          </w:p>
        </w:tc>
        <w:tc>
          <w:tcPr>
            <w:tcW w:w="209" w:type="pct"/>
          </w:tcPr>
          <w:p w14:paraId="014308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16 (25%)</w:t>
            </w:r>
          </w:p>
        </w:tc>
        <w:tc>
          <w:tcPr>
            <w:tcW w:w="209" w:type="pct"/>
          </w:tcPr>
          <w:p w14:paraId="03A42A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/17 (76%)</w:t>
            </w:r>
          </w:p>
        </w:tc>
        <w:tc>
          <w:tcPr>
            <w:tcW w:w="199" w:type="pct"/>
          </w:tcPr>
          <w:p w14:paraId="4C0EC1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13 (46%)</w:t>
            </w:r>
          </w:p>
        </w:tc>
        <w:tc>
          <w:tcPr>
            <w:tcW w:w="236" w:type="pct"/>
          </w:tcPr>
          <w:p w14:paraId="6D1B779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1C7A3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2D1FF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D3148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6B416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8/13 (62%)</w:t>
            </w:r>
          </w:p>
        </w:tc>
        <w:tc>
          <w:tcPr>
            <w:tcW w:w="255" w:type="pct"/>
          </w:tcPr>
          <w:p w14:paraId="25CC25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 size200–249</w:t>
            </w:r>
          </w:p>
        </w:tc>
        <w:tc>
          <w:tcPr>
            <w:tcW w:w="294" w:type="pct"/>
          </w:tcPr>
          <w:p w14:paraId="23CEBA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2F93E0C" w14:textId="77777777" w:rsidTr="00CE267E">
        <w:trPr>
          <w:trHeight w:val="352"/>
        </w:trPr>
        <w:tc>
          <w:tcPr>
            <w:tcW w:w="242" w:type="pct"/>
          </w:tcPr>
          <w:p w14:paraId="38AFD50D" w14:textId="670608AB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</w:t>
            </w:r>
            <w:r w:rsidR="00EC79E4"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="00EC79E4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182" w:type="pct"/>
          </w:tcPr>
          <w:p w14:paraId="4C8D24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</w:t>
            </w:r>
          </w:p>
        </w:tc>
        <w:tc>
          <w:tcPr>
            <w:tcW w:w="239" w:type="pct"/>
          </w:tcPr>
          <w:p w14:paraId="5DB54F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6 (IQR 51.5–60.5)</w:t>
            </w:r>
          </w:p>
        </w:tc>
        <w:tc>
          <w:tcPr>
            <w:tcW w:w="240" w:type="pct"/>
          </w:tcPr>
          <w:p w14:paraId="0FA558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6 (IQR 71-81)</w:t>
            </w:r>
          </w:p>
        </w:tc>
        <w:tc>
          <w:tcPr>
            <w:tcW w:w="205" w:type="pct"/>
          </w:tcPr>
          <w:p w14:paraId="5540C6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 F (29%), 12M (71%)</w:t>
            </w:r>
          </w:p>
        </w:tc>
        <w:tc>
          <w:tcPr>
            <w:tcW w:w="199" w:type="pct"/>
          </w:tcPr>
          <w:p w14:paraId="31031F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/16 (81%)</w:t>
            </w:r>
          </w:p>
        </w:tc>
        <w:tc>
          <w:tcPr>
            <w:tcW w:w="268" w:type="pct"/>
          </w:tcPr>
          <w:p w14:paraId="5FDC7A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86468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15 (40%)</w:t>
            </w:r>
          </w:p>
        </w:tc>
        <w:tc>
          <w:tcPr>
            <w:tcW w:w="241" w:type="pct"/>
          </w:tcPr>
          <w:p w14:paraId="2EFC97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9 (67%)</w:t>
            </w:r>
          </w:p>
        </w:tc>
        <w:tc>
          <w:tcPr>
            <w:tcW w:w="235" w:type="pct"/>
          </w:tcPr>
          <w:p w14:paraId="2B569D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DB 8/16 (50%)</w:t>
            </w:r>
          </w:p>
        </w:tc>
        <w:tc>
          <w:tcPr>
            <w:tcW w:w="229" w:type="pct"/>
          </w:tcPr>
          <w:p w14:paraId="34D409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16 (69%)</w:t>
            </w:r>
          </w:p>
        </w:tc>
        <w:tc>
          <w:tcPr>
            <w:tcW w:w="209" w:type="pct"/>
          </w:tcPr>
          <w:p w14:paraId="456B8E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17 (6%)</w:t>
            </w:r>
          </w:p>
        </w:tc>
        <w:tc>
          <w:tcPr>
            <w:tcW w:w="209" w:type="pct"/>
          </w:tcPr>
          <w:p w14:paraId="4A38B5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/17 (94%)</w:t>
            </w:r>
          </w:p>
        </w:tc>
        <w:tc>
          <w:tcPr>
            <w:tcW w:w="199" w:type="pct"/>
          </w:tcPr>
          <w:p w14:paraId="7CA422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15 (0%)</w:t>
            </w:r>
          </w:p>
        </w:tc>
        <w:tc>
          <w:tcPr>
            <w:tcW w:w="236" w:type="pct"/>
          </w:tcPr>
          <w:p w14:paraId="3FD48F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89BF8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2878D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54930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3D243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  <w:p w14:paraId="6467B6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9 (78%)</w:t>
            </w:r>
          </w:p>
        </w:tc>
        <w:tc>
          <w:tcPr>
            <w:tcW w:w="255" w:type="pct"/>
          </w:tcPr>
          <w:p w14:paraId="79CFD8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250–299</w:t>
            </w:r>
          </w:p>
        </w:tc>
        <w:tc>
          <w:tcPr>
            <w:tcW w:w="294" w:type="pct"/>
          </w:tcPr>
          <w:p w14:paraId="359EAA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CE55BE1" w14:textId="77777777" w:rsidTr="00CE267E">
        <w:trPr>
          <w:trHeight w:val="352"/>
        </w:trPr>
        <w:tc>
          <w:tcPr>
            <w:tcW w:w="242" w:type="pct"/>
          </w:tcPr>
          <w:p w14:paraId="4ECE0A8E" w14:textId="017A815E" w:rsidR="006C54DA" w:rsidRPr="00904B4C" w:rsidRDefault="00EC79E4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182" w:type="pct"/>
          </w:tcPr>
          <w:p w14:paraId="5177CC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1</w:t>
            </w:r>
          </w:p>
        </w:tc>
        <w:tc>
          <w:tcPr>
            <w:tcW w:w="239" w:type="pct"/>
          </w:tcPr>
          <w:p w14:paraId="7BE42F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 (IQR 40–62)</w:t>
            </w:r>
          </w:p>
        </w:tc>
        <w:tc>
          <w:tcPr>
            <w:tcW w:w="240" w:type="pct"/>
          </w:tcPr>
          <w:p w14:paraId="7BEC45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8.5 (IQR 61.8- 75)</w:t>
            </w:r>
          </w:p>
        </w:tc>
        <w:tc>
          <w:tcPr>
            <w:tcW w:w="205" w:type="pct"/>
          </w:tcPr>
          <w:p w14:paraId="32352C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 F (53%), 43 M (47%)</w:t>
            </w:r>
          </w:p>
        </w:tc>
        <w:tc>
          <w:tcPr>
            <w:tcW w:w="199" w:type="pct"/>
          </w:tcPr>
          <w:p w14:paraId="3D01DB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4/85 (87%)</w:t>
            </w:r>
          </w:p>
        </w:tc>
        <w:tc>
          <w:tcPr>
            <w:tcW w:w="268" w:type="pct"/>
          </w:tcPr>
          <w:p w14:paraId="0B420D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011FA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0/69 (43%)</w:t>
            </w:r>
          </w:p>
        </w:tc>
        <w:tc>
          <w:tcPr>
            <w:tcW w:w="241" w:type="pct"/>
          </w:tcPr>
          <w:p w14:paraId="4CB8B4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1/49 (63%)</w:t>
            </w:r>
          </w:p>
        </w:tc>
        <w:tc>
          <w:tcPr>
            <w:tcW w:w="235" w:type="pct"/>
          </w:tcPr>
          <w:p w14:paraId="64FEAA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DB 46/86 (53%)</w:t>
            </w:r>
          </w:p>
        </w:tc>
        <w:tc>
          <w:tcPr>
            <w:tcW w:w="229" w:type="pct"/>
          </w:tcPr>
          <w:p w14:paraId="18DBC9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/86 (76%)</w:t>
            </w:r>
          </w:p>
        </w:tc>
        <w:tc>
          <w:tcPr>
            <w:tcW w:w="209" w:type="pct"/>
          </w:tcPr>
          <w:p w14:paraId="42D585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/86 (12%)</w:t>
            </w:r>
          </w:p>
        </w:tc>
        <w:tc>
          <w:tcPr>
            <w:tcW w:w="209" w:type="pct"/>
          </w:tcPr>
          <w:p w14:paraId="147B2F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8/87 (90%)</w:t>
            </w:r>
          </w:p>
        </w:tc>
        <w:tc>
          <w:tcPr>
            <w:tcW w:w="199" w:type="pct"/>
          </w:tcPr>
          <w:p w14:paraId="54D4E2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/72 (18%)</w:t>
            </w:r>
          </w:p>
        </w:tc>
        <w:tc>
          <w:tcPr>
            <w:tcW w:w="236" w:type="pct"/>
          </w:tcPr>
          <w:p w14:paraId="0600ED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CAC29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3D2FA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FE26C1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C5A17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  <w:p w14:paraId="07511F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4/63 (86%)</w:t>
            </w:r>
          </w:p>
        </w:tc>
        <w:tc>
          <w:tcPr>
            <w:tcW w:w="255" w:type="pct"/>
          </w:tcPr>
          <w:p w14:paraId="4E4256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≥300</w:t>
            </w:r>
          </w:p>
        </w:tc>
        <w:tc>
          <w:tcPr>
            <w:tcW w:w="294" w:type="pct"/>
          </w:tcPr>
          <w:p w14:paraId="61FE89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E61B4B6" w14:textId="77777777" w:rsidTr="00CE267E">
        <w:trPr>
          <w:trHeight w:val="352"/>
        </w:trPr>
        <w:tc>
          <w:tcPr>
            <w:tcW w:w="242" w:type="pct"/>
          </w:tcPr>
          <w:p w14:paraId="0602C6F2" w14:textId="447BB852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lastRenderedPageBreak/>
              <w:t>Mitrotti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P et al 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</w:p>
        </w:tc>
        <w:tc>
          <w:tcPr>
            <w:tcW w:w="182" w:type="pct"/>
          </w:tcPr>
          <w:p w14:paraId="3396DD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3DB48C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</w:t>
            </w:r>
          </w:p>
        </w:tc>
        <w:tc>
          <w:tcPr>
            <w:tcW w:w="240" w:type="pct"/>
          </w:tcPr>
          <w:p w14:paraId="5290D0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3</w:t>
            </w:r>
          </w:p>
        </w:tc>
        <w:tc>
          <w:tcPr>
            <w:tcW w:w="205" w:type="pct"/>
          </w:tcPr>
          <w:p w14:paraId="189000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775F5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35788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40239E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317DE6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61076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 DB Yes</w:t>
            </w:r>
          </w:p>
        </w:tc>
        <w:tc>
          <w:tcPr>
            <w:tcW w:w="229" w:type="pct"/>
          </w:tcPr>
          <w:p w14:paraId="009173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66FBC0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6308D8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56809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6" w:type="pct"/>
          </w:tcPr>
          <w:p w14:paraId="632F95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338669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467CAC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37DF43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B326A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8212A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302</w:t>
            </w:r>
          </w:p>
        </w:tc>
        <w:tc>
          <w:tcPr>
            <w:tcW w:w="294" w:type="pct"/>
          </w:tcPr>
          <w:p w14:paraId="1B5EBF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4- Aminopyridine </w:t>
            </w:r>
          </w:p>
          <w:p w14:paraId="1CE6759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mg BD</w:t>
            </w:r>
          </w:p>
          <w:p w14:paraId="5038CE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ment</w:t>
            </w:r>
          </w:p>
        </w:tc>
      </w:tr>
      <w:tr w:rsidR="00CE267E" w:rsidRPr="00904B4C" w14:paraId="1C0A7A3B" w14:textId="77777777" w:rsidTr="00CE267E">
        <w:trPr>
          <w:trHeight w:val="352"/>
        </w:trPr>
        <w:tc>
          <w:tcPr>
            <w:tcW w:w="242" w:type="pct"/>
          </w:tcPr>
          <w:p w14:paraId="755E6CBA" w14:textId="77777777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Bonnet C et al 2023 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tsMbzYsf","properties":{"formattedCitation":"\\super 3\\nosupersub{}","plainCitation":"3","noteIndex":0},"citationItems":[{"id":34,"uris":["http://zotero.org/users/15551462/items/KWW89KJ7","http://zotero.org/users/15551462/items/8B7TJHUH"],"itemData":{"id":34,"type":"article-journal","abstract":"Dominantly inherited GAA repeat expansions in FGF14 are a common cause of spinocerebellar ataxia (GAA-FGF14 ataxia; spinocerebellar ataxia 27B). Molecular confirmation of FGF14 GAA repeat expansions has thus far mostly relied on long-read ...","container-title":"Scientific Reports","DOI":"10.1038/s41598-023-36654-8","language":"en","note":"PMID: 37322040","page":"9737","source":"pmc.ncbi.nlm.nih.gov","title":"Optimized testing strategy for the diagnosis of GAA-FGF14 ataxia/spinocerebellar ataxia 27B","volume":"13","author":[{"family":"Bonnet","given":"Céline"},{"family":"Pellerin","given":"David"},{"family":"Roth","given":"Virginie"},{"family":"Clément","given":"Guillemette"},{"family":"Wandzel","given":"Marion"},{"family":"Lambert","given":"Laëtitia"},{"family":"Frismand","given":"Solène"},{"family":"Douarinou","given":"Marian"},{"family":"Grosset","given":"Anais"},{"family":"Bekkour","given":"Ines"},{"family":"Weber","given":"Frédéric"},{"family":"Girardier","given":"Florent"},{"family":"Robin","given":"Clément"},{"family":"Cacciatore","given":"Stéphanie"},{"family":"Bronner","given":"Myriam"},{"family":"Pourié","given":"Carine"},{"family":"Dreumont","given":"Natacha"},{"family":"Puisieux","given":"Salomé"},{"family":"Iruzubieta","given":"Pablo"},{"family":"Dicaire","given":"Marie-Josée"},{"family":"Evoy","given":"François"},{"family":"Rioux","given":"Marie-France"},{"family":"Hocquel","given":"Armand"},{"family":"Piana","given":"Roberta La"},{"family":"Synofzik","given":"Matthis"},{"family":"Houlden","given":"Henry"},{"family":"Danzi","given":"Matt C."},{"family":"Zuchner","given":"Stephan"},{"family":"Brais","given":"Bernard"},{"family":"Renaud","given":"Mathilde"}],"issued":{"date-parts":[["2023",6,15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3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  <w:r w:rsidRPr="00904B4C">
              <w:rPr>
                <w:rFonts w:ascii="Cambria" w:hAnsi="Cambria" w:cs="Calibri"/>
                <w:szCs w:val="22"/>
              </w:rPr>
              <w:t xml:space="preserve"> French Canadian</w:t>
            </w:r>
          </w:p>
        </w:tc>
        <w:tc>
          <w:tcPr>
            <w:tcW w:w="182" w:type="pct"/>
          </w:tcPr>
          <w:p w14:paraId="427E07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2</w:t>
            </w:r>
          </w:p>
        </w:tc>
        <w:tc>
          <w:tcPr>
            <w:tcW w:w="239" w:type="pct"/>
          </w:tcPr>
          <w:p w14:paraId="77FCCF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4±9</w:t>
            </w:r>
          </w:p>
        </w:tc>
        <w:tc>
          <w:tcPr>
            <w:tcW w:w="240" w:type="pct"/>
          </w:tcPr>
          <w:p w14:paraId="38A318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63F0D0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 F (41%),13 M</w:t>
            </w:r>
          </w:p>
          <w:p w14:paraId="287505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59%)</w:t>
            </w:r>
          </w:p>
        </w:tc>
        <w:tc>
          <w:tcPr>
            <w:tcW w:w="199" w:type="pct"/>
          </w:tcPr>
          <w:p w14:paraId="2C6D4B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 (77%)</w:t>
            </w:r>
          </w:p>
        </w:tc>
        <w:tc>
          <w:tcPr>
            <w:tcW w:w="268" w:type="pct"/>
          </w:tcPr>
          <w:p w14:paraId="77EE35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88134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/20 (40%)</w:t>
            </w:r>
          </w:p>
        </w:tc>
        <w:tc>
          <w:tcPr>
            <w:tcW w:w="241" w:type="pct"/>
          </w:tcPr>
          <w:p w14:paraId="5FBBA0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3BF611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 (91%)/ DB NA</w:t>
            </w:r>
          </w:p>
        </w:tc>
        <w:tc>
          <w:tcPr>
            <w:tcW w:w="229" w:type="pct"/>
          </w:tcPr>
          <w:p w14:paraId="6A0236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/21 (71%)</w:t>
            </w:r>
          </w:p>
        </w:tc>
        <w:tc>
          <w:tcPr>
            <w:tcW w:w="209" w:type="pct"/>
          </w:tcPr>
          <w:p w14:paraId="71E9E9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5AE24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1 (95%)</w:t>
            </w:r>
          </w:p>
        </w:tc>
        <w:tc>
          <w:tcPr>
            <w:tcW w:w="199" w:type="pct"/>
          </w:tcPr>
          <w:p w14:paraId="74B21A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6FBAD2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D2F78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12DC2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381FAA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C7A88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 (73%)</w:t>
            </w:r>
          </w:p>
        </w:tc>
        <w:tc>
          <w:tcPr>
            <w:tcW w:w="255" w:type="pct"/>
          </w:tcPr>
          <w:p w14:paraId="53C526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GAA repeats 333 (287–392)</w:t>
            </w:r>
          </w:p>
        </w:tc>
        <w:tc>
          <w:tcPr>
            <w:tcW w:w="294" w:type="pct"/>
          </w:tcPr>
          <w:p w14:paraId="4D56F5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0B13F74" w14:textId="77777777" w:rsidTr="00CE267E">
        <w:trPr>
          <w:trHeight w:val="352"/>
        </w:trPr>
        <w:tc>
          <w:tcPr>
            <w:tcW w:w="242" w:type="pct"/>
          </w:tcPr>
          <w:p w14:paraId="58FFD9D6" w14:textId="77777777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Bonnet C et al 2023 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Z5MvGEwy","properties":{"formattedCitation":"\\super 3\\nosupersub{}","plainCitation":"3","noteIndex":0},"citationItems":[{"id":34,"uris":["http://zotero.org/users/15551462/items/KWW89KJ7","http://zotero.org/users/15551462/items/8B7TJHUH"],"itemData":{"id":34,"type":"article-journal","abstract":"Dominantly inherited GAA repeat expansions in FGF14 are a common cause of spinocerebellar ataxia (GAA-FGF14 ataxia; spinocerebellar ataxia 27B). Molecular confirmation of FGF14 GAA repeat expansions has thus far mostly relied on long-read ...","container-title":"Scientific Reports","DOI":"10.1038/s41598-023-36654-8","language":"en","note":"PMID: 37322040","page":"9737","source":"pmc.ncbi.nlm.nih.gov","title":"Optimized testing strategy for the diagnosis of GAA-FGF14 ataxia/spinocerebellar ataxia 27B","volume":"13","author":[{"family":"Bonnet","given":"Céline"},{"family":"Pellerin","given":"David"},{"family":"Roth","given":"Virginie"},{"family":"Clément","given":"Guillemette"},{"family":"Wandzel","given":"Marion"},{"family":"Lambert","given":"Laëtitia"},{"family":"Frismand","given":"Solène"},{"family":"Douarinou","given":"Marian"},{"family":"Grosset","given":"Anais"},{"family":"Bekkour","given":"Ines"},{"family":"Weber","given":"Frédéric"},{"family":"Girardier","given":"Florent"},{"family":"Robin","given":"Clément"},{"family":"Cacciatore","given":"Stéphanie"},{"family":"Bronner","given":"Myriam"},{"family":"Pourié","given":"Carine"},{"family":"Dreumont","given":"Natacha"},{"family":"Puisieux","given":"Salomé"},{"family":"Iruzubieta","given":"Pablo"},{"family":"Dicaire","given":"Marie-Josée"},{"family":"Evoy","given":"François"},{"family":"Rioux","given":"Marie-France"},{"family":"Hocquel","given":"Armand"},{"family":"Piana","given":"Roberta La"},{"family":"Synofzik","given":"Matthis"},{"family":"Houlden","given":"Henry"},{"family":"Danzi","given":"Matt C."},{"family":"Zuchner","given":"Stephan"},{"family":"Brais","given":"Bernard"},{"family":"Renaud","given":"Mathilde"}],"issued":{"date-parts":[["2023",6,15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3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  <w:r w:rsidRPr="00904B4C">
              <w:rPr>
                <w:rFonts w:ascii="Cambria" w:hAnsi="Cambria" w:cs="Calibri"/>
                <w:szCs w:val="22"/>
              </w:rPr>
              <w:t xml:space="preserve"> French</w:t>
            </w:r>
          </w:p>
        </w:tc>
        <w:tc>
          <w:tcPr>
            <w:tcW w:w="182" w:type="pct"/>
          </w:tcPr>
          <w:p w14:paraId="6A54CD9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</w:t>
            </w:r>
          </w:p>
        </w:tc>
        <w:tc>
          <w:tcPr>
            <w:tcW w:w="239" w:type="pct"/>
          </w:tcPr>
          <w:p w14:paraId="52610F4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4±9</w:t>
            </w:r>
          </w:p>
        </w:tc>
        <w:tc>
          <w:tcPr>
            <w:tcW w:w="240" w:type="pct"/>
          </w:tcPr>
          <w:p w14:paraId="7094BB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14F6E9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7 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F(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64%), 4 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M(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>36%)</w:t>
            </w:r>
          </w:p>
        </w:tc>
        <w:tc>
          <w:tcPr>
            <w:tcW w:w="199" w:type="pct"/>
          </w:tcPr>
          <w:p w14:paraId="5F73DD8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 (64%)</w:t>
            </w:r>
          </w:p>
        </w:tc>
        <w:tc>
          <w:tcPr>
            <w:tcW w:w="268" w:type="pct"/>
          </w:tcPr>
          <w:p w14:paraId="7B0724A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C1681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/10 (50%)</w:t>
            </w:r>
          </w:p>
        </w:tc>
        <w:tc>
          <w:tcPr>
            <w:tcW w:w="241" w:type="pct"/>
          </w:tcPr>
          <w:p w14:paraId="66797D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5DC9AAD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 (73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>DB NA</w:t>
            </w:r>
          </w:p>
        </w:tc>
        <w:tc>
          <w:tcPr>
            <w:tcW w:w="229" w:type="pct"/>
          </w:tcPr>
          <w:p w14:paraId="1CAB3A0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/9 (56%)</w:t>
            </w:r>
          </w:p>
        </w:tc>
        <w:tc>
          <w:tcPr>
            <w:tcW w:w="209" w:type="pct"/>
          </w:tcPr>
          <w:p w14:paraId="6FDE863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46D0047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 (100%)</w:t>
            </w:r>
          </w:p>
        </w:tc>
        <w:tc>
          <w:tcPr>
            <w:tcW w:w="199" w:type="pct"/>
          </w:tcPr>
          <w:p w14:paraId="3547EEE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23A5953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25A7C1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0457EDD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3C4BA59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D1BBDC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 (73%)</w:t>
            </w:r>
          </w:p>
        </w:tc>
        <w:tc>
          <w:tcPr>
            <w:tcW w:w="255" w:type="pct"/>
          </w:tcPr>
          <w:p w14:paraId="6C4CA98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GAA repeats 370 (313–492)</w:t>
            </w:r>
          </w:p>
        </w:tc>
        <w:tc>
          <w:tcPr>
            <w:tcW w:w="294" w:type="pct"/>
          </w:tcPr>
          <w:p w14:paraId="540F796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30FF3553" w14:textId="77777777" w:rsidTr="00CE267E">
        <w:trPr>
          <w:trHeight w:val="352"/>
        </w:trPr>
        <w:tc>
          <w:tcPr>
            <w:tcW w:w="242" w:type="pct"/>
          </w:tcPr>
          <w:p w14:paraId="5ADC3994" w14:textId="10605917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4D99C6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</w:t>
            </w:r>
          </w:p>
        </w:tc>
        <w:tc>
          <w:tcPr>
            <w:tcW w:w="239" w:type="pct"/>
          </w:tcPr>
          <w:p w14:paraId="1F7206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5</w:t>
            </w:r>
          </w:p>
        </w:tc>
        <w:tc>
          <w:tcPr>
            <w:tcW w:w="240" w:type="pct"/>
          </w:tcPr>
          <w:p w14:paraId="746226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4</w:t>
            </w:r>
          </w:p>
        </w:tc>
        <w:tc>
          <w:tcPr>
            <w:tcW w:w="205" w:type="pct"/>
          </w:tcPr>
          <w:p w14:paraId="746B3E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514DBF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2EAB75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2CDD89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2DFA1C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6F205A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No</w:t>
            </w:r>
          </w:p>
        </w:tc>
        <w:tc>
          <w:tcPr>
            <w:tcW w:w="229" w:type="pct"/>
          </w:tcPr>
          <w:p w14:paraId="47319C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5477D7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2A4F9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DF611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6" w:type="pct"/>
          </w:tcPr>
          <w:p w14:paraId="640EE8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AED60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F90BFF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F2285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A6102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6A19B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3</w:t>
            </w:r>
          </w:p>
        </w:tc>
        <w:tc>
          <w:tcPr>
            <w:tcW w:w="294" w:type="pct"/>
          </w:tcPr>
          <w:p w14:paraId="40D7C7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652D235" w14:textId="77777777" w:rsidTr="00CE267E">
        <w:trPr>
          <w:trHeight w:val="352"/>
        </w:trPr>
        <w:tc>
          <w:tcPr>
            <w:tcW w:w="242" w:type="pct"/>
          </w:tcPr>
          <w:p w14:paraId="49AD800D" w14:textId="3916F83C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201656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40DD0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0</w:t>
            </w:r>
          </w:p>
        </w:tc>
        <w:tc>
          <w:tcPr>
            <w:tcW w:w="240" w:type="pct"/>
          </w:tcPr>
          <w:p w14:paraId="70FBA4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05" w:type="pct"/>
          </w:tcPr>
          <w:p w14:paraId="00F426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316A01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4AD744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F66CC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65CDFC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2A4C2A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471333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469C0F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BFD8F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97231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CE80D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D68BF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68D91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0087D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0CE78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3BF3FF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68</w:t>
            </w:r>
          </w:p>
        </w:tc>
        <w:tc>
          <w:tcPr>
            <w:tcW w:w="294" w:type="pct"/>
          </w:tcPr>
          <w:p w14:paraId="1A9A23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0D5C6E8" w14:textId="77777777" w:rsidTr="00CE267E">
        <w:trPr>
          <w:trHeight w:val="352"/>
        </w:trPr>
        <w:tc>
          <w:tcPr>
            <w:tcW w:w="242" w:type="pct"/>
          </w:tcPr>
          <w:p w14:paraId="52570A01" w14:textId="7DE8CB5C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70279E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AF99C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150507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05" w:type="pct"/>
          </w:tcPr>
          <w:p w14:paraId="7CEF8C8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0CEFD7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83CD1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02B0F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EEB1B3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6C80BB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21A1D7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8D27C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E0A25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64BA5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1F12B8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C2B7C1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B44BF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77FB4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94EC4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DE54D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76</w:t>
            </w:r>
          </w:p>
        </w:tc>
        <w:tc>
          <w:tcPr>
            <w:tcW w:w="294" w:type="pct"/>
          </w:tcPr>
          <w:p w14:paraId="00C7EC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4872791" w14:textId="77777777" w:rsidTr="00CE267E">
        <w:trPr>
          <w:trHeight w:val="352"/>
        </w:trPr>
        <w:tc>
          <w:tcPr>
            <w:tcW w:w="242" w:type="pct"/>
          </w:tcPr>
          <w:p w14:paraId="743C5ABE" w14:textId="1D3989D7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4A7213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5691A6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8</w:t>
            </w:r>
          </w:p>
        </w:tc>
        <w:tc>
          <w:tcPr>
            <w:tcW w:w="240" w:type="pct"/>
          </w:tcPr>
          <w:p w14:paraId="7C25C8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</w:t>
            </w:r>
          </w:p>
        </w:tc>
        <w:tc>
          <w:tcPr>
            <w:tcW w:w="205" w:type="pct"/>
          </w:tcPr>
          <w:p w14:paraId="5097A7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4EF31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749D3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64F98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66A49E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547395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7136FC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6581151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413BA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3F7C5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73688A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CA53A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9BD3D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BF7F1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1F3FA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7D4EF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49</w:t>
            </w:r>
          </w:p>
        </w:tc>
        <w:tc>
          <w:tcPr>
            <w:tcW w:w="294" w:type="pct"/>
          </w:tcPr>
          <w:p w14:paraId="6EEF11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FC3A861" w14:textId="77777777" w:rsidTr="00CE267E">
        <w:trPr>
          <w:trHeight w:val="352"/>
        </w:trPr>
        <w:tc>
          <w:tcPr>
            <w:tcW w:w="242" w:type="pct"/>
          </w:tcPr>
          <w:p w14:paraId="3005C536" w14:textId="4CC70656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686B72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D1FCF3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</w:t>
            </w:r>
          </w:p>
        </w:tc>
        <w:tc>
          <w:tcPr>
            <w:tcW w:w="240" w:type="pct"/>
          </w:tcPr>
          <w:p w14:paraId="485CE8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</w:t>
            </w:r>
          </w:p>
        </w:tc>
        <w:tc>
          <w:tcPr>
            <w:tcW w:w="205" w:type="pct"/>
          </w:tcPr>
          <w:p w14:paraId="2F53B5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39670F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1BB07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F29F5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47B7CF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718FEC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No</w:t>
            </w:r>
          </w:p>
        </w:tc>
        <w:tc>
          <w:tcPr>
            <w:tcW w:w="229" w:type="pct"/>
          </w:tcPr>
          <w:p w14:paraId="396790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551D319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C0549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1EDEB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F7C3A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BEEFC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A5DAF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71769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8367C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2D5C051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63/448</w:t>
            </w:r>
          </w:p>
        </w:tc>
        <w:tc>
          <w:tcPr>
            <w:tcW w:w="294" w:type="pct"/>
          </w:tcPr>
          <w:p w14:paraId="3E3C70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D298E13" w14:textId="77777777" w:rsidTr="00CE267E">
        <w:trPr>
          <w:trHeight w:val="352"/>
        </w:trPr>
        <w:tc>
          <w:tcPr>
            <w:tcW w:w="242" w:type="pct"/>
          </w:tcPr>
          <w:p w14:paraId="001F6B02" w14:textId="7A6810EC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5058D0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A32F9A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9</w:t>
            </w:r>
          </w:p>
        </w:tc>
        <w:tc>
          <w:tcPr>
            <w:tcW w:w="240" w:type="pct"/>
          </w:tcPr>
          <w:p w14:paraId="10A1B1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8</w:t>
            </w:r>
          </w:p>
        </w:tc>
        <w:tc>
          <w:tcPr>
            <w:tcW w:w="205" w:type="pct"/>
          </w:tcPr>
          <w:p w14:paraId="2616D5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5518CE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33B68D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D6D4C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65101B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360011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3BB02A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05367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AC699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FEAA3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78F31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B5E76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1FD55D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ED339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86404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602017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4</w:t>
            </w:r>
          </w:p>
        </w:tc>
        <w:tc>
          <w:tcPr>
            <w:tcW w:w="294" w:type="pct"/>
          </w:tcPr>
          <w:p w14:paraId="4A280A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E954869" w14:textId="77777777" w:rsidTr="00CE267E">
        <w:trPr>
          <w:trHeight w:val="352"/>
        </w:trPr>
        <w:tc>
          <w:tcPr>
            <w:tcW w:w="242" w:type="pct"/>
          </w:tcPr>
          <w:p w14:paraId="3E3C5A5A" w14:textId="08C1C5C3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2C62F4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B4324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</w:t>
            </w:r>
          </w:p>
        </w:tc>
        <w:tc>
          <w:tcPr>
            <w:tcW w:w="240" w:type="pct"/>
          </w:tcPr>
          <w:p w14:paraId="09D6B6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5</w:t>
            </w:r>
          </w:p>
        </w:tc>
        <w:tc>
          <w:tcPr>
            <w:tcW w:w="205" w:type="pct"/>
          </w:tcPr>
          <w:p w14:paraId="0D35D7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659D1F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7D950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704D4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F4A9DC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0C93A0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1670EF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59BA3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ED44C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17F76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41FC2C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24E6D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5C197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EE48B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0C8EB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70E78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03</w:t>
            </w:r>
          </w:p>
        </w:tc>
        <w:tc>
          <w:tcPr>
            <w:tcW w:w="294" w:type="pct"/>
          </w:tcPr>
          <w:p w14:paraId="213A24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02D1339" w14:textId="77777777" w:rsidTr="00CE267E">
        <w:trPr>
          <w:trHeight w:val="352"/>
        </w:trPr>
        <w:tc>
          <w:tcPr>
            <w:tcW w:w="242" w:type="pct"/>
          </w:tcPr>
          <w:p w14:paraId="5007CEEB" w14:textId="1E9F5F31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Novis 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5699E0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8593F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7</w:t>
            </w:r>
          </w:p>
        </w:tc>
        <w:tc>
          <w:tcPr>
            <w:tcW w:w="240" w:type="pct"/>
          </w:tcPr>
          <w:p w14:paraId="42D39F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05" w:type="pct"/>
          </w:tcPr>
          <w:p w14:paraId="4B94EE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2B9AF8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732EF8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C0A2F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5DD4BE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45923C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161DDE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2EBF0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07113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CF3B4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7C71E4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8555B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DB5E8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06A635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166BF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DC9FF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9</w:t>
            </w:r>
          </w:p>
        </w:tc>
        <w:tc>
          <w:tcPr>
            <w:tcW w:w="294" w:type="pct"/>
          </w:tcPr>
          <w:p w14:paraId="595BC1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C02B948" w14:textId="77777777" w:rsidTr="00CE267E">
        <w:trPr>
          <w:trHeight w:val="352"/>
        </w:trPr>
        <w:tc>
          <w:tcPr>
            <w:tcW w:w="242" w:type="pct"/>
          </w:tcPr>
          <w:p w14:paraId="4C473A2A" w14:textId="0214D6A6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182" w:type="pct"/>
          </w:tcPr>
          <w:p w14:paraId="638F29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63943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</w:t>
            </w:r>
          </w:p>
        </w:tc>
        <w:tc>
          <w:tcPr>
            <w:tcW w:w="240" w:type="pct"/>
          </w:tcPr>
          <w:p w14:paraId="5DD266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8</w:t>
            </w:r>
          </w:p>
        </w:tc>
        <w:tc>
          <w:tcPr>
            <w:tcW w:w="205" w:type="pct"/>
          </w:tcPr>
          <w:p w14:paraId="6BAB22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1F5313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11905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7E4DD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21B26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569C09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3B2E81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237B0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D8D56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23DBF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35E0F5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23C7A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530BB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9A36C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D821C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037E1C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7</w:t>
            </w:r>
          </w:p>
        </w:tc>
        <w:tc>
          <w:tcPr>
            <w:tcW w:w="294" w:type="pct"/>
          </w:tcPr>
          <w:p w14:paraId="180893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00015CB" w14:textId="77777777" w:rsidTr="00CE267E">
        <w:trPr>
          <w:trHeight w:val="352"/>
        </w:trPr>
        <w:tc>
          <w:tcPr>
            <w:tcW w:w="242" w:type="pct"/>
          </w:tcPr>
          <w:p w14:paraId="2F8ABEC6" w14:textId="3839EBA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Chen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182" w:type="pct"/>
          </w:tcPr>
          <w:p w14:paraId="78C56D9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5</w:t>
            </w:r>
          </w:p>
        </w:tc>
        <w:tc>
          <w:tcPr>
            <w:tcW w:w="239" w:type="pct"/>
          </w:tcPr>
          <w:p w14:paraId="49096A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2 (25–75)</w:t>
            </w:r>
          </w:p>
        </w:tc>
        <w:tc>
          <w:tcPr>
            <w:tcW w:w="240" w:type="pct"/>
          </w:tcPr>
          <w:p w14:paraId="094209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 (1–34)</w:t>
            </w:r>
          </w:p>
        </w:tc>
        <w:tc>
          <w:tcPr>
            <w:tcW w:w="205" w:type="pct"/>
          </w:tcPr>
          <w:p w14:paraId="457A7C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 F (42.85%), 20 M (57.14%)</w:t>
            </w:r>
          </w:p>
        </w:tc>
        <w:tc>
          <w:tcPr>
            <w:tcW w:w="199" w:type="pct"/>
          </w:tcPr>
          <w:p w14:paraId="070B0D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E1A03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6FD17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67F7A7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2389E2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 (57.1%)/ DB 20 (57.1%)</w:t>
            </w:r>
          </w:p>
        </w:tc>
        <w:tc>
          <w:tcPr>
            <w:tcW w:w="229" w:type="pct"/>
          </w:tcPr>
          <w:p w14:paraId="7BD455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BD565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4B55F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9 (93.5%)</w:t>
            </w:r>
          </w:p>
        </w:tc>
        <w:tc>
          <w:tcPr>
            <w:tcW w:w="199" w:type="pct"/>
          </w:tcPr>
          <w:p w14:paraId="1D1E19E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6D584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83C55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D9A1E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C8408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05733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(6.2%)</w:t>
            </w:r>
          </w:p>
        </w:tc>
        <w:tc>
          <w:tcPr>
            <w:tcW w:w="255" w:type="pct"/>
          </w:tcPr>
          <w:p w14:paraId="2C5FB9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4" w:type="pct"/>
          </w:tcPr>
          <w:p w14:paraId="6F62E5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FFCFA3B" w14:textId="77777777" w:rsidTr="00CE267E">
        <w:trPr>
          <w:trHeight w:val="352"/>
        </w:trPr>
        <w:tc>
          <w:tcPr>
            <w:tcW w:w="242" w:type="pct"/>
          </w:tcPr>
          <w:p w14:paraId="5E50EA08" w14:textId="39F75CF8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182" w:type="pct"/>
          </w:tcPr>
          <w:p w14:paraId="612F14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2</w:t>
            </w:r>
          </w:p>
        </w:tc>
        <w:tc>
          <w:tcPr>
            <w:tcW w:w="239" w:type="pct"/>
          </w:tcPr>
          <w:p w14:paraId="66275D9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7 (61.75–71.5)</w:t>
            </w:r>
          </w:p>
        </w:tc>
        <w:tc>
          <w:tcPr>
            <w:tcW w:w="240" w:type="pct"/>
          </w:tcPr>
          <w:p w14:paraId="0F3F55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0BCD9C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8 F (46%), 44 M (54%)</w:t>
            </w:r>
          </w:p>
        </w:tc>
        <w:tc>
          <w:tcPr>
            <w:tcW w:w="199" w:type="pct"/>
          </w:tcPr>
          <w:p w14:paraId="69EB9B9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0EBBF40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B8C742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3/82 (28%)</w:t>
            </w:r>
          </w:p>
        </w:tc>
        <w:tc>
          <w:tcPr>
            <w:tcW w:w="241" w:type="pct"/>
          </w:tcPr>
          <w:p w14:paraId="3651A37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3/81(61%)</w:t>
            </w:r>
          </w:p>
        </w:tc>
        <w:tc>
          <w:tcPr>
            <w:tcW w:w="235" w:type="pct"/>
          </w:tcPr>
          <w:p w14:paraId="74F8B9C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7/82 (70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</w:t>
            </w:r>
          </w:p>
          <w:p w14:paraId="04FC3EA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DB No</w:t>
            </w:r>
          </w:p>
        </w:tc>
        <w:tc>
          <w:tcPr>
            <w:tcW w:w="229" w:type="pct"/>
          </w:tcPr>
          <w:p w14:paraId="5BFC05B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0/81 (99%)</w:t>
            </w:r>
          </w:p>
        </w:tc>
        <w:tc>
          <w:tcPr>
            <w:tcW w:w="209" w:type="pct"/>
          </w:tcPr>
          <w:p w14:paraId="6E7381F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/77 (1%)</w:t>
            </w:r>
          </w:p>
        </w:tc>
        <w:tc>
          <w:tcPr>
            <w:tcW w:w="209" w:type="pct"/>
          </w:tcPr>
          <w:p w14:paraId="604E98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2/79 (15%)</w:t>
            </w:r>
          </w:p>
        </w:tc>
        <w:tc>
          <w:tcPr>
            <w:tcW w:w="199" w:type="pct"/>
          </w:tcPr>
          <w:p w14:paraId="4232063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7/79 (85%)</w:t>
            </w:r>
          </w:p>
        </w:tc>
        <w:tc>
          <w:tcPr>
            <w:tcW w:w="236" w:type="pct"/>
          </w:tcPr>
          <w:p w14:paraId="14263BF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19D712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ADF339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0FCAD2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3056C5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/81(14%)</w:t>
            </w:r>
          </w:p>
        </w:tc>
        <w:tc>
          <w:tcPr>
            <w:tcW w:w="255" w:type="pct"/>
          </w:tcPr>
          <w:p w14:paraId="321B3BF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≥</w:t>
            </w:r>
            <w:r w:rsidRPr="00904B4C">
              <w:rPr>
                <w:rFonts w:ascii="Cambria" w:hAnsi="Cambria"/>
                <w:szCs w:val="22"/>
                <w:lang w:val="it-IT"/>
              </w:rPr>
              <w:t>250</w:t>
            </w:r>
          </w:p>
        </w:tc>
        <w:tc>
          <w:tcPr>
            <w:tcW w:w="294" w:type="pct"/>
          </w:tcPr>
          <w:p w14:paraId="59D79F0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3CF409B" w14:textId="77777777" w:rsidTr="00CE267E">
        <w:trPr>
          <w:trHeight w:val="352"/>
        </w:trPr>
        <w:tc>
          <w:tcPr>
            <w:tcW w:w="242" w:type="pct"/>
          </w:tcPr>
          <w:p w14:paraId="67187ABB" w14:textId="2F52B11A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182" w:type="pct"/>
          </w:tcPr>
          <w:p w14:paraId="312934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</w:t>
            </w:r>
          </w:p>
        </w:tc>
        <w:tc>
          <w:tcPr>
            <w:tcW w:w="239" w:type="pct"/>
          </w:tcPr>
          <w:p w14:paraId="14DD254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2 (64–77.5)</w:t>
            </w:r>
          </w:p>
        </w:tc>
        <w:tc>
          <w:tcPr>
            <w:tcW w:w="240" w:type="pct"/>
          </w:tcPr>
          <w:p w14:paraId="02ECC4D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5048BC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9 F (45%), 11 M (55%) </w:t>
            </w:r>
          </w:p>
        </w:tc>
        <w:tc>
          <w:tcPr>
            <w:tcW w:w="199" w:type="pct"/>
          </w:tcPr>
          <w:p w14:paraId="117F197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54013F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EED03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/20(50%)</w:t>
            </w:r>
          </w:p>
        </w:tc>
        <w:tc>
          <w:tcPr>
            <w:tcW w:w="241" w:type="pct"/>
          </w:tcPr>
          <w:p w14:paraId="75A10AE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/19 (21%)</w:t>
            </w:r>
          </w:p>
        </w:tc>
        <w:tc>
          <w:tcPr>
            <w:tcW w:w="235" w:type="pct"/>
          </w:tcPr>
          <w:p w14:paraId="3E2D1DE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/20 (55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DB No</w:t>
            </w:r>
          </w:p>
        </w:tc>
        <w:tc>
          <w:tcPr>
            <w:tcW w:w="229" w:type="pct"/>
          </w:tcPr>
          <w:p w14:paraId="63E1383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/20 (100%)</w:t>
            </w:r>
          </w:p>
        </w:tc>
        <w:tc>
          <w:tcPr>
            <w:tcW w:w="209" w:type="pct"/>
          </w:tcPr>
          <w:p w14:paraId="5236047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/18 (0)</w:t>
            </w:r>
          </w:p>
        </w:tc>
        <w:tc>
          <w:tcPr>
            <w:tcW w:w="209" w:type="pct"/>
          </w:tcPr>
          <w:p w14:paraId="7D55764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/18 (11%)</w:t>
            </w:r>
          </w:p>
        </w:tc>
        <w:tc>
          <w:tcPr>
            <w:tcW w:w="199" w:type="pct"/>
          </w:tcPr>
          <w:p w14:paraId="52A7A56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3/19 (68%)</w:t>
            </w:r>
          </w:p>
        </w:tc>
        <w:tc>
          <w:tcPr>
            <w:tcW w:w="236" w:type="pct"/>
          </w:tcPr>
          <w:p w14:paraId="0482882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1EAD876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022F2D7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66F0F66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52A30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/19 (0%)</w:t>
            </w:r>
          </w:p>
        </w:tc>
        <w:tc>
          <w:tcPr>
            <w:tcW w:w="255" w:type="pct"/>
          </w:tcPr>
          <w:p w14:paraId="7EA00A3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200-249</w:t>
            </w:r>
          </w:p>
        </w:tc>
        <w:tc>
          <w:tcPr>
            <w:tcW w:w="294" w:type="pct"/>
          </w:tcPr>
          <w:p w14:paraId="5CB4813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91CD5E1" w14:textId="77777777" w:rsidTr="00CE267E">
        <w:trPr>
          <w:trHeight w:val="352"/>
        </w:trPr>
        <w:tc>
          <w:tcPr>
            <w:tcW w:w="242" w:type="pct"/>
          </w:tcPr>
          <w:p w14:paraId="10EE314F" w14:textId="2C4FCA2A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Pellerin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182" w:type="pct"/>
          </w:tcPr>
          <w:p w14:paraId="1CE6639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68</w:t>
            </w:r>
          </w:p>
        </w:tc>
        <w:tc>
          <w:tcPr>
            <w:tcW w:w="239" w:type="pct"/>
          </w:tcPr>
          <w:p w14:paraId="4D88558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6 (54.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75-75)</w:t>
            </w:r>
          </w:p>
        </w:tc>
        <w:tc>
          <w:tcPr>
            <w:tcW w:w="240" w:type="pct"/>
          </w:tcPr>
          <w:p w14:paraId="0246E20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NA</w:t>
            </w:r>
          </w:p>
        </w:tc>
        <w:tc>
          <w:tcPr>
            <w:tcW w:w="205" w:type="pct"/>
          </w:tcPr>
          <w:p w14:paraId="745B19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28 F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(41%), 40 M (59%) </w:t>
            </w:r>
          </w:p>
        </w:tc>
        <w:tc>
          <w:tcPr>
            <w:tcW w:w="199" w:type="pct"/>
          </w:tcPr>
          <w:p w14:paraId="65E03CB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NA</w:t>
            </w:r>
          </w:p>
        </w:tc>
        <w:tc>
          <w:tcPr>
            <w:tcW w:w="268" w:type="pct"/>
          </w:tcPr>
          <w:p w14:paraId="66852F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E6E2D9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26/68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38%)</w:t>
            </w:r>
          </w:p>
        </w:tc>
        <w:tc>
          <w:tcPr>
            <w:tcW w:w="241" w:type="pct"/>
          </w:tcPr>
          <w:p w14:paraId="03D754C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13/66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20%)</w:t>
            </w:r>
          </w:p>
        </w:tc>
        <w:tc>
          <w:tcPr>
            <w:tcW w:w="235" w:type="pct"/>
          </w:tcPr>
          <w:p w14:paraId="76DBC06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42/67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63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DB No</w:t>
            </w:r>
          </w:p>
        </w:tc>
        <w:tc>
          <w:tcPr>
            <w:tcW w:w="229" w:type="pct"/>
          </w:tcPr>
          <w:p w14:paraId="67717A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59/67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88%)</w:t>
            </w:r>
          </w:p>
        </w:tc>
        <w:tc>
          <w:tcPr>
            <w:tcW w:w="209" w:type="pct"/>
          </w:tcPr>
          <w:p w14:paraId="0782B6A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2/66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3%)</w:t>
            </w:r>
          </w:p>
        </w:tc>
        <w:tc>
          <w:tcPr>
            <w:tcW w:w="209" w:type="pct"/>
          </w:tcPr>
          <w:p w14:paraId="3CA67DD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 xml:space="preserve">6/66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9%)</w:t>
            </w:r>
          </w:p>
        </w:tc>
        <w:tc>
          <w:tcPr>
            <w:tcW w:w="199" w:type="pct"/>
          </w:tcPr>
          <w:p w14:paraId="5A35572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44/6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4 (69%)</w:t>
            </w:r>
          </w:p>
        </w:tc>
        <w:tc>
          <w:tcPr>
            <w:tcW w:w="236" w:type="pct"/>
          </w:tcPr>
          <w:p w14:paraId="4B5E1F2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NA</w:t>
            </w:r>
          </w:p>
        </w:tc>
        <w:tc>
          <w:tcPr>
            <w:tcW w:w="276" w:type="pct"/>
          </w:tcPr>
          <w:p w14:paraId="74DF0CA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2BF4BCC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66FA15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313C95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18/66 </w:t>
            </w: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(27.2%)</w:t>
            </w:r>
          </w:p>
        </w:tc>
        <w:tc>
          <w:tcPr>
            <w:tcW w:w="255" w:type="pct"/>
          </w:tcPr>
          <w:p w14:paraId="4920D06C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lastRenderedPageBreak/>
              <w:t>&lt;200</w:t>
            </w:r>
          </w:p>
        </w:tc>
        <w:tc>
          <w:tcPr>
            <w:tcW w:w="294" w:type="pct"/>
          </w:tcPr>
          <w:p w14:paraId="0AE89EB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7E75F6D" w14:textId="77777777" w:rsidTr="00CE267E">
        <w:trPr>
          <w:trHeight w:val="352"/>
        </w:trPr>
        <w:tc>
          <w:tcPr>
            <w:tcW w:w="242" w:type="pct"/>
          </w:tcPr>
          <w:p w14:paraId="0245C998" w14:textId="2E7BFC16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gnjatijevic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4A5390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</w:t>
            </w:r>
          </w:p>
        </w:tc>
        <w:tc>
          <w:tcPr>
            <w:tcW w:w="239" w:type="pct"/>
          </w:tcPr>
          <w:p w14:paraId="02CF04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0" w:type="pct"/>
          </w:tcPr>
          <w:p w14:paraId="5AFB50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764F2E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56CA55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B440A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C6065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/19 (42%)</w:t>
            </w:r>
          </w:p>
        </w:tc>
        <w:tc>
          <w:tcPr>
            <w:tcW w:w="241" w:type="pct"/>
          </w:tcPr>
          <w:p w14:paraId="491704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/19 (53%)</w:t>
            </w:r>
          </w:p>
        </w:tc>
        <w:tc>
          <w:tcPr>
            <w:tcW w:w="235" w:type="pct"/>
          </w:tcPr>
          <w:p w14:paraId="1314C4D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19 (63%)/ DB 6/19(32% )</w:t>
            </w:r>
          </w:p>
        </w:tc>
        <w:tc>
          <w:tcPr>
            <w:tcW w:w="229" w:type="pct"/>
          </w:tcPr>
          <w:p w14:paraId="1ED16A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2DFCE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EFBE5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0A32F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/19 (95%)</w:t>
            </w:r>
          </w:p>
        </w:tc>
        <w:tc>
          <w:tcPr>
            <w:tcW w:w="236" w:type="pct"/>
          </w:tcPr>
          <w:p w14:paraId="6F71F2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183724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AC317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95D2B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65354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9 (37%)</w:t>
            </w:r>
          </w:p>
        </w:tc>
        <w:tc>
          <w:tcPr>
            <w:tcW w:w="255" w:type="pct"/>
          </w:tcPr>
          <w:p w14:paraId="65E6F9D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250</w:t>
            </w:r>
          </w:p>
        </w:tc>
        <w:tc>
          <w:tcPr>
            <w:tcW w:w="294" w:type="pct"/>
          </w:tcPr>
          <w:p w14:paraId="690AA1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59A9139" w14:textId="77777777" w:rsidTr="00CE267E">
        <w:trPr>
          <w:trHeight w:val="352"/>
        </w:trPr>
        <w:tc>
          <w:tcPr>
            <w:tcW w:w="242" w:type="pct"/>
          </w:tcPr>
          <w:p w14:paraId="6244AC71" w14:textId="61071465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Chukwuocha I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182" w:type="pct"/>
          </w:tcPr>
          <w:p w14:paraId="7F984E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</w:t>
            </w:r>
          </w:p>
        </w:tc>
        <w:tc>
          <w:tcPr>
            <w:tcW w:w="239" w:type="pct"/>
          </w:tcPr>
          <w:p w14:paraId="11103F9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0" w:type="pct"/>
          </w:tcPr>
          <w:p w14:paraId="376327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71F49E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 F (38%), 31 M (62% )</w:t>
            </w:r>
          </w:p>
        </w:tc>
        <w:tc>
          <w:tcPr>
            <w:tcW w:w="199" w:type="pct"/>
          </w:tcPr>
          <w:p w14:paraId="5070E8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683B9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6610D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46259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 (36%)</w:t>
            </w:r>
          </w:p>
        </w:tc>
        <w:tc>
          <w:tcPr>
            <w:tcW w:w="235" w:type="pct"/>
          </w:tcPr>
          <w:p w14:paraId="2C1D1F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9 (78%)/ DB 25 (50%)</w:t>
            </w:r>
          </w:p>
        </w:tc>
        <w:tc>
          <w:tcPr>
            <w:tcW w:w="229" w:type="pct"/>
          </w:tcPr>
          <w:p w14:paraId="74557E9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EE5AC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 (100%)</w:t>
            </w:r>
          </w:p>
        </w:tc>
        <w:tc>
          <w:tcPr>
            <w:tcW w:w="209" w:type="pct"/>
          </w:tcPr>
          <w:p w14:paraId="1C255D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 (22%)</w:t>
            </w:r>
          </w:p>
        </w:tc>
        <w:tc>
          <w:tcPr>
            <w:tcW w:w="199" w:type="pct"/>
          </w:tcPr>
          <w:p w14:paraId="6080A8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2C76F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7FAE2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EE2EB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26D08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BFD90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4(28%)</w:t>
            </w:r>
          </w:p>
        </w:tc>
        <w:tc>
          <w:tcPr>
            <w:tcW w:w="255" w:type="pct"/>
          </w:tcPr>
          <w:p w14:paraId="49A3DF04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94" w:type="pct"/>
          </w:tcPr>
          <w:p w14:paraId="2EAF6F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 patients-</w:t>
            </w:r>
          </w:p>
          <w:p w14:paraId="1B5CF8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3,4 </w:t>
            </w:r>
          </w:p>
          <w:p w14:paraId="58AE66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Diaminopyridine</w:t>
            </w:r>
            <w:proofErr w:type="spellEnd"/>
          </w:p>
        </w:tc>
      </w:tr>
      <w:tr w:rsidR="00CE267E" w:rsidRPr="00904B4C" w14:paraId="7D2B002D" w14:textId="77777777" w:rsidTr="00CE267E">
        <w:trPr>
          <w:trHeight w:val="352"/>
        </w:trPr>
        <w:tc>
          <w:tcPr>
            <w:tcW w:w="242" w:type="pct"/>
          </w:tcPr>
          <w:p w14:paraId="05C20676" w14:textId="735F0C8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Tiyasha De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182" w:type="pct"/>
          </w:tcPr>
          <w:p w14:paraId="7F7E8C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</w:t>
            </w:r>
          </w:p>
        </w:tc>
        <w:tc>
          <w:tcPr>
            <w:tcW w:w="239" w:type="pct"/>
          </w:tcPr>
          <w:p w14:paraId="34E777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.2±17.22</w:t>
            </w:r>
          </w:p>
        </w:tc>
        <w:tc>
          <w:tcPr>
            <w:tcW w:w="240" w:type="pct"/>
          </w:tcPr>
          <w:p w14:paraId="2EF295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1.2±16.6 </w:t>
            </w:r>
          </w:p>
        </w:tc>
        <w:tc>
          <w:tcPr>
            <w:tcW w:w="205" w:type="pct"/>
          </w:tcPr>
          <w:p w14:paraId="2B5A53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F (17.3%) , 19 M</w:t>
            </w:r>
          </w:p>
          <w:p w14:paraId="4338BF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82.6%)</w:t>
            </w:r>
          </w:p>
        </w:tc>
        <w:tc>
          <w:tcPr>
            <w:tcW w:w="199" w:type="pct"/>
          </w:tcPr>
          <w:p w14:paraId="7311B8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 (13%)</w:t>
            </w:r>
          </w:p>
        </w:tc>
        <w:tc>
          <w:tcPr>
            <w:tcW w:w="268" w:type="pct"/>
          </w:tcPr>
          <w:p w14:paraId="09D6B0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C43566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E556F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EAB03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01A533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9BA8B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48173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54694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6FC129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6066B4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F3A54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(8.7%)</w:t>
            </w:r>
          </w:p>
        </w:tc>
        <w:tc>
          <w:tcPr>
            <w:tcW w:w="297" w:type="pct"/>
          </w:tcPr>
          <w:p w14:paraId="5BBF35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17835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0BB01ACC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Mean GAA repeats 338±81</w:t>
            </w:r>
          </w:p>
        </w:tc>
        <w:tc>
          <w:tcPr>
            <w:tcW w:w="294" w:type="pct"/>
          </w:tcPr>
          <w:p w14:paraId="7E00BB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02DBBB8" w14:textId="77777777" w:rsidTr="00CE267E">
        <w:trPr>
          <w:trHeight w:val="352"/>
        </w:trPr>
        <w:tc>
          <w:tcPr>
            <w:tcW w:w="242" w:type="pct"/>
          </w:tcPr>
          <w:p w14:paraId="75B2C5BD" w14:textId="25C41AC2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Koutsis G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6658EC8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</w:t>
            </w:r>
          </w:p>
        </w:tc>
        <w:tc>
          <w:tcPr>
            <w:tcW w:w="239" w:type="pct"/>
          </w:tcPr>
          <w:p w14:paraId="7C77D8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0.9 ± 12.1 </w:t>
            </w:r>
          </w:p>
        </w:tc>
        <w:tc>
          <w:tcPr>
            <w:tcW w:w="240" w:type="pct"/>
          </w:tcPr>
          <w:p w14:paraId="1CA779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8.1 ± 11.3</w:t>
            </w:r>
          </w:p>
        </w:tc>
        <w:tc>
          <w:tcPr>
            <w:tcW w:w="205" w:type="pct"/>
          </w:tcPr>
          <w:p w14:paraId="5FF018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F</w:t>
            </w:r>
          </w:p>
          <w:p w14:paraId="18E228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(50%)  10 M(50%) </w:t>
            </w:r>
          </w:p>
        </w:tc>
        <w:tc>
          <w:tcPr>
            <w:tcW w:w="199" w:type="pct"/>
          </w:tcPr>
          <w:p w14:paraId="372A5D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  <w:p w14:paraId="6F432D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5%)</w:t>
            </w:r>
          </w:p>
        </w:tc>
        <w:tc>
          <w:tcPr>
            <w:tcW w:w="268" w:type="pct"/>
          </w:tcPr>
          <w:p w14:paraId="7F3B2C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C3157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 (25%)</w:t>
            </w:r>
          </w:p>
        </w:tc>
        <w:tc>
          <w:tcPr>
            <w:tcW w:w="241" w:type="pct"/>
          </w:tcPr>
          <w:p w14:paraId="2C083C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 (80%)</w:t>
            </w:r>
          </w:p>
        </w:tc>
        <w:tc>
          <w:tcPr>
            <w:tcW w:w="235" w:type="pct"/>
          </w:tcPr>
          <w:p w14:paraId="5304F2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(50%)/ DB 6 (30%)</w:t>
            </w:r>
          </w:p>
        </w:tc>
        <w:tc>
          <w:tcPr>
            <w:tcW w:w="229" w:type="pct"/>
          </w:tcPr>
          <w:p w14:paraId="7FD545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3CC63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31EC5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0 (100%)</w:t>
            </w:r>
          </w:p>
        </w:tc>
        <w:tc>
          <w:tcPr>
            <w:tcW w:w="199" w:type="pct"/>
          </w:tcPr>
          <w:p w14:paraId="0E9D31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3F7572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7BB63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62" w:type="pct"/>
          </w:tcPr>
          <w:p w14:paraId="0AD3DE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</w:t>
            </w:r>
          </w:p>
        </w:tc>
        <w:tc>
          <w:tcPr>
            <w:tcW w:w="297" w:type="pct"/>
          </w:tcPr>
          <w:p w14:paraId="7D074EA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C627D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35%)</w:t>
            </w:r>
          </w:p>
        </w:tc>
        <w:tc>
          <w:tcPr>
            <w:tcW w:w="255" w:type="pct"/>
          </w:tcPr>
          <w:p w14:paraId="0980B61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94" w:type="pct"/>
          </w:tcPr>
          <w:p w14:paraId="29D5F5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963E43A" w14:textId="77777777" w:rsidTr="00CE267E">
        <w:trPr>
          <w:trHeight w:val="352"/>
        </w:trPr>
        <w:tc>
          <w:tcPr>
            <w:tcW w:w="242" w:type="pct"/>
          </w:tcPr>
          <w:p w14:paraId="458728CE" w14:textId="1B6072E4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0</w:t>
            </w:r>
          </w:p>
        </w:tc>
        <w:tc>
          <w:tcPr>
            <w:tcW w:w="182" w:type="pct"/>
          </w:tcPr>
          <w:p w14:paraId="6D35520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</w:t>
            </w:r>
          </w:p>
        </w:tc>
        <w:tc>
          <w:tcPr>
            <w:tcW w:w="239" w:type="pct"/>
          </w:tcPr>
          <w:p w14:paraId="3199E08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0" w:type="pct"/>
          </w:tcPr>
          <w:p w14:paraId="7747045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</w:t>
            </w:r>
          </w:p>
        </w:tc>
        <w:tc>
          <w:tcPr>
            <w:tcW w:w="205" w:type="pct"/>
          </w:tcPr>
          <w:p w14:paraId="7A7E56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5BB6E48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126A838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41" w:type="pct"/>
          </w:tcPr>
          <w:p w14:paraId="1B44EC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41" w:type="pct"/>
          </w:tcPr>
          <w:p w14:paraId="3E3EFE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11BBFA8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7386C6C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1485F5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7219A51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199" w:type="pct"/>
          </w:tcPr>
          <w:p w14:paraId="5CE0373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6" w:type="pct"/>
          </w:tcPr>
          <w:p w14:paraId="20B3A94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76" w:type="pct"/>
          </w:tcPr>
          <w:p w14:paraId="2771D04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2" w:type="pct"/>
          </w:tcPr>
          <w:p w14:paraId="544FF2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97" w:type="pct"/>
          </w:tcPr>
          <w:p w14:paraId="1A0BC0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41" w:type="pct"/>
          </w:tcPr>
          <w:p w14:paraId="4FF2771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55" w:type="pct"/>
          </w:tcPr>
          <w:p w14:paraId="23CF658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484/9</w:t>
            </w:r>
          </w:p>
        </w:tc>
        <w:tc>
          <w:tcPr>
            <w:tcW w:w="294" w:type="pct"/>
          </w:tcPr>
          <w:p w14:paraId="6677B4E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CE267E" w:rsidRPr="00904B4C" w14:paraId="198E037D" w14:textId="77777777" w:rsidTr="00CE267E">
        <w:trPr>
          <w:trHeight w:val="352"/>
        </w:trPr>
        <w:tc>
          <w:tcPr>
            <w:tcW w:w="242" w:type="pct"/>
          </w:tcPr>
          <w:p w14:paraId="28374489" w14:textId="30B1AD1D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Borsche M et al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182" w:type="pct"/>
          </w:tcPr>
          <w:p w14:paraId="6B4D0F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9</w:t>
            </w:r>
          </w:p>
        </w:tc>
        <w:tc>
          <w:tcPr>
            <w:tcW w:w="239" w:type="pct"/>
          </w:tcPr>
          <w:p w14:paraId="06657D4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62.3 ± 10.7</w:t>
            </w:r>
          </w:p>
        </w:tc>
        <w:tc>
          <w:tcPr>
            <w:tcW w:w="240" w:type="pct"/>
          </w:tcPr>
          <w:p w14:paraId="7E84D6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70.7 ± 11.7</w:t>
            </w:r>
          </w:p>
        </w:tc>
        <w:tc>
          <w:tcPr>
            <w:tcW w:w="205" w:type="pct"/>
          </w:tcPr>
          <w:p w14:paraId="493347E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7 F (78%), 2 (22%)</w:t>
            </w:r>
          </w:p>
        </w:tc>
        <w:tc>
          <w:tcPr>
            <w:tcW w:w="199" w:type="pct"/>
          </w:tcPr>
          <w:p w14:paraId="4F5A598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5829B6D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357EFF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NA </w:t>
            </w:r>
          </w:p>
        </w:tc>
        <w:tc>
          <w:tcPr>
            <w:tcW w:w="241" w:type="pct"/>
          </w:tcPr>
          <w:p w14:paraId="6F9D5707" w14:textId="77777777" w:rsidR="006C54DA" w:rsidRPr="00904B4C" w:rsidRDefault="006C54DA" w:rsidP="00185C7B">
            <w:pPr>
              <w:rPr>
                <w:rFonts w:ascii="Cambria" w:hAnsi="Cambria"/>
                <w:b/>
                <w:bCs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02209D4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NA / DB </w:t>
            </w:r>
            <w:r w:rsidRPr="00904B4C">
              <w:rPr>
                <w:rFonts w:ascii="Cambria" w:hAnsi="Cambria"/>
                <w:szCs w:val="22"/>
              </w:rPr>
              <w:t>9 (100%)</w:t>
            </w:r>
          </w:p>
        </w:tc>
        <w:tc>
          <w:tcPr>
            <w:tcW w:w="229" w:type="pct"/>
          </w:tcPr>
          <w:p w14:paraId="383DAE3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1523C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9 (100%)</w:t>
            </w:r>
          </w:p>
        </w:tc>
        <w:tc>
          <w:tcPr>
            <w:tcW w:w="209" w:type="pct"/>
          </w:tcPr>
          <w:p w14:paraId="3AD55E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26A41B7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00BEC1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311AF56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246564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0F68B48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EE363B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3474F278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NA</w:t>
            </w:r>
          </w:p>
        </w:tc>
        <w:tc>
          <w:tcPr>
            <w:tcW w:w="294" w:type="pct"/>
          </w:tcPr>
          <w:p w14:paraId="0586A5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6F35D69C" w14:textId="77777777" w:rsidTr="00CE267E">
        <w:trPr>
          <w:trHeight w:val="352"/>
        </w:trPr>
        <w:tc>
          <w:tcPr>
            <w:tcW w:w="242" w:type="pct"/>
          </w:tcPr>
          <w:p w14:paraId="782883A3" w14:textId="76821041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454EEB0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</w:t>
            </w:r>
          </w:p>
        </w:tc>
        <w:tc>
          <w:tcPr>
            <w:tcW w:w="239" w:type="pct"/>
          </w:tcPr>
          <w:p w14:paraId="7F9ADA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6</w:t>
            </w:r>
          </w:p>
        </w:tc>
        <w:tc>
          <w:tcPr>
            <w:tcW w:w="240" w:type="pct"/>
          </w:tcPr>
          <w:p w14:paraId="72B8CAF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</w:t>
            </w:r>
          </w:p>
        </w:tc>
        <w:tc>
          <w:tcPr>
            <w:tcW w:w="205" w:type="pct"/>
          </w:tcPr>
          <w:p w14:paraId="364EB4F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0480C50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5B13E6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Transient diplopia</w:t>
            </w:r>
          </w:p>
        </w:tc>
        <w:tc>
          <w:tcPr>
            <w:tcW w:w="241" w:type="pct"/>
          </w:tcPr>
          <w:p w14:paraId="25845C3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41" w:type="pct"/>
          </w:tcPr>
          <w:p w14:paraId="61D2E2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72465D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Yes</w:t>
            </w:r>
          </w:p>
        </w:tc>
        <w:tc>
          <w:tcPr>
            <w:tcW w:w="229" w:type="pct"/>
          </w:tcPr>
          <w:p w14:paraId="108282A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9DB8E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701F62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214E4D4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53F68AE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343BCD6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543000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6657ED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EC0A81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5FFD895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293/39</w:t>
            </w:r>
          </w:p>
        </w:tc>
        <w:tc>
          <w:tcPr>
            <w:tcW w:w="294" w:type="pct"/>
          </w:tcPr>
          <w:p w14:paraId="1C89D8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6EB9DD68" w14:textId="77777777" w:rsidTr="00CE267E">
        <w:trPr>
          <w:trHeight w:val="352"/>
        </w:trPr>
        <w:tc>
          <w:tcPr>
            <w:tcW w:w="242" w:type="pct"/>
          </w:tcPr>
          <w:p w14:paraId="7F771056" w14:textId="5379E789" w:rsidR="006C54DA" w:rsidRPr="00904B4C" w:rsidRDefault="00F77F3F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15BAA2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33EDCBE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0</w:t>
            </w:r>
          </w:p>
        </w:tc>
        <w:tc>
          <w:tcPr>
            <w:tcW w:w="240" w:type="pct"/>
          </w:tcPr>
          <w:p w14:paraId="44B458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4</w:t>
            </w:r>
          </w:p>
        </w:tc>
        <w:tc>
          <w:tcPr>
            <w:tcW w:w="205" w:type="pct"/>
          </w:tcPr>
          <w:p w14:paraId="55B0281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61FE7E1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7B38886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Impaired gait</w:t>
            </w:r>
          </w:p>
        </w:tc>
        <w:tc>
          <w:tcPr>
            <w:tcW w:w="241" w:type="pct"/>
          </w:tcPr>
          <w:p w14:paraId="42D6CDC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41" w:type="pct"/>
          </w:tcPr>
          <w:p w14:paraId="45A0779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3819068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o</w:t>
            </w:r>
          </w:p>
        </w:tc>
        <w:tc>
          <w:tcPr>
            <w:tcW w:w="229" w:type="pct"/>
          </w:tcPr>
          <w:p w14:paraId="331CD3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3F5EFA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3CF7E2D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0CC7023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49ADC2B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A13B72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51672B3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DF2A09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007D47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276EACA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301/12</w:t>
            </w:r>
          </w:p>
        </w:tc>
        <w:tc>
          <w:tcPr>
            <w:tcW w:w="294" w:type="pct"/>
          </w:tcPr>
          <w:p w14:paraId="5BE1565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9AF88DC" w14:textId="77777777" w:rsidTr="00CE267E">
        <w:trPr>
          <w:trHeight w:val="352"/>
        </w:trPr>
        <w:tc>
          <w:tcPr>
            <w:tcW w:w="242" w:type="pct"/>
          </w:tcPr>
          <w:p w14:paraId="6B6FD983" w14:textId="4F0B4169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3CF864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03A7A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7</w:t>
            </w:r>
          </w:p>
        </w:tc>
        <w:tc>
          <w:tcPr>
            <w:tcW w:w="240" w:type="pct"/>
          </w:tcPr>
          <w:p w14:paraId="7E85779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1</w:t>
            </w:r>
          </w:p>
        </w:tc>
        <w:tc>
          <w:tcPr>
            <w:tcW w:w="205" w:type="pct"/>
          </w:tcPr>
          <w:p w14:paraId="6149BE6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6519B06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25917AD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Impaired gait</w:t>
            </w:r>
          </w:p>
        </w:tc>
        <w:tc>
          <w:tcPr>
            <w:tcW w:w="241" w:type="pct"/>
          </w:tcPr>
          <w:p w14:paraId="5921997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41" w:type="pct"/>
          </w:tcPr>
          <w:p w14:paraId="790A2A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15FB0B5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No DB</w:t>
            </w:r>
          </w:p>
        </w:tc>
        <w:tc>
          <w:tcPr>
            <w:tcW w:w="229" w:type="pct"/>
          </w:tcPr>
          <w:p w14:paraId="5AEDBB8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D3FFE1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4B0470B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046599D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48CA9F4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04D0AB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469FB5A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80814C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9127CC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05498748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349/10</w:t>
            </w:r>
          </w:p>
        </w:tc>
        <w:tc>
          <w:tcPr>
            <w:tcW w:w="294" w:type="pct"/>
          </w:tcPr>
          <w:p w14:paraId="70D7965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7FA98F0" w14:textId="77777777" w:rsidTr="00CE267E">
        <w:trPr>
          <w:trHeight w:val="352"/>
        </w:trPr>
        <w:tc>
          <w:tcPr>
            <w:tcW w:w="242" w:type="pct"/>
          </w:tcPr>
          <w:p w14:paraId="7E222022" w14:textId="11EFEEED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7E37ABB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38C4676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9</w:t>
            </w:r>
          </w:p>
        </w:tc>
        <w:tc>
          <w:tcPr>
            <w:tcW w:w="240" w:type="pct"/>
          </w:tcPr>
          <w:p w14:paraId="61BE8F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0</w:t>
            </w:r>
          </w:p>
        </w:tc>
        <w:tc>
          <w:tcPr>
            <w:tcW w:w="205" w:type="pct"/>
          </w:tcPr>
          <w:p w14:paraId="6686139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40A9AA6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47FBB7A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Impaired gait, dysarthria</w:t>
            </w:r>
          </w:p>
        </w:tc>
        <w:tc>
          <w:tcPr>
            <w:tcW w:w="241" w:type="pct"/>
          </w:tcPr>
          <w:p w14:paraId="1EC1EB1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41" w:type="pct"/>
          </w:tcPr>
          <w:p w14:paraId="1063E41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6332E6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Yes</w:t>
            </w:r>
          </w:p>
        </w:tc>
        <w:tc>
          <w:tcPr>
            <w:tcW w:w="229" w:type="pct"/>
          </w:tcPr>
          <w:p w14:paraId="32BFD9A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50D38D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6749E51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18E6BFE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675C05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054E5D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401920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B4C60E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C2F2F0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292BEB99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259/70</w:t>
            </w:r>
          </w:p>
        </w:tc>
        <w:tc>
          <w:tcPr>
            <w:tcW w:w="294" w:type="pct"/>
          </w:tcPr>
          <w:p w14:paraId="14FA0E1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18708FC" w14:textId="77777777" w:rsidTr="00CE267E">
        <w:trPr>
          <w:trHeight w:val="352"/>
        </w:trPr>
        <w:tc>
          <w:tcPr>
            <w:tcW w:w="242" w:type="pct"/>
          </w:tcPr>
          <w:p w14:paraId="43CA0535" w14:textId="70839411" w:rsidR="006C54DA" w:rsidRPr="00904B4C" w:rsidRDefault="00F77F3F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383689D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1F51B5F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0</w:t>
            </w:r>
          </w:p>
        </w:tc>
        <w:tc>
          <w:tcPr>
            <w:tcW w:w="240" w:type="pct"/>
          </w:tcPr>
          <w:p w14:paraId="1CBDE6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4</w:t>
            </w:r>
          </w:p>
        </w:tc>
        <w:tc>
          <w:tcPr>
            <w:tcW w:w="205" w:type="pct"/>
          </w:tcPr>
          <w:p w14:paraId="3C3C969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7B6A204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3164520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70ACA0E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41" w:type="pct"/>
          </w:tcPr>
          <w:p w14:paraId="29A5922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4FE428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o</w:t>
            </w:r>
          </w:p>
        </w:tc>
        <w:tc>
          <w:tcPr>
            <w:tcW w:w="229" w:type="pct"/>
          </w:tcPr>
          <w:p w14:paraId="7EFFE8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A83432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58B5297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3905317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1748988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70F254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B1669F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5EBF9A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8D55C1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5C3B2284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278/15</w:t>
            </w:r>
          </w:p>
        </w:tc>
        <w:tc>
          <w:tcPr>
            <w:tcW w:w="294" w:type="pct"/>
          </w:tcPr>
          <w:p w14:paraId="63A810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44F774C" w14:textId="77777777" w:rsidTr="00CE267E">
        <w:trPr>
          <w:trHeight w:val="352"/>
        </w:trPr>
        <w:tc>
          <w:tcPr>
            <w:tcW w:w="242" w:type="pct"/>
          </w:tcPr>
          <w:p w14:paraId="7470744D" w14:textId="267E2697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192A962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9</w:t>
            </w:r>
          </w:p>
        </w:tc>
        <w:tc>
          <w:tcPr>
            <w:tcW w:w="239" w:type="pct"/>
          </w:tcPr>
          <w:p w14:paraId="11CE0F8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3</w:t>
            </w:r>
          </w:p>
        </w:tc>
        <w:tc>
          <w:tcPr>
            <w:tcW w:w="240" w:type="pct"/>
          </w:tcPr>
          <w:p w14:paraId="2936C04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9</w:t>
            </w:r>
          </w:p>
        </w:tc>
        <w:tc>
          <w:tcPr>
            <w:tcW w:w="205" w:type="pct"/>
          </w:tcPr>
          <w:p w14:paraId="347C396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1CB28EF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09245B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Episodic Vertigo, </w:t>
            </w:r>
          </w:p>
          <w:p w14:paraId="52DEA9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usea</w:t>
            </w:r>
          </w:p>
        </w:tc>
        <w:tc>
          <w:tcPr>
            <w:tcW w:w="241" w:type="pct"/>
          </w:tcPr>
          <w:p w14:paraId="430885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90121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7B73B40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Yes</w:t>
            </w:r>
          </w:p>
        </w:tc>
        <w:tc>
          <w:tcPr>
            <w:tcW w:w="229" w:type="pct"/>
          </w:tcPr>
          <w:p w14:paraId="20CED75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3A27500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11355A2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46D08CE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6" w:type="pct"/>
          </w:tcPr>
          <w:p w14:paraId="49BAEBC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2F464C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14C9CE5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CFE19C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B30B5C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76BA40C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80</w:t>
            </w:r>
          </w:p>
        </w:tc>
        <w:tc>
          <w:tcPr>
            <w:tcW w:w="294" w:type="pct"/>
          </w:tcPr>
          <w:p w14:paraId="6253CF9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6F1858F3" w14:textId="77777777" w:rsidTr="00CE267E">
        <w:trPr>
          <w:trHeight w:val="352"/>
        </w:trPr>
        <w:tc>
          <w:tcPr>
            <w:tcW w:w="242" w:type="pct"/>
          </w:tcPr>
          <w:p w14:paraId="37A0753A" w14:textId="0C865181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21BE0B0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12B93CD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6</w:t>
            </w:r>
          </w:p>
        </w:tc>
        <w:tc>
          <w:tcPr>
            <w:tcW w:w="240" w:type="pct"/>
          </w:tcPr>
          <w:p w14:paraId="6760F52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7</w:t>
            </w:r>
          </w:p>
        </w:tc>
        <w:tc>
          <w:tcPr>
            <w:tcW w:w="205" w:type="pct"/>
          </w:tcPr>
          <w:p w14:paraId="0DA8BCB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1D5CAE7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079EF4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782380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4F7F37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3743146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o</w:t>
            </w:r>
          </w:p>
        </w:tc>
        <w:tc>
          <w:tcPr>
            <w:tcW w:w="229" w:type="pct"/>
          </w:tcPr>
          <w:p w14:paraId="2371E7B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63D42C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5DB5773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15AB7DF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6" w:type="pct"/>
          </w:tcPr>
          <w:p w14:paraId="6F0CC97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899DEC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22045E9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CACDE8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EE2CD6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4DEF67EC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330</w:t>
            </w:r>
          </w:p>
        </w:tc>
        <w:tc>
          <w:tcPr>
            <w:tcW w:w="294" w:type="pct"/>
          </w:tcPr>
          <w:p w14:paraId="7472B1B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83D3EF0" w14:textId="77777777" w:rsidTr="00CE267E">
        <w:trPr>
          <w:trHeight w:val="352"/>
        </w:trPr>
        <w:tc>
          <w:tcPr>
            <w:tcW w:w="242" w:type="pct"/>
          </w:tcPr>
          <w:p w14:paraId="14194735" w14:textId="27FB1C14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Milovanovic 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28CD898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7020FE1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4</w:t>
            </w:r>
          </w:p>
        </w:tc>
        <w:tc>
          <w:tcPr>
            <w:tcW w:w="240" w:type="pct"/>
          </w:tcPr>
          <w:p w14:paraId="3CC1A01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9</w:t>
            </w:r>
          </w:p>
        </w:tc>
        <w:tc>
          <w:tcPr>
            <w:tcW w:w="205" w:type="pct"/>
          </w:tcPr>
          <w:p w14:paraId="6B27481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5D050A2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25640A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0A0066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C7641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6FC1DE6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Yes</w:t>
            </w:r>
          </w:p>
        </w:tc>
        <w:tc>
          <w:tcPr>
            <w:tcW w:w="229" w:type="pct"/>
          </w:tcPr>
          <w:p w14:paraId="7B7D6EA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160BE6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619C354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40B425B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6" w:type="pct"/>
          </w:tcPr>
          <w:p w14:paraId="5A1746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49F7993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3ABE16E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9820E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D7FFCE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32174AD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80</w:t>
            </w:r>
          </w:p>
        </w:tc>
        <w:tc>
          <w:tcPr>
            <w:tcW w:w="294" w:type="pct"/>
          </w:tcPr>
          <w:p w14:paraId="429E26A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022E1619" w14:textId="77777777" w:rsidTr="00CE267E">
        <w:trPr>
          <w:trHeight w:val="352"/>
        </w:trPr>
        <w:tc>
          <w:tcPr>
            <w:tcW w:w="242" w:type="pct"/>
          </w:tcPr>
          <w:p w14:paraId="70A46376" w14:textId="717F80C9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6D88A3B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DFEB63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5</w:t>
            </w:r>
          </w:p>
        </w:tc>
        <w:tc>
          <w:tcPr>
            <w:tcW w:w="240" w:type="pct"/>
          </w:tcPr>
          <w:p w14:paraId="1FA1687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3</w:t>
            </w:r>
          </w:p>
        </w:tc>
        <w:tc>
          <w:tcPr>
            <w:tcW w:w="205" w:type="pct"/>
          </w:tcPr>
          <w:p w14:paraId="0E31B38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23C176D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4FF921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Incoordination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with hands ,episodic vertigo</w:t>
            </w:r>
          </w:p>
        </w:tc>
        <w:tc>
          <w:tcPr>
            <w:tcW w:w="241" w:type="pct"/>
          </w:tcPr>
          <w:p w14:paraId="2391729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DE5AD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0F3152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722A05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1279C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7B83D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72229B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6" w:type="pct"/>
          </w:tcPr>
          <w:p w14:paraId="34C735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94BA6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463657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2DC4801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6737C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7781DB4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300</w:t>
            </w:r>
          </w:p>
        </w:tc>
        <w:tc>
          <w:tcPr>
            <w:tcW w:w="294" w:type="pct"/>
          </w:tcPr>
          <w:p w14:paraId="4BC5E6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2F5927AD" w14:textId="77777777" w:rsidTr="00CE267E">
        <w:trPr>
          <w:trHeight w:val="352"/>
        </w:trPr>
        <w:tc>
          <w:tcPr>
            <w:tcW w:w="242" w:type="pct"/>
          </w:tcPr>
          <w:p w14:paraId="3D125B81" w14:textId="1DAA8E41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044D33F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0CF5BE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6</w:t>
            </w:r>
          </w:p>
        </w:tc>
        <w:tc>
          <w:tcPr>
            <w:tcW w:w="240" w:type="pct"/>
          </w:tcPr>
          <w:p w14:paraId="4E0495B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6</w:t>
            </w:r>
          </w:p>
        </w:tc>
        <w:tc>
          <w:tcPr>
            <w:tcW w:w="205" w:type="pct"/>
          </w:tcPr>
          <w:p w14:paraId="20F0523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3E8DEAE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657A91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2A1CF70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41" w:type="pct"/>
          </w:tcPr>
          <w:p w14:paraId="343D689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32E2204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o</w:t>
            </w:r>
          </w:p>
        </w:tc>
        <w:tc>
          <w:tcPr>
            <w:tcW w:w="229" w:type="pct"/>
          </w:tcPr>
          <w:p w14:paraId="27FE13B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594678D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F95CC0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30C039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6" w:type="pct"/>
          </w:tcPr>
          <w:p w14:paraId="597075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4A61A4B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1EF9884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65EEE12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840F7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0F5F060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00</w:t>
            </w:r>
          </w:p>
        </w:tc>
        <w:tc>
          <w:tcPr>
            <w:tcW w:w="294" w:type="pct"/>
          </w:tcPr>
          <w:p w14:paraId="4B77007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0FC6C492" w14:textId="77777777" w:rsidTr="00CE267E">
        <w:trPr>
          <w:trHeight w:val="352"/>
        </w:trPr>
        <w:tc>
          <w:tcPr>
            <w:tcW w:w="242" w:type="pct"/>
          </w:tcPr>
          <w:p w14:paraId="0A53E0E8" w14:textId="70B3D865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4EE7DB9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FDF988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4</w:t>
            </w:r>
          </w:p>
        </w:tc>
        <w:tc>
          <w:tcPr>
            <w:tcW w:w="240" w:type="pct"/>
          </w:tcPr>
          <w:p w14:paraId="2FEC46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6</w:t>
            </w:r>
          </w:p>
        </w:tc>
        <w:tc>
          <w:tcPr>
            <w:tcW w:w="205" w:type="pct"/>
          </w:tcPr>
          <w:p w14:paraId="165DFC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2EB569E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00AC7F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74B1021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5A931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06D8F89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Yes</w:t>
            </w:r>
          </w:p>
        </w:tc>
        <w:tc>
          <w:tcPr>
            <w:tcW w:w="229" w:type="pct"/>
          </w:tcPr>
          <w:p w14:paraId="4CC566D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4C07F3F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68282A9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67F6E27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055A892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7D4C978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7E5DE14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297FBF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BAB16B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7D93436B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350</w:t>
            </w:r>
          </w:p>
        </w:tc>
        <w:tc>
          <w:tcPr>
            <w:tcW w:w="294" w:type="pct"/>
          </w:tcPr>
          <w:p w14:paraId="158E510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1A5CEBC" w14:textId="77777777" w:rsidTr="00CE267E">
        <w:trPr>
          <w:trHeight w:val="352"/>
        </w:trPr>
        <w:tc>
          <w:tcPr>
            <w:tcW w:w="242" w:type="pct"/>
          </w:tcPr>
          <w:p w14:paraId="576FDEC4" w14:textId="08772A8A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79C1FB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1CF4A0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6</w:t>
            </w:r>
          </w:p>
        </w:tc>
        <w:tc>
          <w:tcPr>
            <w:tcW w:w="240" w:type="pct"/>
          </w:tcPr>
          <w:p w14:paraId="2858526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</w:t>
            </w:r>
          </w:p>
        </w:tc>
        <w:tc>
          <w:tcPr>
            <w:tcW w:w="205" w:type="pct"/>
          </w:tcPr>
          <w:p w14:paraId="5F5DFB0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3375266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304FCB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002BFA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231D96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3D6DD65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No</w:t>
            </w:r>
          </w:p>
        </w:tc>
        <w:tc>
          <w:tcPr>
            <w:tcW w:w="229" w:type="pct"/>
          </w:tcPr>
          <w:p w14:paraId="39C4263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34F9D8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0000B3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4CBC154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668910D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3358165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555D183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6F75BF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33EB31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768324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70</w:t>
            </w:r>
          </w:p>
        </w:tc>
        <w:tc>
          <w:tcPr>
            <w:tcW w:w="294" w:type="pct"/>
          </w:tcPr>
          <w:p w14:paraId="235D698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22BEB776" w14:textId="77777777" w:rsidTr="00CE267E">
        <w:trPr>
          <w:trHeight w:val="352"/>
        </w:trPr>
        <w:tc>
          <w:tcPr>
            <w:tcW w:w="242" w:type="pct"/>
          </w:tcPr>
          <w:p w14:paraId="60F8DDB5" w14:textId="5DC125EC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Milovanovic 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465E59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2CA2EB0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7</w:t>
            </w:r>
          </w:p>
        </w:tc>
        <w:tc>
          <w:tcPr>
            <w:tcW w:w="240" w:type="pct"/>
          </w:tcPr>
          <w:p w14:paraId="0120748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3</w:t>
            </w:r>
          </w:p>
        </w:tc>
        <w:tc>
          <w:tcPr>
            <w:tcW w:w="205" w:type="pct"/>
          </w:tcPr>
          <w:p w14:paraId="5523C7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5896F27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31DFC6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70CA04D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129E17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0EBB4ED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o</w:t>
            </w:r>
          </w:p>
        </w:tc>
        <w:tc>
          <w:tcPr>
            <w:tcW w:w="229" w:type="pct"/>
          </w:tcPr>
          <w:p w14:paraId="42CCB2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09" w:type="pct"/>
          </w:tcPr>
          <w:p w14:paraId="41EE5F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0D838D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320AAD7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5EAE4C3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FAF59A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50E92C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7B2126C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1DA1F6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7F45EC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50</w:t>
            </w:r>
          </w:p>
        </w:tc>
        <w:tc>
          <w:tcPr>
            <w:tcW w:w="294" w:type="pct"/>
          </w:tcPr>
          <w:p w14:paraId="24E5E63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518538C" w14:textId="77777777" w:rsidTr="00CE267E">
        <w:trPr>
          <w:trHeight w:val="352"/>
        </w:trPr>
        <w:tc>
          <w:tcPr>
            <w:tcW w:w="242" w:type="pct"/>
          </w:tcPr>
          <w:p w14:paraId="0990E2AB" w14:textId="77F810D5" w:rsidR="006C54DA" w:rsidRPr="00904B4C" w:rsidRDefault="00EC79E4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1654617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3E2BAD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8</w:t>
            </w:r>
          </w:p>
        </w:tc>
        <w:tc>
          <w:tcPr>
            <w:tcW w:w="240" w:type="pct"/>
          </w:tcPr>
          <w:p w14:paraId="2CA08C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5</w:t>
            </w:r>
          </w:p>
        </w:tc>
        <w:tc>
          <w:tcPr>
            <w:tcW w:w="205" w:type="pct"/>
          </w:tcPr>
          <w:p w14:paraId="264326B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79320D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104970C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vertigo, nausea</w:t>
            </w:r>
          </w:p>
        </w:tc>
        <w:tc>
          <w:tcPr>
            <w:tcW w:w="241" w:type="pct"/>
          </w:tcPr>
          <w:p w14:paraId="6C79732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A43F46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6C045E6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29" w:type="pct"/>
          </w:tcPr>
          <w:p w14:paraId="7EA64B5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4CA6269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1D23802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75F7C6A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3D8C21B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43F68D3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493B2F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144CA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717842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7C34C478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80</w:t>
            </w:r>
          </w:p>
        </w:tc>
        <w:tc>
          <w:tcPr>
            <w:tcW w:w="294" w:type="pct"/>
          </w:tcPr>
          <w:p w14:paraId="0F6231A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065D47E" w14:textId="77777777" w:rsidTr="00CE267E">
        <w:trPr>
          <w:trHeight w:val="352"/>
        </w:trPr>
        <w:tc>
          <w:tcPr>
            <w:tcW w:w="242" w:type="pct"/>
          </w:tcPr>
          <w:p w14:paraId="514A0750" w14:textId="6609976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Ariello L </w:t>
            </w:r>
            <w:proofErr w:type="gramStart"/>
            <w:r w:rsidRPr="00904B4C">
              <w:rPr>
                <w:rFonts w:ascii="Cambria" w:hAnsi="Cambria" w:cs="Calibri"/>
                <w:szCs w:val="22"/>
                <w:lang w:val="it-IT"/>
              </w:rPr>
              <w:t>E</w:t>
            </w:r>
            <w:proofErr w:type="gramEnd"/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182" w:type="pct"/>
          </w:tcPr>
          <w:p w14:paraId="20075FA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</w:t>
            </w:r>
          </w:p>
        </w:tc>
        <w:tc>
          <w:tcPr>
            <w:tcW w:w="239" w:type="pct"/>
          </w:tcPr>
          <w:p w14:paraId="55ED707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3 (50.3–75.7)</w:t>
            </w:r>
          </w:p>
        </w:tc>
        <w:tc>
          <w:tcPr>
            <w:tcW w:w="240" w:type="pct"/>
          </w:tcPr>
          <w:p w14:paraId="11008D8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.5 (66.1–82.8)</w:t>
            </w:r>
          </w:p>
        </w:tc>
        <w:tc>
          <w:tcPr>
            <w:tcW w:w="205" w:type="pct"/>
          </w:tcPr>
          <w:p w14:paraId="5D42370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 F, 10 M</w:t>
            </w:r>
          </w:p>
        </w:tc>
        <w:tc>
          <w:tcPr>
            <w:tcW w:w="199" w:type="pct"/>
          </w:tcPr>
          <w:p w14:paraId="5045F03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/20 (55%)</w:t>
            </w:r>
          </w:p>
        </w:tc>
        <w:tc>
          <w:tcPr>
            <w:tcW w:w="268" w:type="pct"/>
          </w:tcPr>
          <w:p w14:paraId="261D64A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0ABC32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7/20, (85%)</w:t>
            </w:r>
          </w:p>
        </w:tc>
        <w:tc>
          <w:tcPr>
            <w:tcW w:w="241" w:type="pct"/>
          </w:tcPr>
          <w:p w14:paraId="686B3A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/20, (55%)</w:t>
            </w:r>
          </w:p>
        </w:tc>
        <w:tc>
          <w:tcPr>
            <w:tcW w:w="235" w:type="pct"/>
          </w:tcPr>
          <w:p w14:paraId="74B650C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/20 (100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>DB NA</w:t>
            </w:r>
          </w:p>
        </w:tc>
        <w:tc>
          <w:tcPr>
            <w:tcW w:w="229" w:type="pct"/>
          </w:tcPr>
          <w:p w14:paraId="114554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3/20, (65%)</w:t>
            </w:r>
          </w:p>
        </w:tc>
        <w:tc>
          <w:tcPr>
            <w:tcW w:w="209" w:type="pct"/>
          </w:tcPr>
          <w:p w14:paraId="2BBC49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158A7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/20, (100%)</w:t>
            </w:r>
          </w:p>
        </w:tc>
        <w:tc>
          <w:tcPr>
            <w:tcW w:w="199" w:type="pct"/>
          </w:tcPr>
          <w:p w14:paraId="7113EF0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24C5B7B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026793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6F043B1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105BEFF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210E3D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4D02840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Median 357.53 (275.11–439.95)</w:t>
            </w:r>
          </w:p>
        </w:tc>
        <w:tc>
          <w:tcPr>
            <w:tcW w:w="294" w:type="pct"/>
          </w:tcPr>
          <w:p w14:paraId="748FEC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52BB0FA" w14:textId="77777777" w:rsidTr="00CE267E">
        <w:trPr>
          <w:trHeight w:val="352"/>
        </w:trPr>
        <w:tc>
          <w:tcPr>
            <w:tcW w:w="242" w:type="pct"/>
          </w:tcPr>
          <w:p w14:paraId="6D95CFCB" w14:textId="6A753A40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Coulette S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7519FC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2</w:t>
            </w:r>
          </w:p>
        </w:tc>
        <w:tc>
          <w:tcPr>
            <w:tcW w:w="239" w:type="pct"/>
          </w:tcPr>
          <w:p w14:paraId="016B408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7 (52-62)</w:t>
            </w:r>
          </w:p>
        </w:tc>
        <w:tc>
          <w:tcPr>
            <w:tcW w:w="240" w:type="pct"/>
          </w:tcPr>
          <w:p w14:paraId="0A974D7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8 (64-71)</w:t>
            </w:r>
          </w:p>
        </w:tc>
        <w:tc>
          <w:tcPr>
            <w:tcW w:w="205" w:type="pct"/>
          </w:tcPr>
          <w:p w14:paraId="6983A09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 F (50%), 6 M (50%) M</w:t>
            </w:r>
          </w:p>
        </w:tc>
        <w:tc>
          <w:tcPr>
            <w:tcW w:w="199" w:type="pct"/>
          </w:tcPr>
          <w:p w14:paraId="79B424A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0EEEAC2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54E2DE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33%)</w:t>
            </w:r>
          </w:p>
        </w:tc>
        <w:tc>
          <w:tcPr>
            <w:tcW w:w="241" w:type="pct"/>
          </w:tcPr>
          <w:p w14:paraId="5343CE6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6B53582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2(100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DB 11 (92%)</w:t>
            </w:r>
          </w:p>
        </w:tc>
        <w:tc>
          <w:tcPr>
            <w:tcW w:w="229" w:type="pct"/>
          </w:tcPr>
          <w:p w14:paraId="7769DC9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340291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3F75B6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21EF766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7A9D304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7B528AE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28A7C21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46CCF3A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FABE93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411FC35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312 (265;</w:t>
            </w:r>
          </w:p>
          <w:p w14:paraId="7A96D0C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380)/</w:t>
            </w:r>
            <w:r w:rsidRPr="00904B4C">
              <w:rPr>
                <w:rFonts w:ascii="Cambria" w:hAnsi="Cambria"/>
                <w:szCs w:val="22"/>
                <w:lang w:val="it-IT"/>
              </w:rPr>
              <w:t xml:space="preserve"> </w:t>
            </w:r>
            <w:r w:rsidRPr="00904B4C">
              <w:rPr>
                <w:rFonts w:ascii="Cambria" w:hAnsi="Cambria" w:cstheme="minorHAnsi"/>
                <w:szCs w:val="22"/>
                <w:lang w:val="it-IT"/>
              </w:rPr>
              <w:t>12 (9;</w:t>
            </w:r>
          </w:p>
          <w:p w14:paraId="06D538A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22)</w:t>
            </w:r>
          </w:p>
        </w:tc>
        <w:tc>
          <w:tcPr>
            <w:tcW w:w="294" w:type="pct"/>
          </w:tcPr>
          <w:p w14:paraId="3CEAC24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6B12FC9" w14:textId="77777777" w:rsidTr="00CE267E">
        <w:trPr>
          <w:trHeight w:val="352"/>
        </w:trPr>
        <w:tc>
          <w:tcPr>
            <w:tcW w:w="242" w:type="pct"/>
          </w:tcPr>
          <w:p w14:paraId="48312D7A" w14:textId="6C61C50E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Coulette S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182" w:type="pct"/>
          </w:tcPr>
          <w:p w14:paraId="21AA862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2</w:t>
            </w:r>
          </w:p>
        </w:tc>
        <w:tc>
          <w:tcPr>
            <w:tcW w:w="239" w:type="pct"/>
          </w:tcPr>
          <w:p w14:paraId="25EA328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8 (55-72)</w:t>
            </w:r>
          </w:p>
        </w:tc>
        <w:tc>
          <w:tcPr>
            <w:tcW w:w="240" w:type="pct"/>
          </w:tcPr>
          <w:p w14:paraId="24A252F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4 (64-78)</w:t>
            </w:r>
          </w:p>
        </w:tc>
        <w:tc>
          <w:tcPr>
            <w:tcW w:w="205" w:type="pct"/>
          </w:tcPr>
          <w:p w14:paraId="0256B93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 F (50%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) ,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11 M (50%) </w:t>
            </w:r>
          </w:p>
        </w:tc>
        <w:tc>
          <w:tcPr>
            <w:tcW w:w="199" w:type="pct"/>
          </w:tcPr>
          <w:p w14:paraId="540C056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8" w:type="pct"/>
          </w:tcPr>
          <w:p w14:paraId="6C3881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EC1CCF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33%)</w:t>
            </w:r>
          </w:p>
        </w:tc>
        <w:tc>
          <w:tcPr>
            <w:tcW w:w="241" w:type="pct"/>
          </w:tcPr>
          <w:p w14:paraId="7BE0B2D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7639A1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3 (59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%)/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>DB 8 (36%)</w:t>
            </w:r>
          </w:p>
        </w:tc>
        <w:tc>
          <w:tcPr>
            <w:tcW w:w="229" w:type="pct"/>
          </w:tcPr>
          <w:p w14:paraId="1C00D1B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667A6C1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192807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6C55EB6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3733C5E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583BEFE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0E6E771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3EDB537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F1EF41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61863493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17 (12;</w:t>
            </w:r>
            <w:proofErr w:type="gramStart"/>
            <w:r w:rsidRPr="00904B4C">
              <w:rPr>
                <w:rFonts w:ascii="Cambria" w:hAnsi="Cambria" w:cstheme="minorHAnsi"/>
                <w:szCs w:val="22"/>
                <w:lang w:val="it-IT"/>
              </w:rPr>
              <w:t>48)/</w:t>
            </w:r>
            <w:proofErr w:type="gramEnd"/>
            <w:r w:rsidRPr="00904B4C">
              <w:rPr>
                <w:rFonts w:ascii="Cambria" w:hAnsi="Cambria" w:cstheme="minorHAnsi"/>
                <w:szCs w:val="22"/>
                <w:lang w:val="it-IT"/>
              </w:rPr>
              <w:t xml:space="preserve"> 9 (9;15)</w:t>
            </w:r>
          </w:p>
        </w:tc>
        <w:tc>
          <w:tcPr>
            <w:tcW w:w="294" w:type="pct"/>
          </w:tcPr>
          <w:p w14:paraId="749BC3B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4CBE75D4" w14:textId="77777777" w:rsidTr="00CE267E">
        <w:trPr>
          <w:trHeight w:val="352"/>
        </w:trPr>
        <w:tc>
          <w:tcPr>
            <w:tcW w:w="242" w:type="pct"/>
          </w:tcPr>
          <w:p w14:paraId="2682EABE" w14:textId="6E7076C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Wong T H et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077441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1</w:t>
            </w:r>
          </w:p>
        </w:tc>
        <w:tc>
          <w:tcPr>
            <w:tcW w:w="239" w:type="pct"/>
          </w:tcPr>
          <w:p w14:paraId="120B74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5C91DD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05" w:type="pct"/>
          </w:tcPr>
          <w:p w14:paraId="62E2A83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2C5BFB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FBA2C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plopia, dysar</w:t>
            </w:r>
            <w:r w:rsidRPr="00904B4C">
              <w:rPr>
                <w:rFonts w:ascii="Cambria" w:hAnsi="Cambria"/>
                <w:szCs w:val="22"/>
              </w:rPr>
              <w:lastRenderedPageBreak/>
              <w:t xml:space="preserve">thria, vertigo,  Impaired gait </w:t>
            </w:r>
          </w:p>
        </w:tc>
        <w:tc>
          <w:tcPr>
            <w:tcW w:w="241" w:type="pct"/>
          </w:tcPr>
          <w:p w14:paraId="04487A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Yes</w:t>
            </w:r>
          </w:p>
        </w:tc>
        <w:tc>
          <w:tcPr>
            <w:tcW w:w="241" w:type="pct"/>
          </w:tcPr>
          <w:p w14:paraId="6B8E172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51AB4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Yes</w:t>
            </w:r>
          </w:p>
        </w:tc>
        <w:tc>
          <w:tcPr>
            <w:tcW w:w="229" w:type="pct"/>
          </w:tcPr>
          <w:p w14:paraId="2C9D4F5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29FA37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F3FEE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2A938C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40F360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53D4F7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2C392B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856E6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28CB5C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C97007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00</w:t>
            </w:r>
          </w:p>
        </w:tc>
        <w:tc>
          <w:tcPr>
            <w:tcW w:w="294" w:type="pct"/>
          </w:tcPr>
          <w:p w14:paraId="67F8BED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39441452" w14:textId="77777777" w:rsidTr="00CE267E">
        <w:trPr>
          <w:trHeight w:val="352"/>
        </w:trPr>
        <w:tc>
          <w:tcPr>
            <w:tcW w:w="242" w:type="pct"/>
          </w:tcPr>
          <w:p w14:paraId="41BB2E8A" w14:textId="239135D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akumoto T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7</w:t>
            </w:r>
          </w:p>
        </w:tc>
        <w:tc>
          <w:tcPr>
            <w:tcW w:w="182" w:type="pct"/>
          </w:tcPr>
          <w:p w14:paraId="44F54CE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</w:t>
            </w:r>
          </w:p>
        </w:tc>
        <w:tc>
          <w:tcPr>
            <w:tcW w:w="239" w:type="pct"/>
          </w:tcPr>
          <w:p w14:paraId="119351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.5 (57–71)</w:t>
            </w:r>
          </w:p>
        </w:tc>
        <w:tc>
          <w:tcPr>
            <w:tcW w:w="240" w:type="pct"/>
          </w:tcPr>
          <w:p w14:paraId="5BA65A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4.0 (64–78)</w:t>
            </w:r>
          </w:p>
        </w:tc>
        <w:tc>
          <w:tcPr>
            <w:tcW w:w="205" w:type="pct"/>
          </w:tcPr>
          <w:p w14:paraId="17EF51D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 F (33.3%), 4 M (66.7%) </w:t>
            </w:r>
          </w:p>
        </w:tc>
        <w:tc>
          <w:tcPr>
            <w:tcW w:w="199" w:type="pct"/>
          </w:tcPr>
          <w:p w14:paraId="532280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16.7%)</w:t>
            </w:r>
          </w:p>
        </w:tc>
        <w:tc>
          <w:tcPr>
            <w:tcW w:w="268" w:type="pct"/>
          </w:tcPr>
          <w:p w14:paraId="6DA532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59EC4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6DD85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6 (66.7%)</w:t>
            </w:r>
          </w:p>
        </w:tc>
        <w:tc>
          <w:tcPr>
            <w:tcW w:w="235" w:type="pct"/>
          </w:tcPr>
          <w:p w14:paraId="5B5877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5 (60%)/ DB 1/4 (25%)</w:t>
            </w:r>
          </w:p>
        </w:tc>
        <w:tc>
          <w:tcPr>
            <w:tcW w:w="229" w:type="pct"/>
          </w:tcPr>
          <w:p w14:paraId="6BFB41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115AB1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4 (0%)</w:t>
            </w:r>
          </w:p>
        </w:tc>
        <w:tc>
          <w:tcPr>
            <w:tcW w:w="209" w:type="pct"/>
          </w:tcPr>
          <w:p w14:paraId="5750F9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 (100%)</w:t>
            </w:r>
          </w:p>
        </w:tc>
        <w:tc>
          <w:tcPr>
            <w:tcW w:w="199" w:type="pct"/>
          </w:tcPr>
          <w:p w14:paraId="588A32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6 (33.3%)</w:t>
            </w:r>
          </w:p>
        </w:tc>
        <w:tc>
          <w:tcPr>
            <w:tcW w:w="236" w:type="pct"/>
          </w:tcPr>
          <w:p w14:paraId="48C562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767109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7F43B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2 (0%)</w:t>
            </w:r>
          </w:p>
        </w:tc>
        <w:tc>
          <w:tcPr>
            <w:tcW w:w="297" w:type="pct"/>
          </w:tcPr>
          <w:p w14:paraId="5FA939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A20B6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5 (40%)</w:t>
            </w:r>
          </w:p>
        </w:tc>
        <w:tc>
          <w:tcPr>
            <w:tcW w:w="255" w:type="pct"/>
          </w:tcPr>
          <w:p w14:paraId="53FDB8E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250</w:t>
            </w:r>
          </w:p>
        </w:tc>
        <w:tc>
          <w:tcPr>
            <w:tcW w:w="294" w:type="pct"/>
          </w:tcPr>
          <w:p w14:paraId="47AC54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FC46A4D" w14:textId="77777777" w:rsidTr="00CE267E">
        <w:trPr>
          <w:trHeight w:val="352"/>
        </w:trPr>
        <w:tc>
          <w:tcPr>
            <w:tcW w:w="242" w:type="pct"/>
          </w:tcPr>
          <w:p w14:paraId="03CC550D" w14:textId="3C7AD3A4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akumoto T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7</w:t>
            </w:r>
          </w:p>
        </w:tc>
        <w:tc>
          <w:tcPr>
            <w:tcW w:w="182" w:type="pct"/>
          </w:tcPr>
          <w:p w14:paraId="50E77D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</w:t>
            </w:r>
          </w:p>
        </w:tc>
        <w:tc>
          <w:tcPr>
            <w:tcW w:w="239" w:type="pct"/>
          </w:tcPr>
          <w:p w14:paraId="5BBC32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.5 (25–78)</w:t>
            </w:r>
          </w:p>
        </w:tc>
        <w:tc>
          <w:tcPr>
            <w:tcW w:w="240" w:type="pct"/>
          </w:tcPr>
          <w:p w14:paraId="5DE657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4.0 (30–78)</w:t>
            </w:r>
          </w:p>
        </w:tc>
        <w:tc>
          <w:tcPr>
            <w:tcW w:w="205" w:type="pct"/>
          </w:tcPr>
          <w:p w14:paraId="68B60C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F (50%), 1 M (50%)</w:t>
            </w:r>
          </w:p>
        </w:tc>
        <w:tc>
          <w:tcPr>
            <w:tcW w:w="199" w:type="pct"/>
          </w:tcPr>
          <w:p w14:paraId="2B0F50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50%)</w:t>
            </w:r>
          </w:p>
        </w:tc>
        <w:tc>
          <w:tcPr>
            <w:tcW w:w="268" w:type="pct"/>
          </w:tcPr>
          <w:p w14:paraId="0586D0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FFFD7A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5022AD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2 (100%)</w:t>
            </w:r>
          </w:p>
        </w:tc>
        <w:tc>
          <w:tcPr>
            <w:tcW w:w="235" w:type="pct"/>
          </w:tcPr>
          <w:p w14:paraId="2F3170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2 (50%)/ DB 0/2 (0%)</w:t>
            </w:r>
          </w:p>
        </w:tc>
        <w:tc>
          <w:tcPr>
            <w:tcW w:w="229" w:type="pct"/>
          </w:tcPr>
          <w:p w14:paraId="16B165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E89E9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1 (0%)</w:t>
            </w:r>
          </w:p>
        </w:tc>
        <w:tc>
          <w:tcPr>
            <w:tcW w:w="209" w:type="pct"/>
          </w:tcPr>
          <w:p w14:paraId="7BE077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2 (100%)</w:t>
            </w:r>
          </w:p>
        </w:tc>
        <w:tc>
          <w:tcPr>
            <w:tcW w:w="199" w:type="pct"/>
          </w:tcPr>
          <w:p w14:paraId="6D5639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2 (0%)</w:t>
            </w:r>
          </w:p>
        </w:tc>
        <w:tc>
          <w:tcPr>
            <w:tcW w:w="236" w:type="pct"/>
          </w:tcPr>
          <w:p w14:paraId="1FEDA9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B8045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3052E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2 (0%)</w:t>
            </w:r>
          </w:p>
        </w:tc>
        <w:tc>
          <w:tcPr>
            <w:tcW w:w="297" w:type="pct"/>
          </w:tcPr>
          <w:p w14:paraId="78DC01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B3292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1 (100%)</w:t>
            </w:r>
          </w:p>
        </w:tc>
        <w:tc>
          <w:tcPr>
            <w:tcW w:w="255" w:type="pct"/>
          </w:tcPr>
          <w:p w14:paraId="4E2075B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00-249</w:t>
            </w:r>
          </w:p>
        </w:tc>
        <w:tc>
          <w:tcPr>
            <w:tcW w:w="294" w:type="pct"/>
          </w:tcPr>
          <w:p w14:paraId="4E51B61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12960C74" w14:textId="77777777" w:rsidTr="00CE267E">
        <w:trPr>
          <w:trHeight w:val="352"/>
        </w:trPr>
        <w:tc>
          <w:tcPr>
            <w:tcW w:w="242" w:type="pct"/>
          </w:tcPr>
          <w:p w14:paraId="1D2ED7CD" w14:textId="1C56A757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Livanos I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182" w:type="pct"/>
          </w:tcPr>
          <w:p w14:paraId="2919A6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</w:t>
            </w:r>
          </w:p>
        </w:tc>
        <w:tc>
          <w:tcPr>
            <w:tcW w:w="239" w:type="pct"/>
          </w:tcPr>
          <w:p w14:paraId="581233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.0 ± 13.5</w:t>
            </w:r>
          </w:p>
        </w:tc>
        <w:tc>
          <w:tcPr>
            <w:tcW w:w="240" w:type="pct"/>
          </w:tcPr>
          <w:p w14:paraId="4D53A2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.3 ± 14.4 </w:t>
            </w:r>
          </w:p>
        </w:tc>
        <w:tc>
          <w:tcPr>
            <w:tcW w:w="205" w:type="pct"/>
          </w:tcPr>
          <w:p w14:paraId="1C974B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733897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D081CA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B40E6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12 (25%)</w:t>
            </w:r>
          </w:p>
        </w:tc>
        <w:tc>
          <w:tcPr>
            <w:tcW w:w="241" w:type="pct"/>
          </w:tcPr>
          <w:p w14:paraId="23E4F00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2 (58%)</w:t>
            </w:r>
          </w:p>
        </w:tc>
        <w:tc>
          <w:tcPr>
            <w:tcW w:w="235" w:type="pct"/>
          </w:tcPr>
          <w:p w14:paraId="20D9AE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2 (58%)/ DB 5/12 (42%)</w:t>
            </w:r>
          </w:p>
        </w:tc>
        <w:tc>
          <w:tcPr>
            <w:tcW w:w="229" w:type="pct"/>
          </w:tcPr>
          <w:p w14:paraId="5A01F9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12 (25%)</w:t>
            </w:r>
          </w:p>
        </w:tc>
        <w:tc>
          <w:tcPr>
            <w:tcW w:w="209" w:type="pct"/>
          </w:tcPr>
          <w:p w14:paraId="18BA54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F3896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12 (100%)</w:t>
            </w:r>
          </w:p>
        </w:tc>
        <w:tc>
          <w:tcPr>
            <w:tcW w:w="199" w:type="pct"/>
          </w:tcPr>
          <w:p w14:paraId="78FB23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57BAB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48211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0CD521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772F6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05646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12 (16.7%)</w:t>
            </w:r>
          </w:p>
        </w:tc>
        <w:tc>
          <w:tcPr>
            <w:tcW w:w="255" w:type="pct"/>
          </w:tcPr>
          <w:p w14:paraId="48E1977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94" w:type="pct"/>
          </w:tcPr>
          <w:p w14:paraId="117D64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89A083D" w14:textId="77777777" w:rsidTr="00CE267E">
        <w:trPr>
          <w:trHeight w:val="352"/>
        </w:trPr>
        <w:tc>
          <w:tcPr>
            <w:tcW w:w="242" w:type="pct"/>
          </w:tcPr>
          <w:p w14:paraId="216879A3" w14:textId="197AEBE8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Gold R D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400F1E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18</w:t>
            </w:r>
          </w:p>
        </w:tc>
        <w:tc>
          <w:tcPr>
            <w:tcW w:w="239" w:type="pct"/>
          </w:tcPr>
          <w:p w14:paraId="1F07AA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4</w:t>
            </w:r>
          </w:p>
        </w:tc>
        <w:tc>
          <w:tcPr>
            <w:tcW w:w="240" w:type="pct"/>
          </w:tcPr>
          <w:p w14:paraId="041A69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6</w:t>
            </w:r>
          </w:p>
        </w:tc>
        <w:tc>
          <w:tcPr>
            <w:tcW w:w="205" w:type="pct"/>
          </w:tcPr>
          <w:p w14:paraId="0449A7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89F23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C18D13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oscillopsia</w:t>
            </w:r>
          </w:p>
        </w:tc>
        <w:tc>
          <w:tcPr>
            <w:tcW w:w="241" w:type="pct"/>
          </w:tcPr>
          <w:p w14:paraId="4F1E88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15995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4BC15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E9912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15FD6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4A6BF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C00FF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7D5ACA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F169D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198FF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58C9D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E7FE6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BA8009F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00</w:t>
            </w:r>
          </w:p>
        </w:tc>
        <w:tc>
          <w:tcPr>
            <w:tcW w:w="294" w:type="pct"/>
          </w:tcPr>
          <w:p w14:paraId="672C8D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332D36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 xml:space="preserve"> Improved</w:t>
            </w:r>
          </w:p>
        </w:tc>
      </w:tr>
      <w:tr w:rsidR="00CE267E" w:rsidRPr="00904B4C" w14:paraId="1F178628" w14:textId="77777777" w:rsidTr="00CE267E">
        <w:trPr>
          <w:trHeight w:val="352"/>
        </w:trPr>
        <w:tc>
          <w:tcPr>
            <w:tcW w:w="242" w:type="pct"/>
          </w:tcPr>
          <w:p w14:paraId="783AF79B" w14:textId="1C5BAA6E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0939E1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C8457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0</w:t>
            </w:r>
          </w:p>
        </w:tc>
        <w:tc>
          <w:tcPr>
            <w:tcW w:w="240" w:type="pct"/>
          </w:tcPr>
          <w:p w14:paraId="4C1439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05" w:type="pct"/>
          </w:tcPr>
          <w:p w14:paraId="3EE032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9F69E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520B9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diplopia</w:t>
            </w:r>
          </w:p>
        </w:tc>
        <w:tc>
          <w:tcPr>
            <w:tcW w:w="241" w:type="pct"/>
          </w:tcPr>
          <w:p w14:paraId="13890B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B811D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34503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</w:t>
            </w:r>
          </w:p>
        </w:tc>
        <w:tc>
          <w:tcPr>
            <w:tcW w:w="229" w:type="pct"/>
          </w:tcPr>
          <w:p w14:paraId="399D3B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5FF043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F58CD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CD073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3F94F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E6DE0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85855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FE079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19A8B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70E51DE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09</w:t>
            </w:r>
          </w:p>
        </w:tc>
        <w:tc>
          <w:tcPr>
            <w:tcW w:w="294" w:type="pct"/>
          </w:tcPr>
          <w:p w14:paraId="20B856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5ACDAA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Improved</w:t>
            </w:r>
          </w:p>
        </w:tc>
      </w:tr>
      <w:tr w:rsidR="00CE267E" w:rsidRPr="00904B4C" w14:paraId="49A52780" w14:textId="77777777" w:rsidTr="00CE267E">
        <w:trPr>
          <w:trHeight w:val="352"/>
        </w:trPr>
        <w:tc>
          <w:tcPr>
            <w:tcW w:w="242" w:type="pct"/>
          </w:tcPr>
          <w:p w14:paraId="648271B0" w14:textId="0F62F06A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7B505F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57B06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40" w:type="pct"/>
          </w:tcPr>
          <w:p w14:paraId="6BBA9B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9</w:t>
            </w:r>
          </w:p>
        </w:tc>
        <w:tc>
          <w:tcPr>
            <w:tcW w:w="205" w:type="pct"/>
          </w:tcPr>
          <w:p w14:paraId="70EEE9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87866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E077D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 diplopia</w:t>
            </w:r>
          </w:p>
        </w:tc>
        <w:tc>
          <w:tcPr>
            <w:tcW w:w="241" w:type="pct"/>
          </w:tcPr>
          <w:p w14:paraId="6059CC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00D5A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B5FF6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3B7523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7DBD9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82919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BB1F9A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5C393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AF4C3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AF67F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7D939E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32C83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7DC75B2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409</w:t>
            </w:r>
          </w:p>
        </w:tc>
        <w:tc>
          <w:tcPr>
            <w:tcW w:w="294" w:type="pct"/>
          </w:tcPr>
          <w:p w14:paraId="6400D1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</w:t>
            </w:r>
          </w:p>
          <w:p w14:paraId="0E6EBF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 benefit</w:t>
            </w:r>
          </w:p>
        </w:tc>
      </w:tr>
      <w:tr w:rsidR="00CE267E" w:rsidRPr="00904B4C" w14:paraId="5F3AEAE5" w14:textId="77777777" w:rsidTr="00CE267E">
        <w:trPr>
          <w:trHeight w:val="352"/>
        </w:trPr>
        <w:tc>
          <w:tcPr>
            <w:tcW w:w="242" w:type="pct"/>
          </w:tcPr>
          <w:p w14:paraId="5FE92D0B" w14:textId="657C8498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0F71ED2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0A358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</w:t>
            </w:r>
          </w:p>
        </w:tc>
        <w:tc>
          <w:tcPr>
            <w:tcW w:w="240" w:type="pct"/>
          </w:tcPr>
          <w:p w14:paraId="3581E3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2</w:t>
            </w:r>
          </w:p>
        </w:tc>
        <w:tc>
          <w:tcPr>
            <w:tcW w:w="205" w:type="pct"/>
          </w:tcPr>
          <w:p w14:paraId="52F88E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4886C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0B3AE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gait disturbances</w:t>
            </w:r>
          </w:p>
        </w:tc>
        <w:tc>
          <w:tcPr>
            <w:tcW w:w="241" w:type="pct"/>
          </w:tcPr>
          <w:p w14:paraId="28447F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6C90F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A55F6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5ED3BA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B9395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7D281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11B5B1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25F6E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22A7F2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35D86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5FE44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684A4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9B0216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70</w:t>
            </w:r>
          </w:p>
        </w:tc>
        <w:tc>
          <w:tcPr>
            <w:tcW w:w="294" w:type="pct"/>
          </w:tcPr>
          <w:p w14:paraId="24FF32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6D4A0B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  <w:p w14:paraId="4CA7DF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44BAB4B3" w14:textId="77777777" w:rsidTr="00CE267E">
        <w:trPr>
          <w:trHeight w:val="352"/>
        </w:trPr>
        <w:tc>
          <w:tcPr>
            <w:tcW w:w="242" w:type="pct"/>
          </w:tcPr>
          <w:p w14:paraId="72523100" w14:textId="59746E3D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562EB6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924BC6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40" w:type="pct"/>
          </w:tcPr>
          <w:p w14:paraId="715DD7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8</w:t>
            </w:r>
          </w:p>
        </w:tc>
        <w:tc>
          <w:tcPr>
            <w:tcW w:w="205" w:type="pct"/>
          </w:tcPr>
          <w:p w14:paraId="381C4A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069AF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1876D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, episodic</w:t>
            </w:r>
          </w:p>
          <w:p w14:paraId="237ED0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plopia</w:t>
            </w:r>
          </w:p>
        </w:tc>
        <w:tc>
          <w:tcPr>
            <w:tcW w:w="241" w:type="pct"/>
          </w:tcPr>
          <w:p w14:paraId="531C7A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684EB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343AF1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54420F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56AD2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E1EBC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C2347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607339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F75A09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E9F6E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55CC2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2AC5B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1944AE19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265</w:t>
            </w:r>
          </w:p>
        </w:tc>
        <w:tc>
          <w:tcPr>
            <w:tcW w:w="294" w:type="pct"/>
          </w:tcPr>
          <w:p w14:paraId="7AD7B0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3FA679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  <w:p w14:paraId="708BF8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77D3EBCA" w14:textId="77777777" w:rsidTr="00CE267E">
        <w:trPr>
          <w:trHeight w:val="352"/>
        </w:trPr>
        <w:tc>
          <w:tcPr>
            <w:tcW w:w="242" w:type="pct"/>
          </w:tcPr>
          <w:p w14:paraId="49B2FF08" w14:textId="7DC542F9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Gold R D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72EEC51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D0C3F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69E16F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05" w:type="pct"/>
          </w:tcPr>
          <w:p w14:paraId="08890B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C9DD0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D5BB9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Impaired gait, </w:t>
            </w:r>
            <w:r w:rsidRPr="00904B4C">
              <w:rPr>
                <w:rFonts w:ascii="Cambria" w:hAnsi="Cambria"/>
                <w:szCs w:val="22"/>
              </w:rPr>
              <w:lastRenderedPageBreak/>
              <w:t>episodic</w:t>
            </w:r>
          </w:p>
          <w:p w14:paraId="62E325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scillopsia and</w:t>
            </w:r>
          </w:p>
          <w:p w14:paraId="3F1A4F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plopia</w:t>
            </w:r>
          </w:p>
        </w:tc>
        <w:tc>
          <w:tcPr>
            <w:tcW w:w="241" w:type="pct"/>
          </w:tcPr>
          <w:p w14:paraId="6F5808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  <w:tc>
          <w:tcPr>
            <w:tcW w:w="241" w:type="pct"/>
          </w:tcPr>
          <w:p w14:paraId="1F3ADD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304AA9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3B5E0AD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21D335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EBAFC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68316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E0BCE1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5EF01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D1E68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428FC6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0AF334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7C4FEDBB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06</w:t>
            </w:r>
          </w:p>
        </w:tc>
        <w:tc>
          <w:tcPr>
            <w:tcW w:w="294" w:type="pct"/>
          </w:tcPr>
          <w:p w14:paraId="21601A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</w:t>
            </w:r>
            <w:r w:rsidRPr="00904B4C">
              <w:rPr>
                <w:rFonts w:ascii="Cambria" w:hAnsi="Cambria"/>
                <w:szCs w:val="22"/>
              </w:rPr>
              <w:lastRenderedPageBreak/>
              <w:t>opyridine-</w:t>
            </w:r>
          </w:p>
          <w:p w14:paraId="7ED99B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  <w:p w14:paraId="7D42697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4504E45D" w14:textId="77777777" w:rsidTr="00CE267E">
        <w:trPr>
          <w:trHeight w:val="352"/>
        </w:trPr>
        <w:tc>
          <w:tcPr>
            <w:tcW w:w="242" w:type="pct"/>
          </w:tcPr>
          <w:p w14:paraId="18099933" w14:textId="1335CF2A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4346F3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407852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</w:t>
            </w:r>
          </w:p>
        </w:tc>
        <w:tc>
          <w:tcPr>
            <w:tcW w:w="240" w:type="pct"/>
          </w:tcPr>
          <w:p w14:paraId="7F8B6D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05" w:type="pct"/>
          </w:tcPr>
          <w:p w14:paraId="22F877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310499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88026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 gait impairment, episodic</w:t>
            </w:r>
          </w:p>
          <w:p w14:paraId="074B0B8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scillopsia, diplopia,</w:t>
            </w:r>
          </w:p>
          <w:p w14:paraId="6507126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parkinsonism</w:t>
            </w:r>
          </w:p>
        </w:tc>
        <w:tc>
          <w:tcPr>
            <w:tcW w:w="241" w:type="pct"/>
          </w:tcPr>
          <w:p w14:paraId="5B5A3F7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304121E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5" w:type="pct"/>
          </w:tcPr>
          <w:p w14:paraId="4DBE6FD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29" w:type="pct"/>
          </w:tcPr>
          <w:p w14:paraId="1DD450B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528266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056660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2D9428B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27EB44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07BA850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2" w:type="pct"/>
          </w:tcPr>
          <w:p w14:paraId="198D0A6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52D4A3C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429BD00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55" w:type="pct"/>
          </w:tcPr>
          <w:p w14:paraId="6E88620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257</w:t>
            </w:r>
          </w:p>
        </w:tc>
        <w:tc>
          <w:tcPr>
            <w:tcW w:w="294" w:type="pct"/>
          </w:tcPr>
          <w:p w14:paraId="012482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</w:t>
            </w:r>
          </w:p>
          <w:p w14:paraId="70AD57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 benefit</w:t>
            </w:r>
          </w:p>
        </w:tc>
      </w:tr>
      <w:tr w:rsidR="00CE267E" w:rsidRPr="00904B4C" w14:paraId="4F5FAFF4" w14:textId="77777777" w:rsidTr="00CE267E">
        <w:trPr>
          <w:trHeight w:val="352"/>
        </w:trPr>
        <w:tc>
          <w:tcPr>
            <w:tcW w:w="242" w:type="pct"/>
          </w:tcPr>
          <w:p w14:paraId="67B999E0" w14:textId="01DBB639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56511B4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08FC0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</w:t>
            </w:r>
          </w:p>
        </w:tc>
        <w:tc>
          <w:tcPr>
            <w:tcW w:w="240" w:type="pct"/>
          </w:tcPr>
          <w:p w14:paraId="25EAA5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</w:t>
            </w:r>
          </w:p>
        </w:tc>
        <w:tc>
          <w:tcPr>
            <w:tcW w:w="205" w:type="pct"/>
          </w:tcPr>
          <w:p w14:paraId="35DF4D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52BB5C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78D121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09F8A3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2A6503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6160A7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53FDF8F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14572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050FB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DD155C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2D59A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278C529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D481D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2A84F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DFE6B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545F34C9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32</w:t>
            </w:r>
          </w:p>
        </w:tc>
        <w:tc>
          <w:tcPr>
            <w:tcW w:w="294" w:type="pct"/>
          </w:tcPr>
          <w:p w14:paraId="6378DE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2EF733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  <w:p w14:paraId="5C6CA7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482F64D7" w14:textId="77777777" w:rsidTr="00CE267E">
        <w:trPr>
          <w:trHeight w:val="352"/>
        </w:trPr>
        <w:tc>
          <w:tcPr>
            <w:tcW w:w="242" w:type="pct"/>
          </w:tcPr>
          <w:p w14:paraId="24EDF5B0" w14:textId="0FCAD2A3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Gold R D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57F736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1FE5C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</w:t>
            </w:r>
          </w:p>
        </w:tc>
        <w:tc>
          <w:tcPr>
            <w:tcW w:w="240" w:type="pct"/>
          </w:tcPr>
          <w:p w14:paraId="563BB1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9</w:t>
            </w:r>
          </w:p>
        </w:tc>
        <w:tc>
          <w:tcPr>
            <w:tcW w:w="205" w:type="pct"/>
          </w:tcPr>
          <w:p w14:paraId="4B253E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6EE4C5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97DA9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impa</w:t>
            </w:r>
            <w:r w:rsidRPr="00904B4C">
              <w:rPr>
                <w:rFonts w:ascii="Cambria" w:hAnsi="Cambria"/>
                <w:szCs w:val="22"/>
              </w:rPr>
              <w:lastRenderedPageBreak/>
              <w:t>ired gait</w:t>
            </w:r>
          </w:p>
        </w:tc>
        <w:tc>
          <w:tcPr>
            <w:tcW w:w="241" w:type="pct"/>
          </w:tcPr>
          <w:p w14:paraId="44D0AD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  <w:tc>
          <w:tcPr>
            <w:tcW w:w="241" w:type="pct"/>
          </w:tcPr>
          <w:p w14:paraId="149F7B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45587A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6E542AD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DFCB5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52CBD44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09B8D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A8C41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1AEDF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CD363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49BD0C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8A548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77DDE08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422</w:t>
            </w:r>
          </w:p>
        </w:tc>
        <w:tc>
          <w:tcPr>
            <w:tcW w:w="294" w:type="pct"/>
          </w:tcPr>
          <w:p w14:paraId="15FC87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13E3FA0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Improved</w:t>
            </w:r>
          </w:p>
          <w:p w14:paraId="2BFA9B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051FA77B" w14:textId="77777777" w:rsidTr="00CE267E">
        <w:trPr>
          <w:trHeight w:val="352"/>
        </w:trPr>
        <w:tc>
          <w:tcPr>
            <w:tcW w:w="242" w:type="pct"/>
          </w:tcPr>
          <w:p w14:paraId="5D3C7168" w14:textId="0ECFAAA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49</w:t>
            </w:r>
          </w:p>
        </w:tc>
        <w:tc>
          <w:tcPr>
            <w:tcW w:w="182" w:type="pct"/>
          </w:tcPr>
          <w:p w14:paraId="72D792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3278B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9</w:t>
            </w:r>
          </w:p>
        </w:tc>
        <w:tc>
          <w:tcPr>
            <w:tcW w:w="240" w:type="pct"/>
          </w:tcPr>
          <w:p w14:paraId="2F1238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05" w:type="pct"/>
          </w:tcPr>
          <w:p w14:paraId="69089E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ABE0A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37AE74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 impaired gait,  episodic</w:t>
            </w:r>
          </w:p>
          <w:p w14:paraId="3AB891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plopia</w:t>
            </w:r>
          </w:p>
        </w:tc>
        <w:tc>
          <w:tcPr>
            <w:tcW w:w="241" w:type="pct"/>
          </w:tcPr>
          <w:p w14:paraId="55B268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86700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628E03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D173E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FD3B93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8765D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FE48F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E6DC2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3BE36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34907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3BC24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3D8C4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E070F56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69</w:t>
            </w:r>
          </w:p>
        </w:tc>
        <w:tc>
          <w:tcPr>
            <w:tcW w:w="294" w:type="pct"/>
          </w:tcPr>
          <w:p w14:paraId="4FE437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</w:t>
            </w:r>
          </w:p>
          <w:p w14:paraId="01295A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  <w:p w14:paraId="2A9083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</w:tr>
      <w:tr w:rsidR="00CE267E" w:rsidRPr="00904B4C" w14:paraId="75B717C8" w14:textId="77777777" w:rsidTr="00CE267E">
        <w:trPr>
          <w:trHeight w:val="352"/>
        </w:trPr>
        <w:tc>
          <w:tcPr>
            <w:tcW w:w="242" w:type="pct"/>
          </w:tcPr>
          <w:p w14:paraId="2A68D1C5" w14:textId="64DB3FE6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124437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E1657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40" w:type="pct"/>
          </w:tcPr>
          <w:p w14:paraId="1A2189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05" w:type="pct"/>
          </w:tcPr>
          <w:p w14:paraId="13B309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567C82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01ACBF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</w:t>
            </w:r>
          </w:p>
          <w:p w14:paraId="5B42DB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zziness</w:t>
            </w:r>
          </w:p>
          <w:p w14:paraId="2EF103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t 1</w:t>
            </w:r>
          </w:p>
          <w:p w14:paraId="6F1EB16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a, constant oscillopsia 3 years</w:t>
            </w:r>
          </w:p>
        </w:tc>
        <w:tc>
          <w:tcPr>
            <w:tcW w:w="241" w:type="pct"/>
          </w:tcPr>
          <w:p w14:paraId="078815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0ABD31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714B1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0FFD0F8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A4A69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3BDD5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74AF8C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DA1A5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D53B22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EE5F8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783D5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7AC33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04397AFA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90</w:t>
            </w:r>
          </w:p>
        </w:tc>
        <w:tc>
          <w:tcPr>
            <w:tcW w:w="294" w:type="pct"/>
          </w:tcPr>
          <w:p w14:paraId="2C2F86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pyridine-</w:t>
            </w:r>
          </w:p>
          <w:p w14:paraId="36444F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69B0775C" w14:textId="77777777" w:rsidTr="00CE267E">
        <w:trPr>
          <w:trHeight w:val="352"/>
        </w:trPr>
        <w:tc>
          <w:tcPr>
            <w:tcW w:w="242" w:type="pct"/>
          </w:tcPr>
          <w:p w14:paraId="0C185476" w14:textId="100DF776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1C6CEFA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A31FF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0</w:t>
            </w:r>
          </w:p>
        </w:tc>
        <w:tc>
          <w:tcPr>
            <w:tcW w:w="240" w:type="pct"/>
          </w:tcPr>
          <w:p w14:paraId="0B27AA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0</w:t>
            </w:r>
          </w:p>
        </w:tc>
        <w:tc>
          <w:tcPr>
            <w:tcW w:w="205" w:type="pct"/>
          </w:tcPr>
          <w:p w14:paraId="0BC154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12D216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0AE3CE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</w:t>
            </w:r>
          </w:p>
          <w:p w14:paraId="576219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taxia</w:t>
            </w:r>
          </w:p>
          <w:p w14:paraId="698BFD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fter exercise</w:t>
            </w:r>
          </w:p>
        </w:tc>
        <w:tc>
          <w:tcPr>
            <w:tcW w:w="241" w:type="pct"/>
          </w:tcPr>
          <w:p w14:paraId="3A7930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64E18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0D1269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166D89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33D60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4A73D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EFED0D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09F882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33605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A78ED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C4A4E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9A3A1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1565520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&gt;341</w:t>
            </w:r>
          </w:p>
        </w:tc>
        <w:tc>
          <w:tcPr>
            <w:tcW w:w="294" w:type="pct"/>
          </w:tcPr>
          <w:p w14:paraId="6B0796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pyridine-</w:t>
            </w:r>
          </w:p>
          <w:p w14:paraId="1D1FD8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03EC0A83" w14:textId="77777777" w:rsidTr="00CE267E">
        <w:trPr>
          <w:trHeight w:val="352"/>
        </w:trPr>
        <w:tc>
          <w:tcPr>
            <w:tcW w:w="242" w:type="pct"/>
          </w:tcPr>
          <w:p w14:paraId="31E0024D" w14:textId="2C5D5AFE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Gold R D et al </w:t>
            </w:r>
            <w:r w:rsidRPr="00904B4C">
              <w:rPr>
                <w:rFonts w:ascii="Cambria" w:hAnsi="Cambria" w:cs="Calibri"/>
                <w:szCs w:val="22"/>
              </w:rPr>
              <w:lastRenderedPageBreak/>
              <w:t>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79C523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AFB7B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40" w:type="pct"/>
          </w:tcPr>
          <w:p w14:paraId="3CCC9C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5</w:t>
            </w:r>
          </w:p>
        </w:tc>
        <w:tc>
          <w:tcPr>
            <w:tcW w:w="205" w:type="pct"/>
          </w:tcPr>
          <w:p w14:paraId="109A60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D83A3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0E1237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 ataxi</w:t>
            </w:r>
            <w:r w:rsidRPr="00904B4C">
              <w:rPr>
                <w:rFonts w:ascii="Cambria" w:hAnsi="Cambria"/>
                <w:szCs w:val="22"/>
              </w:rPr>
              <w:lastRenderedPageBreak/>
              <w:t>a, constant oscillopsia, parkinsonism</w:t>
            </w:r>
          </w:p>
        </w:tc>
        <w:tc>
          <w:tcPr>
            <w:tcW w:w="241" w:type="pct"/>
          </w:tcPr>
          <w:p w14:paraId="6BD7FD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  <w:tc>
          <w:tcPr>
            <w:tcW w:w="241" w:type="pct"/>
          </w:tcPr>
          <w:p w14:paraId="5834D9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7E81D4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55B149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D54C5A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82EFBC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D7E85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9C3D3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89DD4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59F19F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572EC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4E18B4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1BA96CE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56</w:t>
            </w:r>
          </w:p>
        </w:tc>
        <w:tc>
          <w:tcPr>
            <w:tcW w:w="294" w:type="pct"/>
          </w:tcPr>
          <w:p w14:paraId="4DC2A2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</w:t>
            </w:r>
            <w:r w:rsidRPr="00904B4C">
              <w:rPr>
                <w:rFonts w:ascii="Cambria" w:hAnsi="Cambria"/>
                <w:szCs w:val="22"/>
              </w:rPr>
              <w:lastRenderedPageBreak/>
              <w:t>opyridine-</w:t>
            </w:r>
          </w:p>
          <w:p w14:paraId="3EEC22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3C93D06D" w14:textId="77777777" w:rsidTr="00CE267E">
        <w:trPr>
          <w:trHeight w:val="352"/>
        </w:trPr>
        <w:tc>
          <w:tcPr>
            <w:tcW w:w="242" w:type="pct"/>
          </w:tcPr>
          <w:p w14:paraId="115BFBB7" w14:textId="71FB8DDB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10D450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C2DBB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417CC3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</w:t>
            </w:r>
          </w:p>
        </w:tc>
        <w:tc>
          <w:tcPr>
            <w:tcW w:w="205" w:type="pct"/>
          </w:tcPr>
          <w:p w14:paraId="6A6503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40425F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D6782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</w:t>
            </w:r>
          </w:p>
          <w:p w14:paraId="170592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taxia, dizziness</w:t>
            </w:r>
          </w:p>
        </w:tc>
        <w:tc>
          <w:tcPr>
            <w:tcW w:w="241" w:type="pct"/>
          </w:tcPr>
          <w:p w14:paraId="4BC025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256E95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E6852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2325ED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1144C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2CF07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B580F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C56C65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8041B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0A773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31713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741DB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7498E17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95</w:t>
            </w:r>
          </w:p>
        </w:tc>
        <w:tc>
          <w:tcPr>
            <w:tcW w:w="294" w:type="pct"/>
          </w:tcPr>
          <w:p w14:paraId="280D93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pyridine-</w:t>
            </w:r>
          </w:p>
          <w:p w14:paraId="2BECF5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6DC75C38" w14:textId="77777777" w:rsidTr="00CE267E">
        <w:trPr>
          <w:trHeight w:val="352"/>
        </w:trPr>
        <w:tc>
          <w:tcPr>
            <w:tcW w:w="242" w:type="pct"/>
          </w:tcPr>
          <w:p w14:paraId="0DAFA8A9" w14:textId="2C595BAA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26E624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619CD0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5</w:t>
            </w:r>
          </w:p>
        </w:tc>
        <w:tc>
          <w:tcPr>
            <w:tcW w:w="240" w:type="pct"/>
          </w:tcPr>
          <w:p w14:paraId="06DC3B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05" w:type="pct"/>
          </w:tcPr>
          <w:p w14:paraId="49D5E8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E56FC2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5A138B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onstant ataxia</w:t>
            </w:r>
          </w:p>
        </w:tc>
        <w:tc>
          <w:tcPr>
            <w:tcW w:w="241" w:type="pct"/>
          </w:tcPr>
          <w:p w14:paraId="3AD118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2B7C7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5F667DD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9F66D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DE355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5443E4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6160B6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6C122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A4505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4F872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0A5AF2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E0F78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1285132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37</w:t>
            </w:r>
          </w:p>
        </w:tc>
        <w:tc>
          <w:tcPr>
            <w:tcW w:w="294" w:type="pct"/>
          </w:tcPr>
          <w:p w14:paraId="163BB7B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pyridine-</w:t>
            </w:r>
          </w:p>
          <w:p w14:paraId="0C0318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58BD0D17" w14:textId="77777777" w:rsidTr="00CE267E">
        <w:trPr>
          <w:trHeight w:val="352"/>
        </w:trPr>
        <w:tc>
          <w:tcPr>
            <w:tcW w:w="242" w:type="pct"/>
          </w:tcPr>
          <w:p w14:paraId="1429B6EC" w14:textId="5389297E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1F5B48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C0610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2</w:t>
            </w:r>
          </w:p>
        </w:tc>
        <w:tc>
          <w:tcPr>
            <w:tcW w:w="240" w:type="pct"/>
          </w:tcPr>
          <w:p w14:paraId="5FA2F2E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05" w:type="pct"/>
          </w:tcPr>
          <w:p w14:paraId="094C7D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56644B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0C3B3F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dizziness</w:t>
            </w:r>
          </w:p>
        </w:tc>
        <w:tc>
          <w:tcPr>
            <w:tcW w:w="241" w:type="pct"/>
          </w:tcPr>
          <w:p w14:paraId="4EDD39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17EDBA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61A04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F219C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4782D21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0C26AB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3D8598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9457B8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9A190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62EE5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02F6C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66EE8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77DCDD9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00</w:t>
            </w:r>
          </w:p>
        </w:tc>
        <w:tc>
          <w:tcPr>
            <w:tcW w:w="294" w:type="pct"/>
          </w:tcPr>
          <w:p w14:paraId="6F2CC3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 Aminopyridine-</w:t>
            </w:r>
          </w:p>
          <w:p w14:paraId="2360EE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odest benefit</w:t>
            </w:r>
          </w:p>
        </w:tc>
      </w:tr>
      <w:tr w:rsidR="00CE267E" w:rsidRPr="00904B4C" w14:paraId="376FD9A1" w14:textId="77777777" w:rsidTr="00CE267E">
        <w:trPr>
          <w:trHeight w:val="352"/>
        </w:trPr>
        <w:tc>
          <w:tcPr>
            <w:tcW w:w="242" w:type="pct"/>
          </w:tcPr>
          <w:p w14:paraId="67AC197F" w14:textId="1CB9B4D4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505B1D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292A3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40" w:type="pct"/>
          </w:tcPr>
          <w:p w14:paraId="5E974C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9</w:t>
            </w:r>
          </w:p>
        </w:tc>
        <w:tc>
          <w:tcPr>
            <w:tcW w:w="205" w:type="pct"/>
          </w:tcPr>
          <w:p w14:paraId="6D5FA78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9AA4F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5C994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diplopia</w:t>
            </w:r>
          </w:p>
        </w:tc>
        <w:tc>
          <w:tcPr>
            <w:tcW w:w="241" w:type="pct"/>
          </w:tcPr>
          <w:p w14:paraId="0141F6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A9BE5F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29D253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04CBFD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20D60D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ED787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3D6CA78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C6485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74FDE8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1E1855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269AD0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C3D500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77343013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51</w:t>
            </w:r>
          </w:p>
        </w:tc>
        <w:tc>
          <w:tcPr>
            <w:tcW w:w="294" w:type="pct"/>
          </w:tcPr>
          <w:p w14:paraId="28253B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ne</w:t>
            </w:r>
          </w:p>
        </w:tc>
      </w:tr>
      <w:tr w:rsidR="00CE267E" w:rsidRPr="00904B4C" w14:paraId="0D656AB6" w14:textId="77777777" w:rsidTr="00CE267E">
        <w:trPr>
          <w:trHeight w:val="352"/>
        </w:trPr>
        <w:tc>
          <w:tcPr>
            <w:tcW w:w="242" w:type="pct"/>
          </w:tcPr>
          <w:p w14:paraId="58FCD7A5" w14:textId="0C306CC1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182" w:type="pct"/>
          </w:tcPr>
          <w:p w14:paraId="76E9AC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D9843B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4</w:t>
            </w:r>
          </w:p>
        </w:tc>
        <w:tc>
          <w:tcPr>
            <w:tcW w:w="240" w:type="pct"/>
          </w:tcPr>
          <w:p w14:paraId="5569AE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9</w:t>
            </w:r>
          </w:p>
        </w:tc>
        <w:tc>
          <w:tcPr>
            <w:tcW w:w="205" w:type="pct"/>
          </w:tcPr>
          <w:p w14:paraId="5261C0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0B1B78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37E1427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ataxia,  diplopia</w:t>
            </w:r>
          </w:p>
        </w:tc>
        <w:tc>
          <w:tcPr>
            <w:tcW w:w="241" w:type="pct"/>
          </w:tcPr>
          <w:p w14:paraId="57C065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B1483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2CF95C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559681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1FC75A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D3991C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49B70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A33940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7C2B9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44E29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059767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C7BC8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3B7188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86</w:t>
            </w:r>
          </w:p>
        </w:tc>
        <w:tc>
          <w:tcPr>
            <w:tcW w:w="294" w:type="pct"/>
          </w:tcPr>
          <w:p w14:paraId="3233EF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ne</w:t>
            </w:r>
          </w:p>
        </w:tc>
      </w:tr>
      <w:tr w:rsidR="00CE267E" w:rsidRPr="00904B4C" w14:paraId="6D5D9C5A" w14:textId="77777777" w:rsidTr="00CE267E">
        <w:trPr>
          <w:trHeight w:val="352"/>
        </w:trPr>
        <w:tc>
          <w:tcPr>
            <w:tcW w:w="242" w:type="pct"/>
          </w:tcPr>
          <w:p w14:paraId="06BB7E12" w14:textId="7F6FEF98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ohren L et al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50</w:t>
            </w:r>
          </w:p>
        </w:tc>
        <w:tc>
          <w:tcPr>
            <w:tcW w:w="182" w:type="pct"/>
          </w:tcPr>
          <w:p w14:paraId="61E023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</w:t>
            </w:r>
          </w:p>
        </w:tc>
        <w:tc>
          <w:tcPr>
            <w:tcW w:w="239" w:type="pct"/>
          </w:tcPr>
          <w:p w14:paraId="6EC3759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.9 (21–76)</w:t>
            </w:r>
          </w:p>
        </w:tc>
        <w:tc>
          <w:tcPr>
            <w:tcW w:w="240" w:type="pct"/>
          </w:tcPr>
          <w:p w14:paraId="5B83BC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.3 (27–85)</w:t>
            </w:r>
          </w:p>
        </w:tc>
        <w:tc>
          <w:tcPr>
            <w:tcW w:w="205" w:type="pct"/>
          </w:tcPr>
          <w:p w14:paraId="67DA210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2 F (52%), 20 M (47.6%) </w:t>
            </w:r>
          </w:p>
        </w:tc>
        <w:tc>
          <w:tcPr>
            <w:tcW w:w="199" w:type="pct"/>
          </w:tcPr>
          <w:p w14:paraId="3632808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4A78C9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6C6D3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4AE35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/41 (39</w:t>
            </w:r>
            <w:r w:rsidRPr="00904B4C">
              <w:rPr>
                <w:rFonts w:ascii="Cambria" w:hAnsi="Cambria"/>
                <w:b/>
                <w:bCs/>
                <w:szCs w:val="22"/>
              </w:rPr>
              <w:t>%</w:t>
            </w:r>
            <w:r w:rsidRPr="00904B4C">
              <w:rPr>
                <w:rFonts w:ascii="Cambria" w:hAnsi="Cambria"/>
                <w:szCs w:val="22"/>
              </w:rPr>
              <w:t>)</w:t>
            </w:r>
          </w:p>
        </w:tc>
        <w:tc>
          <w:tcPr>
            <w:tcW w:w="235" w:type="pct"/>
          </w:tcPr>
          <w:p w14:paraId="0A4F8C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</w:t>
            </w:r>
            <w:r w:rsidRPr="00904B4C">
              <w:rPr>
                <w:rFonts w:ascii="Cambria" w:hAnsi="Cambria"/>
                <w:b/>
                <w:bCs/>
                <w:szCs w:val="22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DB 21/42 (50%)</w:t>
            </w:r>
          </w:p>
        </w:tc>
        <w:tc>
          <w:tcPr>
            <w:tcW w:w="229" w:type="pct"/>
          </w:tcPr>
          <w:p w14:paraId="28CD7D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0/42 (95%)</w:t>
            </w:r>
          </w:p>
        </w:tc>
        <w:tc>
          <w:tcPr>
            <w:tcW w:w="209" w:type="pct"/>
          </w:tcPr>
          <w:p w14:paraId="6E55E0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F9A8E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/42 (100%)</w:t>
            </w:r>
          </w:p>
        </w:tc>
        <w:tc>
          <w:tcPr>
            <w:tcW w:w="199" w:type="pct"/>
          </w:tcPr>
          <w:p w14:paraId="174DD3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FAB5C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C04F3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504EA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/37 (30%)</w:t>
            </w:r>
          </w:p>
        </w:tc>
        <w:tc>
          <w:tcPr>
            <w:tcW w:w="297" w:type="pct"/>
          </w:tcPr>
          <w:p w14:paraId="18B526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8974E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/27 (93%)</w:t>
            </w:r>
          </w:p>
        </w:tc>
        <w:tc>
          <w:tcPr>
            <w:tcW w:w="255" w:type="pct"/>
          </w:tcPr>
          <w:p w14:paraId="5FB6A1F4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≥250</w:t>
            </w:r>
          </w:p>
        </w:tc>
        <w:tc>
          <w:tcPr>
            <w:tcW w:w="294" w:type="pct"/>
          </w:tcPr>
          <w:p w14:paraId="7C6FF0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99EDC70" w14:textId="77777777" w:rsidTr="00CE267E">
        <w:trPr>
          <w:trHeight w:val="352"/>
        </w:trPr>
        <w:tc>
          <w:tcPr>
            <w:tcW w:w="242" w:type="pct"/>
          </w:tcPr>
          <w:p w14:paraId="3B4416C4" w14:textId="295B19D3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ori Y et al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51</w:t>
            </w:r>
          </w:p>
        </w:tc>
        <w:tc>
          <w:tcPr>
            <w:tcW w:w="182" w:type="pct"/>
          </w:tcPr>
          <w:p w14:paraId="3E2A309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73973D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40" w:type="pct"/>
          </w:tcPr>
          <w:p w14:paraId="0C2A50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0</w:t>
            </w:r>
          </w:p>
        </w:tc>
        <w:tc>
          <w:tcPr>
            <w:tcW w:w="205" w:type="pct"/>
          </w:tcPr>
          <w:p w14:paraId="4E6EF57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11CB31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B42EE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11B61B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23FD6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360CBAA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2160CC5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98B15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7CDFD7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0481266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69AB206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6506C0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4F2200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667478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D447C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676CD7B1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 xml:space="preserve">229/9 </w:t>
            </w:r>
          </w:p>
        </w:tc>
        <w:tc>
          <w:tcPr>
            <w:tcW w:w="294" w:type="pct"/>
          </w:tcPr>
          <w:p w14:paraId="559B80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2160AC8" w14:textId="77777777" w:rsidTr="00CE267E">
        <w:trPr>
          <w:trHeight w:val="352"/>
        </w:trPr>
        <w:tc>
          <w:tcPr>
            <w:tcW w:w="242" w:type="pct"/>
          </w:tcPr>
          <w:p w14:paraId="6E7B9844" w14:textId="3E71F66B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Ouyang R et al 2024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52</w:t>
            </w:r>
          </w:p>
        </w:tc>
        <w:tc>
          <w:tcPr>
            <w:tcW w:w="182" w:type="pct"/>
          </w:tcPr>
          <w:p w14:paraId="168D51E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</w:t>
            </w:r>
          </w:p>
        </w:tc>
        <w:tc>
          <w:tcPr>
            <w:tcW w:w="239" w:type="pct"/>
          </w:tcPr>
          <w:p w14:paraId="468BE5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7 (40-60)</w:t>
            </w:r>
          </w:p>
        </w:tc>
        <w:tc>
          <w:tcPr>
            <w:tcW w:w="240" w:type="pct"/>
          </w:tcPr>
          <w:p w14:paraId="7FF636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57 </w:t>
            </w:r>
          </w:p>
        </w:tc>
        <w:tc>
          <w:tcPr>
            <w:tcW w:w="205" w:type="pct"/>
          </w:tcPr>
          <w:p w14:paraId="239959E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F (67%), 3 M (33%)</w:t>
            </w:r>
          </w:p>
        </w:tc>
        <w:tc>
          <w:tcPr>
            <w:tcW w:w="199" w:type="pct"/>
          </w:tcPr>
          <w:p w14:paraId="4D1A05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7A6117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9CAC15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26951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9 (44%)</w:t>
            </w:r>
          </w:p>
        </w:tc>
        <w:tc>
          <w:tcPr>
            <w:tcW w:w="235" w:type="pct"/>
          </w:tcPr>
          <w:p w14:paraId="4D61A1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7 (100%)/ DB 4/7 (57%)</w:t>
            </w:r>
          </w:p>
        </w:tc>
        <w:tc>
          <w:tcPr>
            <w:tcW w:w="229" w:type="pct"/>
          </w:tcPr>
          <w:p w14:paraId="3585A4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30E27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103AE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/9 (100%)</w:t>
            </w:r>
          </w:p>
        </w:tc>
        <w:tc>
          <w:tcPr>
            <w:tcW w:w="199" w:type="pct"/>
          </w:tcPr>
          <w:p w14:paraId="755849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707841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6635E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3D205C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D7A526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8B7DD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9 (67%)</w:t>
            </w:r>
          </w:p>
        </w:tc>
        <w:tc>
          <w:tcPr>
            <w:tcW w:w="255" w:type="pct"/>
          </w:tcPr>
          <w:p w14:paraId="40C0591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86 (222–383)</w:t>
            </w:r>
          </w:p>
        </w:tc>
        <w:tc>
          <w:tcPr>
            <w:tcW w:w="294" w:type="pct"/>
          </w:tcPr>
          <w:p w14:paraId="2E27A5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1E1F52F" w14:textId="77777777" w:rsidTr="00CE267E">
        <w:trPr>
          <w:trHeight w:val="352"/>
        </w:trPr>
        <w:tc>
          <w:tcPr>
            <w:tcW w:w="242" w:type="pct"/>
          </w:tcPr>
          <w:p w14:paraId="62A87AA3" w14:textId="72027B05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7475B33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2</w:t>
            </w:r>
          </w:p>
        </w:tc>
        <w:tc>
          <w:tcPr>
            <w:tcW w:w="239" w:type="pct"/>
          </w:tcPr>
          <w:p w14:paraId="6268B29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9</w:t>
            </w:r>
          </w:p>
        </w:tc>
        <w:tc>
          <w:tcPr>
            <w:tcW w:w="240" w:type="pct"/>
          </w:tcPr>
          <w:p w14:paraId="65996AC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05" w:type="pct"/>
          </w:tcPr>
          <w:p w14:paraId="49A25F8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7536EA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56DA758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5DB27E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3960EA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7EBBDDD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 DB NA</w:t>
            </w:r>
          </w:p>
        </w:tc>
        <w:tc>
          <w:tcPr>
            <w:tcW w:w="229" w:type="pct"/>
          </w:tcPr>
          <w:p w14:paraId="0839CF5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2CD4988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2EC049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6378689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D509BE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76" w:type="pct"/>
          </w:tcPr>
          <w:p w14:paraId="3879D8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2" w:type="pct"/>
          </w:tcPr>
          <w:p w14:paraId="3568940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97" w:type="pct"/>
          </w:tcPr>
          <w:p w14:paraId="080335B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E30ACA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55" w:type="pct"/>
          </w:tcPr>
          <w:p w14:paraId="2C5BA60F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</w:rPr>
              <w:t>110/361</w:t>
            </w:r>
          </w:p>
        </w:tc>
        <w:tc>
          <w:tcPr>
            <w:tcW w:w="294" w:type="pct"/>
          </w:tcPr>
          <w:p w14:paraId="52FE53C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A5E13D6" w14:textId="77777777" w:rsidTr="00CE267E">
        <w:trPr>
          <w:trHeight w:val="352"/>
        </w:trPr>
        <w:tc>
          <w:tcPr>
            <w:tcW w:w="242" w:type="pct"/>
          </w:tcPr>
          <w:p w14:paraId="5487BC67" w14:textId="684FFCD5" w:rsidR="006C54DA" w:rsidRPr="00904B4C" w:rsidRDefault="00F77F3F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3</w:t>
            </w:r>
          </w:p>
        </w:tc>
        <w:tc>
          <w:tcPr>
            <w:tcW w:w="182" w:type="pct"/>
          </w:tcPr>
          <w:p w14:paraId="76539B5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007AC32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9</w:t>
            </w:r>
          </w:p>
        </w:tc>
        <w:tc>
          <w:tcPr>
            <w:tcW w:w="240" w:type="pct"/>
          </w:tcPr>
          <w:p w14:paraId="009E712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6</w:t>
            </w:r>
          </w:p>
        </w:tc>
        <w:tc>
          <w:tcPr>
            <w:tcW w:w="205" w:type="pct"/>
          </w:tcPr>
          <w:p w14:paraId="596712B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624716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5C2C31F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686BA5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9A73FA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404184F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NA</w:t>
            </w:r>
          </w:p>
        </w:tc>
        <w:tc>
          <w:tcPr>
            <w:tcW w:w="229" w:type="pct"/>
          </w:tcPr>
          <w:p w14:paraId="2C95EFE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0F20A53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727003D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4E4FC0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64A1317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76" w:type="pct"/>
          </w:tcPr>
          <w:p w14:paraId="16F3FEF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2" w:type="pct"/>
          </w:tcPr>
          <w:p w14:paraId="29894E4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97" w:type="pct"/>
          </w:tcPr>
          <w:p w14:paraId="138CE00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E7A0A3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4AE5910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24/354</w:t>
            </w:r>
          </w:p>
        </w:tc>
        <w:tc>
          <w:tcPr>
            <w:tcW w:w="294" w:type="pct"/>
          </w:tcPr>
          <w:p w14:paraId="63F99F3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CA1496E" w14:textId="77777777" w:rsidTr="00CE267E">
        <w:trPr>
          <w:trHeight w:val="352"/>
        </w:trPr>
        <w:tc>
          <w:tcPr>
            <w:tcW w:w="242" w:type="pct"/>
          </w:tcPr>
          <w:p w14:paraId="062BF98C" w14:textId="33325FFB" w:rsidR="006C54DA" w:rsidRPr="00904B4C" w:rsidRDefault="001E0A89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60112CA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0DE9DBE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9</w:t>
            </w:r>
          </w:p>
        </w:tc>
        <w:tc>
          <w:tcPr>
            <w:tcW w:w="240" w:type="pct"/>
          </w:tcPr>
          <w:p w14:paraId="5FA513D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7</w:t>
            </w:r>
          </w:p>
        </w:tc>
        <w:tc>
          <w:tcPr>
            <w:tcW w:w="205" w:type="pct"/>
          </w:tcPr>
          <w:p w14:paraId="5AF6F56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4F3213A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4F293C0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7BF06EC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1D75FE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35" w:type="pct"/>
          </w:tcPr>
          <w:p w14:paraId="4E87DC7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NA</w:t>
            </w:r>
          </w:p>
        </w:tc>
        <w:tc>
          <w:tcPr>
            <w:tcW w:w="229" w:type="pct"/>
          </w:tcPr>
          <w:p w14:paraId="4D20B09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A2487D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667D541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7111087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357FC4C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76" w:type="pct"/>
          </w:tcPr>
          <w:p w14:paraId="01ADF66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2" w:type="pct"/>
          </w:tcPr>
          <w:p w14:paraId="09D329B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97" w:type="pct"/>
          </w:tcPr>
          <w:p w14:paraId="04F3DF8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1AD1D456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55" w:type="pct"/>
          </w:tcPr>
          <w:p w14:paraId="7ECB9D3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8/341</w:t>
            </w:r>
          </w:p>
        </w:tc>
        <w:tc>
          <w:tcPr>
            <w:tcW w:w="294" w:type="pct"/>
          </w:tcPr>
          <w:p w14:paraId="645B463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5077C6BC" w14:textId="77777777" w:rsidTr="00CE267E">
        <w:trPr>
          <w:trHeight w:val="352"/>
        </w:trPr>
        <w:tc>
          <w:tcPr>
            <w:tcW w:w="242" w:type="pct"/>
          </w:tcPr>
          <w:p w14:paraId="728AC332" w14:textId="47680C84" w:rsidR="006C54DA" w:rsidRPr="00904B4C" w:rsidRDefault="006C54DA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1E0A89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182" w:type="pct"/>
          </w:tcPr>
          <w:p w14:paraId="506F44E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57B2655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8</w:t>
            </w:r>
          </w:p>
        </w:tc>
        <w:tc>
          <w:tcPr>
            <w:tcW w:w="240" w:type="pct"/>
          </w:tcPr>
          <w:p w14:paraId="71E6D99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1</w:t>
            </w:r>
          </w:p>
        </w:tc>
        <w:tc>
          <w:tcPr>
            <w:tcW w:w="205" w:type="pct"/>
          </w:tcPr>
          <w:p w14:paraId="4036D3B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M</w:t>
            </w:r>
          </w:p>
        </w:tc>
        <w:tc>
          <w:tcPr>
            <w:tcW w:w="199" w:type="pct"/>
          </w:tcPr>
          <w:p w14:paraId="12650D8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8" w:type="pct"/>
          </w:tcPr>
          <w:p w14:paraId="49C53CD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2EBC493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852A56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659FCD4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/DB NA</w:t>
            </w:r>
          </w:p>
        </w:tc>
        <w:tc>
          <w:tcPr>
            <w:tcW w:w="229" w:type="pct"/>
          </w:tcPr>
          <w:p w14:paraId="3E9443B0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58F597AB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9" w:type="pct"/>
          </w:tcPr>
          <w:p w14:paraId="60C8681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199" w:type="pct"/>
          </w:tcPr>
          <w:p w14:paraId="034D3211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43865A24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76" w:type="pct"/>
          </w:tcPr>
          <w:p w14:paraId="143CF81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62" w:type="pct"/>
          </w:tcPr>
          <w:p w14:paraId="020743A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97" w:type="pct"/>
          </w:tcPr>
          <w:p w14:paraId="6BBA622F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6855981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55" w:type="pct"/>
          </w:tcPr>
          <w:p w14:paraId="36B8943B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24/347</w:t>
            </w:r>
          </w:p>
        </w:tc>
        <w:tc>
          <w:tcPr>
            <w:tcW w:w="294" w:type="pct"/>
          </w:tcPr>
          <w:p w14:paraId="621B682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1DDF8842" w14:textId="77777777" w:rsidTr="00CE267E">
        <w:trPr>
          <w:trHeight w:val="352"/>
        </w:trPr>
        <w:tc>
          <w:tcPr>
            <w:tcW w:w="242" w:type="pct"/>
          </w:tcPr>
          <w:p w14:paraId="1E0FEBF9" w14:textId="3EC4FDF4" w:rsidR="006C54DA" w:rsidRPr="00904B4C" w:rsidRDefault="001E0A89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63DC62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18BAFD4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40" w:type="pct"/>
          </w:tcPr>
          <w:p w14:paraId="589332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3</w:t>
            </w:r>
          </w:p>
        </w:tc>
        <w:tc>
          <w:tcPr>
            <w:tcW w:w="205" w:type="pct"/>
          </w:tcPr>
          <w:p w14:paraId="21F901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8AA30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64177E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46960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9ADFE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30841F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NA</w:t>
            </w:r>
          </w:p>
        </w:tc>
        <w:tc>
          <w:tcPr>
            <w:tcW w:w="229" w:type="pct"/>
          </w:tcPr>
          <w:p w14:paraId="1ED6C0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FA4A5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5A7A84F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94CC8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1C734A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23CB5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E0AE0F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026628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425A6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37299F5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8/340</w:t>
            </w:r>
          </w:p>
        </w:tc>
        <w:tc>
          <w:tcPr>
            <w:tcW w:w="294" w:type="pct"/>
          </w:tcPr>
          <w:p w14:paraId="6E8921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31E939D" w14:textId="77777777" w:rsidTr="00CE267E">
        <w:trPr>
          <w:trHeight w:val="352"/>
        </w:trPr>
        <w:tc>
          <w:tcPr>
            <w:tcW w:w="242" w:type="pct"/>
          </w:tcPr>
          <w:p w14:paraId="237AFB8F" w14:textId="4CDDA05F" w:rsidR="006C54DA" w:rsidRPr="00904B4C" w:rsidRDefault="001E0A89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40115D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53E40A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40" w:type="pct"/>
          </w:tcPr>
          <w:p w14:paraId="70428E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7</w:t>
            </w:r>
          </w:p>
        </w:tc>
        <w:tc>
          <w:tcPr>
            <w:tcW w:w="205" w:type="pct"/>
          </w:tcPr>
          <w:p w14:paraId="445AC93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69E60C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97412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4F337D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1B0EF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2BD13E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15695C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05FE36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48327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68CE9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6DA35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C5638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62C352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7A2FDA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8CDCF7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2A9CC38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3/315</w:t>
            </w:r>
          </w:p>
        </w:tc>
        <w:tc>
          <w:tcPr>
            <w:tcW w:w="294" w:type="pct"/>
          </w:tcPr>
          <w:p w14:paraId="5B04D2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87CC4A5" w14:textId="77777777" w:rsidTr="00CE267E">
        <w:trPr>
          <w:trHeight w:val="352"/>
        </w:trPr>
        <w:tc>
          <w:tcPr>
            <w:tcW w:w="242" w:type="pct"/>
          </w:tcPr>
          <w:p w14:paraId="2711E33A" w14:textId="536BDFF3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7446DE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5DDFD5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</w:t>
            </w:r>
          </w:p>
        </w:tc>
        <w:tc>
          <w:tcPr>
            <w:tcW w:w="240" w:type="pct"/>
          </w:tcPr>
          <w:p w14:paraId="6F1B7CF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0</w:t>
            </w:r>
          </w:p>
        </w:tc>
        <w:tc>
          <w:tcPr>
            <w:tcW w:w="205" w:type="pct"/>
          </w:tcPr>
          <w:p w14:paraId="0C96AE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0BA7E4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42EB85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06D3FB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A321C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4F7C76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74DDCC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C0C87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7B82CA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F949CD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352A09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53E817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09D5992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6260B6B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34DA2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445F1E0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5/272</w:t>
            </w:r>
          </w:p>
        </w:tc>
        <w:tc>
          <w:tcPr>
            <w:tcW w:w="294" w:type="pct"/>
          </w:tcPr>
          <w:p w14:paraId="100FC8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42648BA4" w14:textId="77777777" w:rsidTr="00CE267E">
        <w:trPr>
          <w:trHeight w:val="352"/>
        </w:trPr>
        <w:tc>
          <w:tcPr>
            <w:tcW w:w="242" w:type="pct"/>
          </w:tcPr>
          <w:p w14:paraId="7590CC0C" w14:textId="4294D045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Ando M 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3</w:t>
            </w:r>
          </w:p>
        </w:tc>
        <w:tc>
          <w:tcPr>
            <w:tcW w:w="182" w:type="pct"/>
          </w:tcPr>
          <w:p w14:paraId="4EF0ED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BE5A4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6</w:t>
            </w:r>
          </w:p>
        </w:tc>
        <w:tc>
          <w:tcPr>
            <w:tcW w:w="240" w:type="pct"/>
          </w:tcPr>
          <w:p w14:paraId="03EE1D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7</w:t>
            </w:r>
          </w:p>
        </w:tc>
        <w:tc>
          <w:tcPr>
            <w:tcW w:w="205" w:type="pct"/>
          </w:tcPr>
          <w:p w14:paraId="60FF3EE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3B1CFF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6270AA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75B0C5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AF513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5" w:type="pct"/>
          </w:tcPr>
          <w:p w14:paraId="4706D5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NA</w:t>
            </w:r>
          </w:p>
        </w:tc>
        <w:tc>
          <w:tcPr>
            <w:tcW w:w="229" w:type="pct"/>
          </w:tcPr>
          <w:p w14:paraId="6C33CB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A0032D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4AA58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5FF4D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E6000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13FF6E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493F6CC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13D22A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1672D0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2E36F62E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5/288</w:t>
            </w:r>
          </w:p>
        </w:tc>
        <w:tc>
          <w:tcPr>
            <w:tcW w:w="294" w:type="pct"/>
          </w:tcPr>
          <w:p w14:paraId="0D8F02A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27AF817A" w14:textId="77777777" w:rsidTr="00CE267E">
        <w:trPr>
          <w:trHeight w:val="352"/>
        </w:trPr>
        <w:tc>
          <w:tcPr>
            <w:tcW w:w="242" w:type="pct"/>
          </w:tcPr>
          <w:p w14:paraId="264DF26A" w14:textId="544C6E90" w:rsidR="006C54DA" w:rsidRPr="00904B4C" w:rsidRDefault="00F77F3F" w:rsidP="00185C7B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17598C3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</w:p>
        </w:tc>
        <w:tc>
          <w:tcPr>
            <w:tcW w:w="239" w:type="pct"/>
          </w:tcPr>
          <w:p w14:paraId="6164432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0" w:type="pct"/>
          </w:tcPr>
          <w:p w14:paraId="5E7081E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5" w:type="pct"/>
          </w:tcPr>
          <w:p w14:paraId="1D34AC93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F</w:t>
            </w:r>
          </w:p>
        </w:tc>
        <w:tc>
          <w:tcPr>
            <w:tcW w:w="199" w:type="pct"/>
          </w:tcPr>
          <w:p w14:paraId="08CD509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68" w:type="pct"/>
          </w:tcPr>
          <w:p w14:paraId="47991B0D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57AFA10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7C18B8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235" w:type="pct"/>
          </w:tcPr>
          <w:p w14:paraId="271332F5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/ DB NA</w:t>
            </w:r>
          </w:p>
        </w:tc>
        <w:tc>
          <w:tcPr>
            <w:tcW w:w="229" w:type="pct"/>
          </w:tcPr>
          <w:p w14:paraId="2696A437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C26A932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9" w:type="pct"/>
          </w:tcPr>
          <w:p w14:paraId="7235CD7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199" w:type="pct"/>
          </w:tcPr>
          <w:p w14:paraId="151904A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36" w:type="pct"/>
          </w:tcPr>
          <w:p w14:paraId="7BD48F8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76" w:type="pct"/>
          </w:tcPr>
          <w:p w14:paraId="2493EAFE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62" w:type="pct"/>
          </w:tcPr>
          <w:p w14:paraId="59AAD2C9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97" w:type="pct"/>
          </w:tcPr>
          <w:p w14:paraId="096551EC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41" w:type="pct"/>
          </w:tcPr>
          <w:p w14:paraId="0F04899A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55" w:type="pct"/>
          </w:tcPr>
          <w:p w14:paraId="3C1F9BA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  <w:lang w:val="it-IT"/>
              </w:rPr>
            </w:pPr>
            <w:r w:rsidRPr="00904B4C">
              <w:rPr>
                <w:rFonts w:ascii="Cambria" w:hAnsi="Cambria" w:cstheme="minorHAnsi"/>
                <w:szCs w:val="22"/>
                <w:lang w:val="it-IT"/>
              </w:rPr>
              <w:t>8/273</w:t>
            </w:r>
          </w:p>
        </w:tc>
        <w:tc>
          <w:tcPr>
            <w:tcW w:w="294" w:type="pct"/>
          </w:tcPr>
          <w:p w14:paraId="23A262A8" w14:textId="77777777" w:rsidR="006C54DA" w:rsidRPr="00904B4C" w:rsidRDefault="006C54DA" w:rsidP="00185C7B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CE267E" w:rsidRPr="00904B4C" w14:paraId="20838A64" w14:textId="77777777" w:rsidTr="00CE267E">
        <w:trPr>
          <w:trHeight w:val="352"/>
        </w:trPr>
        <w:tc>
          <w:tcPr>
            <w:tcW w:w="242" w:type="pct"/>
          </w:tcPr>
          <w:p w14:paraId="1306F2E0" w14:textId="45A1D57D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="001E0A89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0CA02EC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782F52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9</w:t>
            </w:r>
          </w:p>
        </w:tc>
        <w:tc>
          <w:tcPr>
            <w:tcW w:w="240" w:type="pct"/>
          </w:tcPr>
          <w:p w14:paraId="4A8FDE2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3</w:t>
            </w:r>
          </w:p>
        </w:tc>
        <w:tc>
          <w:tcPr>
            <w:tcW w:w="205" w:type="pct"/>
          </w:tcPr>
          <w:p w14:paraId="0C4A25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13936D4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19D529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1B5FB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5D799E5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5" w:type="pct"/>
          </w:tcPr>
          <w:p w14:paraId="1DBD45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0128D8A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70C173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45E495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D49C9A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2CAE1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7C420AA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2" w:type="pct"/>
          </w:tcPr>
          <w:p w14:paraId="0C9FE5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97" w:type="pct"/>
          </w:tcPr>
          <w:p w14:paraId="6D3F3B8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2DDC101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E6174C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16/273</w:t>
            </w:r>
          </w:p>
        </w:tc>
        <w:tc>
          <w:tcPr>
            <w:tcW w:w="294" w:type="pct"/>
          </w:tcPr>
          <w:p w14:paraId="2BCADC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2E42A76" w14:textId="77777777" w:rsidTr="00CE267E">
        <w:trPr>
          <w:trHeight w:val="352"/>
        </w:trPr>
        <w:tc>
          <w:tcPr>
            <w:tcW w:w="242" w:type="pct"/>
          </w:tcPr>
          <w:p w14:paraId="7160F398" w14:textId="39B667A0" w:rsidR="006C54DA" w:rsidRPr="00904B4C" w:rsidRDefault="001E0A89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2F6E032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A7CEA6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8</w:t>
            </w:r>
          </w:p>
        </w:tc>
        <w:tc>
          <w:tcPr>
            <w:tcW w:w="240" w:type="pct"/>
          </w:tcPr>
          <w:p w14:paraId="15386F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6</w:t>
            </w:r>
          </w:p>
        </w:tc>
        <w:tc>
          <w:tcPr>
            <w:tcW w:w="205" w:type="pct"/>
          </w:tcPr>
          <w:p w14:paraId="312B4F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589A7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6CF4426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1A3DC8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6501D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3A99FDA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NA</w:t>
            </w:r>
          </w:p>
        </w:tc>
        <w:tc>
          <w:tcPr>
            <w:tcW w:w="229" w:type="pct"/>
          </w:tcPr>
          <w:p w14:paraId="40A575C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6A3C8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452B0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34CFD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5B9E3D3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609FB4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2" w:type="pct"/>
          </w:tcPr>
          <w:p w14:paraId="69CE62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DB611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CC9B7C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19B7508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16/273</w:t>
            </w:r>
          </w:p>
        </w:tc>
        <w:tc>
          <w:tcPr>
            <w:tcW w:w="294" w:type="pct"/>
          </w:tcPr>
          <w:p w14:paraId="63E568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CAE5768" w14:textId="77777777" w:rsidTr="00CE267E">
        <w:trPr>
          <w:trHeight w:val="352"/>
        </w:trPr>
        <w:tc>
          <w:tcPr>
            <w:tcW w:w="242" w:type="pct"/>
          </w:tcPr>
          <w:p w14:paraId="363DDD4A" w14:textId="10F4AA9C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182" w:type="pct"/>
          </w:tcPr>
          <w:p w14:paraId="7E5F33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544CAB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4</w:t>
            </w:r>
          </w:p>
        </w:tc>
        <w:tc>
          <w:tcPr>
            <w:tcW w:w="240" w:type="pct"/>
          </w:tcPr>
          <w:p w14:paraId="5B22B55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5</w:t>
            </w:r>
          </w:p>
        </w:tc>
        <w:tc>
          <w:tcPr>
            <w:tcW w:w="205" w:type="pct"/>
          </w:tcPr>
          <w:p w14:paraId="5D9293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5B2532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D184D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853EE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6EB43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3A77C2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A</w:t>
            </w:r>
          </w:p>
        </w:tc>
        <w:tc>
          <w:tcPr>
            <w:tcW w:w="229" w:type="pct"/>
          </w:tcPr>
          <w:p w14:paraId="1F7744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D7E3E1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2F2011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C45A6B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719CD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53EFFC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38BF6F9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328F6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57271C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28300CF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04/270</w:t>
            </w:r>
          </w:p>
        </w:tc>
        <w:tc>
          <w:tcPr>
            <w:tcW w:w="294" w:type="pct"/>
          </w:tcPr>
          <w:p w14:paraId="36C2DD3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708AED5B" w14:textId="77777777" w:rsidTr="00CE267E">
        <w:trPr>
          <w:trHeight w:val="352"/>
        </w:trPr>
        <w:tc>
          <w:tcPr>
            <w:tcW w:w="242" w:type="pct"/>
          </w:tcPr>
          <w:p w14:paraId="775C2059" w14:textId="421ADBEB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Jimenez A </w:t>
            </w:r>
            <w:proofErr w:type="gramStart"/>
            <w:r w:rsidRPr="00904B4C">
              <w:rPr>
                <w:rFonts w:ascii="Cambria" w:hAnsi="Cambria" w:cs="Calibri"/>
                <w:szCs w:val="22"/>
                <w:lang w:val="it-IT"/>
              </w:rPr>
              <w:t>J  et</w:t>
            </w:r>
            <w:proofErr w:type="gramEnd"/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 al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182" w:type="pct"/>
          </w:tcPr>
          <w:p w14:paraId="2451E2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74581A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4</w:t>
            </w:r>
          </w:p>
        </w:tc>
        <w:tc>
          <w:tcPr>
            <w:tcW w:w="240" w:type="pct"/>
          </w:tcPr>
          <w:p w14:paraId="730ECD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2</w:t>
            </w:r>
          </w:p>
        </w:tc>
        <w:tc>
          <w:tcPr>
            <w:tcW w:w="205" w:type="pct"/>
          </w:tcPr>
          <w:p w14:paraId="19E5A6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1A3580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1197E8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0BC76E1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7CD7A91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87DF8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 DB Yes</w:t>
            </w:r>
          </w:p>
        </w:tc>
        <w:tc>
          <w:tcPr>
            <w:tcW w:w="229" w:type="pct"/>
          </w:tcPr>
          <w:p w14:paraId="13AA5C1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99B9C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31DFD6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34485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6D2DA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021F933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105F11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A296C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243EE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32185C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270</w:t>
            </w:r>
          </w:p>
        </w:tc>
        <w:tc>
          <w:tcPr>
            <w:tcW w:w="294" w:type="pct"/>
          </w:tcPr>
          <w:p w14:paraId="481534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5DA72FF1" w14:textId="77777777" w:rsidTr="00CE267E">
        <w:trPr>
          <w:trHeight w:val="352"/>
        </w:trPr>
        <w:tc>
          <w:tcPr>
            <w:tcW w:w="242" w:type="pct"/>
          </w:tcPr>
          <w:p w14:paraId="1CC0AF60" w14:textId="403D2D9D" w:rsidR="006C54DA" w:rsidRPr="00904B4C" w:rsidRDefault="006C54DA" w:rsidP="00185C7B">
            <w:pPr>
              <w:rPr>
                <w:rFonts w:ascii="Cambria" w:hAnsi="Cambria" w:cs="Calibri"/>
                <w:szCs w:val="22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t>Foucard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C et al 2023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2714BE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</w:t>
            </w:r>
          </w:p>
        </w:tc>
        <w:tc>
          <w:tcPr>
            <w:tcW w:w="239" w:type="pct"/>
          </w:tcPr>
          <w:p w14:paraId="61D68F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5</w:t>
            </w:r>
          </w:p>
        </w:tc>
        <w:tc>
          <w:tcPr>
            <w:tcW w:w="240" w:type="pct"/>
          </w:tcPr>
          <w:p w14:paraId="7F3EC7E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</w:t>
            </w:r>
          </w:p>
        </w:tc>
        <w:tc>
          <w:tcPr>
            <w:tcW w:w="205" w:type="pct"/>
          </w:tcPr>
          <w:p w14:paraId="268893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081567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5CE003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aroxysmal dysarthria, ataxia</w:t>
            </w:r>
          </w:p>
        </w:tc>
        <w:tc>
          <w:tcPr>
            <w:tcW w:w="241" w:type="pct"/>
          </w:tcPr>
          <w:p w14:paraId="18E4DD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1F09FA4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CD28D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14881A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447688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25E4C3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469DE38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6" w:type="pct"/>
          </w:tcPr>
          <w:p w14:paraId="322E38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239DE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121DB0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3ADBD55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E94169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32336A3C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85</w:t>
            </w:r>
          </w:p>
        </w:tc>
        <w:tc>
          <w:tcPr>
            <w:tcW w:w="294" w:type="pct"/>
          </w:tcPr>
          <w:p w14:paraId="797F4F4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cetazolamide-Improved, </w:t>
            </w:r>
          </w:p>
          <w:p w14:paraId="2411E5B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</w:t>
            </w:r>
            <w:r w:rsidRPr="00904B4C">
              <w:rPr>
                <w:rFonts w:ascii="Cambria" w:hAnsi="Cambria"/>
                <w:szCs w:val="22"/>
              </w:rPr>
              <w:lastRenderedPageBreak/>
              <w:t>opyridine- NA</w:t>
            </w:r>
          </w:p>
        </w:tc>
      </w:tr>
      <w:tr w:rsidR="00CE267E" w:rsidRPr="00904B4C" w14:paraId="576CB30D" w14:textId="77777777" w:rsidTr="00CE267E">
        <w:trPr>
          <w:trHeight w:val="352"/>
        </w:trPr>
        <w:tc>
          <w:tcPr>
            <w:tcW w:w="242" w:type="pct"/>
          </w:tcPr>
          <w:p w14:paraId="71E717CD" w14:textId="0AE6980D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lastRenderedPageBreak/>
              <w:t>Foucard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C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t>et al 2023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182" w:type="pct"/>
          </w:tcPr>
          <w:p w14:paraId="4988F8D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6BF93E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5</w:t>
            </w:r>
          </w:p>
        </w:tc>
        <w:tc>
          <w:tcPr>
            <w:tcW w:w="240" w:type="pct"/>
          </w:tcPr>
          <w:p w14:paraId="1E9983B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025F07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12A71C0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2FEB7F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es-  Impaired gait</w:t>
            </w:r>
          </w:p>
        </w:tc>
        <w:tc>
          <w:tcPr>
            <w:tcW w:w="241" w:type="pct"/>
          </w:tcPr>
          <w:p w14:paraId="787526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415C93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179669F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/ DB NA</w:t>
            </w:r>
          </w:p>
        </w:tc>
        <w:tc>
          <w:tcPr>
            <w:tcW w:w="229" w:type="pct"/>
          </w:tcPr>
          <w:p w14:paraId="006BCA0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42312E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3CC10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7690DAD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E27C6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6F7852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0BC02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67C395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555625C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4F3EA07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94" w:type="pct"/>
          </w:tcPr>
          <w:p w14:paraId="7C660B3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cetazolamide- NA, </w:t>
            </w:r>
          </w:p>
          <w:p w14:paraId="71C96D2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 NA</w:t>
            </w:r>
          </w:p>
        </w:tc>
      </w:tr>
      <w:tr w:rsidR="00CE267E" w:rsidRPr="00904B4C" w14:paraId="2EB23E42" w14:textId="77777777" w:rsidTr="00CE267E">
        <w:trPr>
          <w:trHeight w:val="352"/>
        </w:trPr>
        <w:tc>
          <w:tcPr>
            <w:tcW w:w="242" w:type="pct"/>
          </w:tcPr>
          <w:p w14:paraId="001DE3C0" w14:textId="513EDCF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Foucard C et al 2023</w:t>
            </w:r>
            <w:r w:rsidR="00F77F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182" w:type="pct"/>
          </w:tcPr>
          <w:p w14:paraId="15B6F1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64A515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</w:t>
            </w:r>
          </w:p>
        </w:tc>
        <w:tc>
          <w:tcPr>
            <w:tcW w:w="240" w:type="pct"/>
          </w:tcPr>
          <w:p w14:paraId="0C1E97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0CA9DE3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6BBD8D9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61EE80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es-  Impaired gait</w:t>
            </w:r>
          </w:p>
        </w:tc>
        <w:tc>
          <w:tcPr>
            <w:tcW w:w="241" w:type="pct"/>
          </w:tcPr>
          <w:p w14:paraId="15B244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730109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09D5270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DB Yes</w:t>
            </w:r>
          </w:p>
        </w:tc>
        <w:tc>
          <w:tcPr>
            <w:tcW w:w="229" w:type="pct"/>
          </w:tcPr>
          <w:p w14:paraId="5146D0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24B39E8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9D583B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2F2B32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273DB16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04CC29F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2771D4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4FB873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507E3A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1598B4E0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450</w:t>
            </w:r>
          </w:p>
        </w:tc>
        <w:tc>
          <w:tcPr>
            <w:tcW w:w="294" w:type="pct"/>
          </w:tcPr>
          <w:p w14:paraId="1E5FA8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cetazolamide- NA, </w:t>
            </w:r>
          </w:p>
          <w:p w14:paraId="56D7C52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 NA</w:t>
            </w:r>
          </w:p>
        </w:tc>
      </w:tr>
      <w:tr w:rsidR="00CE267E" w:rsidRPr="00904B4C" w14:paraId="5729D0B7" w14:textId="77777777" w:rsidTr="00CE267E">
        <w:trPr>
          <w:trHeight w:val="352"/>
        </w:trPr>
        <w:tc>
          <w:tcPr>
            <w:tcW w:w="242" w:type="pct"/>
          </w:tcPr>
          <w:p w14:paraId="070B3775" w14:textId="48F78961" w:rsidR="006C54DA" w:rsidRPr="00904B4C" w:rsidRDefault="00F77F3F" w:rsidP="00185C7B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Foucard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182" w:type="pct"/>
          </w:tcPr>
          <w:p w14:paraId="545B2F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494AD90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5</w:t>
            </w:r>
          </w:p>
        </w:tc>
        <w:tc>
          <w:tcPr>
            <w:tcW w:w="240" w:type="pct"/>
          </w:tcPr>
          <w:p w14:paraId="5774253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1DC4F3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27BC19E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763B9E2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es-  Impaired gait</w:t>
            </w:r>
          </w:p>
        </w:tc>
        <w:tc>
          <w:tcPr>
            <w:tcW w:w="241" w:type="pct"/>
          </w:tcPr>
          <w:p w14:paraId="682FC83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0C21A64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01F59F2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DB NA</w:t>
            </w:r>
          </w:p>
        </w:tc>
        <w:tc>
          <w:tcPr>
            <w:tcW w:w="229" w:type="pct"/>
          </w:tcPr>
          <w:p w14:paraId="46E78A7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BB6BA6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6C1A49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199" w:type="pct"/>
          </w:tcPr>
          <w:p w14:paraId="477626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6" w:type="pct"/>
          </w:tcPr>
          <w:p w14:paraId="1AC03B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5BB28D3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BE071C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C7A210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14530BA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0F2B8EB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500</w:t>
            </w:r>
          </w:p>
        </w:tc>
        <w:tc>
          <w:tcPr>
            <w:tcW w:w="294" w:type="pct"/>
          </w:tcPr>
          <w:p w14:paraId="0AACF2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cetazolamide- NA, </w:t>
            </w:r>
          </w:p>
          <w:p w14:paraId="27DFFE4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- NA</w:t>
            </w:r>
          </w:p>
        </w:tc>
      </w:tr>
      <w:tr w:rsidR="00CE267E" w:rsidRPr="00904B4C" w14:paraId="2133337A" w14:textId="77777777" w:rsidTr="00CE267E">
        <w:trPr>
          <w:trHeight w:val="352"/>
        </w:trPr>
        <w:tc>
          <w:tcPr>
            <w:tcW w:w="242" w:type="pct"/>
          </w:tcPr>
          <w:p w14:paraId="7A38D2CB" w14:textId="12C869C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Seemann J 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D4733F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182" w:type="pct"/>
          </w:tcPr>
          <w:p w14:paraId="70FBBF8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1</w:t>
            </w:r>
          </w:p>
        </w:tc>
        <w:tc>
          <w:tcPr>
            <w:tcW w:w="239" w:type="pct"/>
          </w:tcPr>
          <w:p w14:paraId="04EFEC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8</w:t>
            </w:r>
          </w:p>
        </w:tc>
        <w:tc>
          <w:tcPr>
            <w:tcW w:w="240" w:type="pct"/>
          </w:tcPr>
          <w:p w14:paraId="034FA19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3</w:t>
            </w:r>
          </w:p>
        </w:tc>
        <w:tc>
          <w:tcPr>
            <w:tcW w:w="205" w:type="pct"/>
          </w:tcPr>
          <w:p w14:paraId="20F805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65E7086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6B3A8D9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balance, horiz</w:t>
            </w:r>
            <w:r w:rsidRPr="00904B4C">
              <w:rPr>
                <w:rFonts w:ascii="Cambria" w:hAnsi="Cambria"/>
                <w:szCs w:val="22"/>
              </w:rPr>
              <w:lastRenderedPageBreak/>
              <w:t>ontal diplopia</w:t>
            </w:r>
          </w:p>
        </w:tc>
        <w:tc>
          <w:tcPr>
            <w:tcW w:w="241" w:type="pct"/>
          </w:tcPr>
          <w:p w14:paraId="4055E3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o</w:t>
            </w:r>
          </w:p>
        </w:tc>
        <w:tc>
          <w:tcPr>
            <w:tcW w:w="241" w:type="pct"/>
          </w:tcPr>
          <w:p w14:paraId="39FE8CF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573BB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73F48A2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76603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6FB115E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77A310D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45CA0FF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73D2C3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799769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55687BB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xercise, Exhaustion</w:t>
            </w:r>
          </w:p>
        </w:tc>
        <w:tc>
          <w:tcPr>
            <w:tcW w:w="241" w:type="pct"/>
          </w:tcPr>
          <w:p w14:paraId="245F001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B9409D6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330 </w:t>
            </w:r>
          </w:p>
        </w:tc>
        <w:tc>
          <w:tcPr>
            <w:tcW w:w="294" w:type="pct"/>
          </w:tcPr>
          <w:p w14:paraId="294A448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-aminopyridine </w:t>
            </w:r>
          </w:p>
        </w:tc>
      </w:tr>
      <w:tr w:rsidR="00CE267E" w:rsidRPr="00904B4C" w14:paraId="6110D282" w14:textId="77777777" w:rsidTr="00CE267E">
        <w:trPr>
          <w:trHeight w:val="352"/>
        </w:trPr>
        <w:tc>
          <w:tcPr>
            <w:tcW w:w="242" w:type="pct"/>
          </w:tcPr>
          <w:p w14:paraId="444A99A6" w14:textId="5FD0CDA6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D4733F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7CF5565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</w:t>
            </w:r>
          </w:p>
        </w:tc>
        <w:tc>
          <w:tcPr>
            <w:tcW w:w="239" w:type="pct"/>
          </w:tcPr>
          <w:p w14:paraId="6AFE03B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2 (30–75)</w:t>
            </w:r>
          </w:p>
        </w:tc>
        <w:tc>
          <w:tcPr>
            <w:tcW w:w="240" w:type="pct"/>
          </w:tcPr>
          <w:p w14:paraId="2DE0B76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0E9C2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 F</w:t>
            </w:r>
          </w:p>
          <w:p w14:paraId="42E572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39%), 14 (60.8%)</w:t>
            </w:r>
          </w:p>
        </w:tc>
        <w:tc>
          <w:tcPr>
            <w:tcW w:w="199" w:type="pct"/>
          </w:tcPr>
          <w:p w14:paraId="775AE72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756331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797DC66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 (43%)</w:t>
            </w:r>
          </w:p>
        </w:tc>
        <w:tc>
          <w:tcPr>
            <w:tcW w:w="241" w:type="pct"/>
          </w:tcPr>
          <w:p w14:paraId="6932324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 (57%)</w:t>
            </w:r>
          </w:p>
        </w:tc>
        <w:tc>
          <w:tcPr>
            <w:tcW w:w="235" w:type="pct"/>
          </w:tcPr>
          <w:p w14:paraId="45BF3F7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15 (65%)/ DB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17 (74%)</w:t>
            </w:r>
          </w:p>
        </w:tc>
        <w:tc>
          <w:tcPr>
            <w:tcW w:w="229" w:type="pct"/>
          </w:tcPr>
          <w:p w14:paraId="54F3374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 (70%)</w:t>
            </w:r>
          </w:p>
        </w:tc>
        <w:tc>
          <w:tcPr>
            <w:tcW w:w="209" w:type="pct"/>
          </w:tcPr>
          <w:p w14:paraId="119CD1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4%)</w:t>
            </w:r>
          </w:p>
        </w:tc>
        <w:tc>
          <w:tcPr>
            <w:tcW w:w="209" w:type="pct"/>
          </w:tcPr>
          <w:p w14:paraId="480C97E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2 (96%)</w:t>
            </w:r>
          </w:p>
        </w:tc>
        <w:tc>
          <w:tcPr>
            <w:tcW w:w="199" w:type="pct"/>
          </w:tcPr>
          <w:p w14:paraId="262CF50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25C1D6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83CB06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6B47009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1DEE26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,  Yes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Alcohol 5/5100%)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Exercise 6/6(100%)</w:t>
            </w:r>
          </w:p>
        </w:tc>
        <w:tc>
          <w:tcPr>
            <w:tcW w:w="241" w:type="pct"/>
          </w:tcPr>
          <w:p w14:paraId="5441220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61C36B9D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NA</w:t>
            </w:r>
          </w:p>
        </w:tc>
        <w:tc>
          <w:tcPr>
            <w:tcW w:w="294" w:type="pct"/>
          </w:tcPr>
          <w:p w14:paraId="210456A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verall Acetazolamide</w:t>
            </w:r>
          </w:p>
          <w:p w14:paraId="3E7D1EB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%</w:t>
            </w:r>
          </w:p>
        </w:tc>
      </w:tr>
      <w:tr w:rsidR="00CE267E" w:rsidRPr="00904B4C" w14:paraId="4F38B189" w14:textId="77777777" w:rsidTr="00CE267E">
        <w:trPr>
          <w:trHeight w:val="352"/>
        </w:trPr>
        <w:tc>
          <w:tcPr>
            <w:tcW w:w="242" w:type="pct"/>
          </w:tcPr>
          <w:p w14:paraId="5D68B89D" w14:textId="6B197128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D4733F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157F54C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</w:t>
            </w:r>
          </w:p>
        </w:tc>
        <w:tc>
          <w:tcPr>
            <w:tcW w:w="239" w:type="pct"/>
          </w:tcPr>
          <w:p w14:paraId="50E30AF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6 (50–70)</w:t>
            </w:r>
          </w:p>
        </w:tc>
        <w:tc>
          <w:tcPr>
            <w:tcW w:w="240" w:type="pct"/>
          </w:tcPr>
          <w:p w14:paraId="3127741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519CE3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F (43%), 4 M (57%)</w:t>
            </w:r>
          </w:p>
        </w:tc>
        <w:tc>
          <w:tcPr>
            <w:tcW w:w="199" w:type="pct"/>
          </w:tcPr>
          <w:p w14:paraId="0ACCD2D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6EC1559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09FCCF9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(29%)</w:t>
            </w:r>
          </w:p>
        </w:tc>
        <w:tc>
          <w:tcPr>
            <w:tcW w:w="241" w:type="pct"/>
          </w:tcPr>
          <w:p w14:paraId="42B43F4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(86%)</w:t>
            </w:r>
          </w:p>
        </w:tc>
        <w:tc>
          <w:tcPr>
            <w:tcW w:w="235" w:type="pct"/>
          </w:tcPr>
          <w:p w14:paraId="17EB55F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3 (43%)/ DB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2 (29%)</w:t>
            </w:r>
          </w:p>
        </w:tc>
        <w:tc>
          <w:tcPr>
            <w:tcW w:w="229" w:type="pct"/>
          </w:tcPr>
          <w:p w14:paraId="3A4DA4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 (57%)</w:t>
            </w:r>
          </w:p>
        </w:tc>
        <w:tc>
          <w:tcPr>
            <w:tcW w:w="209" w:type="pct"/>
          </w:tcPr>
          <w:p w14:paraId="4FB7E53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43%)</w:t>
            </w:r>
          </w:p>
        </w:tc>
        <w:tc>
          <w:tcPr>
            <w:tcW w:w="209" w:type="pct"/>
          </w:tcPr>
          <w:p w14:paraId="5CE0AD1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 (100%)</w:t>
            </w:r>
          </w:p>
        </w:tc>
        <w:tc>
          <w:tcPr>
            <w:tcW w:w="199" w:type="pct"/>
          </w:tcPr>
          <w:p w14:paraId="325E3EB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64983AF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F1AB25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E390F5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  <w:p w14:paraId="6E0F7F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97" w:type="pct"/>
          </w:tcPr>
          <w:p w14:paraId="63A803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  <w:p w14:paraId="3FA64E8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Alcohol  11/21 (52%)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</w:p>
        </w:tc>
        <w:tc>
          <w:tcPr>
            <w:tcW w:w="241" w:type="pct"/>
          </w:tcPr>
          <w:p w14:paraId="6A1E507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8023934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4" w:type="pct"/>
          </w:tcPr>
          <w:p w14:paraId="7859546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verall Acetazolamide</w:t>
            </w:r>
          </w:p>
          <w:p w14:paraId="160815C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%</w:t>
            </w:r>
          </w:p>
        </w:tc>
      </w:tr>
      <w:tr w:rsidR="00CE267E" w:rsidRPr="00904B4C" w14:paraId="3A14BB1E" w14:textId="77777777" w:rsidTr="00CE267E">
        <w:trPr>
          <w:trHeight w:val="352"/>
        </w:trPr>
        <w:tc>
          <w:tcPr>
            <w:tcW w:w="242" w:type="pct"/>
          </w:tcPr>
          <w:p w14:paraId="4CFFB5BA" w14:textId="6F3B9349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D4733F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08EB7C10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</w:t>
            </w:r>
          </w:p>
        </w:tc>
        <w:tc>
          <w:tcPr>
            <w:tcW w:w="239" w:type="pct"/>
          </w:tcPr>
          <w:p w14:paraId="4D031CF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</w:t>
            </w:r>
          </w:p>
        </w:tc>
        <w:tc>
          <w:tcPr>
            <w:tcW w:w="240" w:type="pct"/>
          </w:tcPr>
          <w:p w14:paraId="0B7B47E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13828C1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 F, 1 M (100%)</w:t>
            </w:r>
          </w:p>
        </w:tc>
        <w:tc>
          <w:tcPr>
            <w:tcW w:w="199" w:type="pct"/>
          </w:tcPr>
          <w:p w14:paraId="1245FF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2269242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369CCFE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8E07B5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16E8180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29" w:type="pct"/>
          </w:tcPr>
          <w:p w14:paraId="60EE0467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262BD10A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9FF3C8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FC112D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3CFC337F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325058DE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F6E0C4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 </w:t>
            </w:r>
          </w:p>
          <w:p w14:paraId="4BDA9C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97" w:type="pct"/>
          </w:tcPr>
          <w:p w14:paraId="1CB93CE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Yes  Alcohol / Exercise</w:t>
            </w:r>
          </w:p>
        </w:tc>
        <w:tc>
          <w:tcPr>
            <w:tcW w:w="241" w:type="pct"/>
          </w:tcPr>
          <w:p w14:paraId="0961B87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04EE8B92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4" w:type="pct"/>
          </w:tcPr>
          <w:p w14:paraId="4E6D077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verall Acetazolamide</w:t>
            </w:r>
          </w:p>
          <w:p w14:paraId="47C3B57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%</w:t>
            </w:r>
          </w:p>
        </w:tc>
      </w:tr>
      <w:tr w:rsidR="00CE267E" w:rsidRPr="00904B4C" w14:paraId="3EF2C2C7" w14:textId="77777777" w:rsidTr="00CE267E">
        <w:trPr>
          <w:trHeight w:val="352"/>
        </w:trPr>
        <w:tc>
          <w:tcPr>
            <w:tcW w:w="242" w:type="pct"/>
          </w:tcPr>
          <w:p w14:paraId="485B4C88" w14:textId="7CBFDD6F" w:rsidR="006C54DA" w:rsidRPr="00904B4C" w:rsidRDefault="006C54DA" w:rsidP="00185C7B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D4733F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182" w:type="pct"/>
          </w:tcPr>
          <w:p w14:paraId="7193E70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</w:t>
            </w:r>
          </w:p>
        </w:tc>
        <w:tc>
          <w:tcPr>
            <w:tcW w:w="239" w:type="pct"/>
          </w:tcPr>
          <w:p w14:paraId="5213E24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2 (60–71)</w:t>
            </w:r>
          </w:p>
        </w:tc>
        <w:tc>
          <w:tcPr>
            <w:tcW w:w="240" w:type="pct"/>
          </w:tcPr>
          <w:p w14:paraId="5FDC5758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230FA27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 F (66%), 1 M (34%)</w:t>
            </w:r>
          </w:p>
        </w:tc>
        <w:tc>
          <w:tcPr>
            <w:tcW w:w="199" w:type="pct"/>
          </w:tcPr>
          <w:p w14:paraId="29D94EE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10B3F3C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629C755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100%)</w:t>
            </w:r>
          </w:p>
        </w:tc>
        <w:tc>
          <w:tcPr>
            <w:tcW w:w="241" w:type="pct"/>
          </w:tcPr>
          <w:p w14:paraId="274F104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1F2F728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 (66%)/ DB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1 (33%)</w:t>
            </w:r>
          </w:p>
        </w:tc>
        <w:tc>
          <w:tcPr>
            <w:tcW w:w="229" w:type="pct"/>
          </w:tcPr>
          <w:p w14:paraId="7A4A0BAB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100%)</w:t>
            </w:r>
          </w:p>
        </w:tc>
        <w:tc>
          <w:tcPr>
            <w:tcW w:w="209" w:type="pct"/>
          </w:tcPr>
          <w:p w14:paraId="05AEA2C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7A73EF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 (100%)</w:t>
            </w:r>
          </w:p>
        </w:tc>
        <w:tc>
          <w:tcPr>
            <w:tcW w:w="199" w:type="pct"/>
          </w:tcPr>
          <w:p w14:paraId="0626D2E3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1A750371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1611C9A4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37145E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Yes</w:t>
            </w:r>
          </w:p>
        </w:tc>
        <w:tc>
          <w:tcPr>
            <w:tcW w:w="297" w:type="pct"/>
          </w:tcPr>
          <w:p w14:paraId="6B93D15C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NA/ </w:t>
            </w:r>
          </w:p>
          <w:p w14:paraId="20D3AED5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lcohol 2/2 (100%),</w:t>
            </w:r>
          </w:p>
          <w:p w14:paraId="73E6F752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xercise 1 (33%)</w:t>
            </w:r>
          </w:p>
          <w:p w14:paraId="7EAAEBB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41" w:type="pct"/>
          </w:tcPr>
          <w:p w14:paraId="7E22A186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Yes</w:t>
            </w:r>
          </w:p>
        </w:tc>
        <w:tc>
          <w:tcPr>
            <w:tcW w:w="255" w:type="pct"/>
          </w:tcPr>
          <w:p w14:paraId="119B993A" w14:textId="77777777" w:rsidR="006C54DA" w:rsidRPr="00904B4C" w:rsidRDefault="006C54DA" w:rsidP="00185C7B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4" w:type="pct"/>
          </w:tcPr>
          <w:p w14:paraId="1952102D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Overall Acetazolamide</w:t>
            </w:r>
          </w:p>
          <w:p w14:paraId="7C435A79" w14:textId="77777777" w:rsidR="006C54DA" w:rsidRPr="00904B4C" w:rsidRDefault="006C54DA" w:rsidP="00185C7B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%</w:t>
            </w:r>
          </w:p>
        </w:tc>
      </w:tr>
      <w:tr w:rsidR="00CE267E" w:rsidRPr="00904B4C" w14:paraId="6BFA9917" w14:textId="77777777" w:rsidTr="00CE267E">
        <w:trPr>
          <w:trHeight w:val="352"/>
        </w:trPr>
        <w:tc>
          <w:tcPr>
            <w:tcW w:w="242" w:type="pct"/>
          </w:tcPr>
          <w:p w14:paraId="39532281" w14:textId="1D66A45F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Bustamante M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7</w:t>
            </w:r>
          </w:p>
        </w:tc>
        <w:tc>
          <w:tcPr>
            <w:tcW w:w="182" w:type="pct"/>
          </w:tcPr>
          <w:p w14:paraId="455F730C" w14:textId="05BC8C75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8</w:t>
            </w:r>
          </w:p>
        </w:tc>
        <w:tc>
          <w:tcPr>
            <w:tcW w:w="239" w:type="pct"/>
          </w:tcPr>
          <w:p w14:paraId="79CD786F" w14:textId="2D6523F8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0" w:type="pct"/>
          </w:tcPr>
          <w:p w14:paraId="5A923BCD" w14:textId="1C21B52A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5" w:type="pct"/>
          </w:tcPr>
          <w:p w14:paraId="370CFC84" w14:textId="542FDE74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 F (62.5%), 3 M (37.5%)</w:t>
            </w:r>
          </w:p>
        </w:tc>
        <w:tc>
          <w:tcPr>
            <w:tcW w:w="199" w:type="pct"/>
          </w:tcPr>
          <w:p w14:paraId="08403404" w14:textId="4B75EBF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 (75%)</w:t>
            </w:r>
          </w:p>
        </w:tc>
        <w:tc>
          <w:tcPr>
            <w:tcW w:w="268" w:type="pct"/>
          </w:tcPr>
          <w:p w14:paraId="22182BB0" w14:textId="05E97AA9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Episodic symptoms</w:t>
            </w:r>
          </w:p>
        </w:tc>
        <w:tc>
          <w:tcPr>
            <w:tcW w:w="241" w:type="pct"/>
          </w:tcPr>
          <w:p w14:paraId="1450B530" w14:textId="69134D6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7743B964" w14:textId="248D6879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C2C320D" w14:textId="5FEDADB1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29" w:type="pct"/>
          </w:tcPr>
          <w:p w14:paraId="46891F53" w14:textId="3C2D40EF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15837DB5" w14:textId="2F20DE4D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707A5853" w14:textId="1AFD02C5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199" w:type="pct"/>
          </w:tcPr>
          <w:p w14:paraId="209B649C" w14:textId="77600E63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36" w:type="pct"/>
          </w:tcPr>
          <w:p w14:paraId="046F8347" w14:textId="3B14EF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50BDCA9" w14:textId="2D3379AE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731D1D21" w14:textId="2ACFCCB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7" w:type="pct"/>
          </w:tcPr>
          <w:p w14:paraId="3EF35DBF" w14:textId="00ECA34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 (62.5%)/sensory overload 1, Hot weather, smoking, alcohol 1, stress 1, anaesthesia, vaccines, heat 1 </w:t>
            </w:r>
          </w:p>
        </w:tc>
        <w:tc>
          <w:tcPr>
            <w:tcW w:w="241" w:type="pct"/>
          </w:tcPr>
          <w:p w14:paraId="19602B73" w14:textId="113FBF3F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55" w:type="pct"/>
          </w:tcPr>
          <w:p w14:paraId="196FA40F" w14:textId="55988411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5-483</w:t>
            </w:r>
          </w:p>
        </w:tc>
        <w:tc>
          <w:tcPr>
            <w:tcW w:w="294" w:type="pct"/>
          </w:tcPr>
          <w:p w14:paraId="6AF59FA6" w14:textId="570F5DA6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6E319714" w14:textId="77777777" w:rsidTr="00CE267E">
        <w:trPr>
          <w:trHeight w:val="352"/>
        </w:trPr>
        <w:tc>
          <w:tcPr>
            <w:tcW w:w="242" w:type="pct"/>
          </w:tcPr>
          <w:p w14:paraId="0273DB18" w14:textId="2E76821E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Van </w:t>
            </w:r>
            <w:proofErr w:type="spellStart"/>
            <w:r w:rsidRPr="00904B4C">
              <w:rPr>
                <w:rFonts w:ascii="Cambria" w:hAnsi="Cambria" w:cs="Calibri"/>
                <w:szCs w:val="22"/>
              </w:rPr>
              <w:t>Prooije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TH et al 2026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8</w:t>
            </w:r>
          </w:p>
        </w:tc>
        <w:tc>
          <w:tcPr>
            <w:tcW w:w="182" w:type="pct"/>
          </w:tcPr>
          <w:p w14:paraId="31A8E5FC" w14:textId="136A9776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9</w:t>
            </w:r>
          </w:p>
        </w:tc>
        <w:tc>
          <w:tcPr>
            <w:tcW w:w="239" w:type="pct"/>
          </w:tcPr>
          <w:p w14:paraId="7B41462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  <w:p w14:paraId="378BCC3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40" w:type="pct"/>
          </w:tcPr>
          <w:p w14:paraId="09263865" w14:textId="122E5B6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1 (40-86)</w:t>
            </w:r>
          </w:p>
        </w:tc>
        <w:tc>
          <w:tcPr>
            <w:tcW w:w="205" w:type="pct"/>
          </w:tcPr>
          <w:p w14:paraId="1A4E2913" w14:textId="17747E1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1 F (50.8%), 76 M (59.8%)</w:t>
            </w:r>
          </w:p>
        </w:tc>
        <w:tc>
          <w:tcPr>
            <w:tcW w:w="199" w:type="pct"/>
          </w:tcPr>
          <w:p w14:paraId="438A8216" w14:textId="6B15263E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8" w:type="pct"/>
          </w:tcPr>
          <w:p w14:paraId="33AD6B12" w14:textId="25691116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41" w:type="pct"/>
          </w:tcPr>
          <w:p w14:paraId="1EF16CA7" w14:textId="4AC1368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9 (30.7%)</w:t>
            </w:r>
          </w:p>
        </w:tc>
        <w:tc>
          <w:tcPr>
            <w:tcW w:w="241" w:type="pct"/>
          </w:tcPr>
          <w:p w14:paraId="2EE217B7" w14:textId="7154F7EF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43 (54%)</w:t>
            </w:r>
          </w:p>
        </w:tc>
        <w:tc>
          <w:tcPr>
            <w:tcW w:w="235" w:type="pct"/>
          </w:tcPr>
          <w:p w14:paraId="32B4812D" w14:textId="63B87C71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/ DB 49 (37.9 %)</w:t>
            </w:r>
          </w:p>
        </w:tc>
        <w:tc>
          <w:tcPr>
            <w:tcW w:w="229" w:type="pct"/>
          </w:tcPr>
          <w:p w14:paraId="51CC6FF1" w14:textId="378AD531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2AEF4D2A" w14:textId="64217FFB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9" w:type="pct"/>
          </w:tcPr>
          <w:p w14:paraId="39700B37" w14:textId="7437AF73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9(100%)</w:t>
            </w:r>
          </w:p>
        </w:tc>
        <w:tc>
          <w:tcPr>
            <w:tcW w:w="199" w:type="pct"/>
          </w:tcPr>
          <w:p w14:paraId="1752C4D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8</w:t>
            </w:r>
          </w:p>
          <w:p w14:paraId="1A6B1759" w14:textId="5D573650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13.7%)</w:t>
            </w:r>
          </w:p>
        </w:tc>
        <w:tc>
          <w:tcPr>
            <w:tcW w:w="236" w:type="pct"/>
          </w:tcPr>
          <w:p w14:paraId="196B670F" w14:textId="75CB87B5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76" w:type="pct"/>
          </w:tcPr>
          <w:p w14:paraId="485D66FE" w14:textId="1C22132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62" w:type="pct"/>
          </w:tcPr>
          <w:p w14:paraId="4244EF1F" w14:textId="6244B3E0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6 (19.8%)</w:t>
            </w:r>
          </w:p>
        </w:tc>
        <w:tc>
          <w:tcPr>
            <w:tcW w:w="297" w:type="pct"/>
          </w:tcPr>
          <w:p w14:paraId="699651B9" w14:textId="00B57EE2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95 (75%)</w:t>
            </w:r>
          </w:p>
        </w:tc>
        <w:tc>
          <w:tcPr>
            <w:tcW w:w="241" w:type="pct"/>
          </w:tcPr>
          <w:p w14:paraId="46CA21C4" w14:textId="4DD143CC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537E23D5" w14:textId="7022BC94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94" w:type="pct"/>
          </w:tcPr>
          <w:p w14:paraId="29319519" w14:textId="7FA96C6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CE267E" w:rsidRPr="00904B4C" w14:paraId="025B5FF1" w14:textId="77777777" w:rsidTr="00CE267E">
        <w:trPr>
          <w:trHeight w:val="352"/>
        </w:trPr>
        <w:tc>
          <w:tcPr>
            <w:tcW w:w="242" w:type="pct"/>
          </w:tcPr>
          <w:p w14:paraId="022718A6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Our study</w:t>
            </w:r>
          </w:p>
        </w:tc>
        <w:tc>
          <w:tcPr>
            <w:tcW w:w="182" w:type="pct"/>
          </w:tcPr>
          <w:p w14:paraId="30E94F4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</w:t>
            </w:r>
          </w:p>
        </w:tc>
        <w:tc>
          <w:tcPr>
            <w:tcW w:w="239" w:type="pct"/>
          </w:tcPr>
          <w:p w14:paraId="0194234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</w:t>
            </w:r>
          </w:p>
        </w:tc>
        <w:tc>
          <w:tcPr>
            <w:tcW w:w="240" w:type="pct"/>
          </w:tcPr>
          <w:p w14:paraId="2B193CC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7</w:t>
            </w:r>
          </w:p>
        </w:tc>
        <w:tc>
          <w:tcPr>
            <w:tcW w:w="205" w:type="pct"/>
          </w:tcPr>
          <w:p w14:paraId="023D285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7F41374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03F1B02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  <w:lang w:val="en-US"/>
              </w:rPr>
              <w:t xml:space="preserve">Episodic </w:t>
            </w:r>
            <w:r w:rsidRPr="00904B4C">
              <w:rPr>
                <w:rFonts w:ascii="Cambria" w:hAnsi="Cambria"/>
                <w:szCs w:val="22"/>
              </w:rPr>
              <w:t>V</w:t>
            </w:r>
            <w:proofErr w:type="spellStart"/>
            <w:r w:rsidRPr="00904B4C">
              <w:rPr>
                <w:rFonts w:ascii="Cambria" w:hAnsi="Cambria"/>
                <w:szCs w:val="22"/>
                <w:lang w:val="en-US"/>
              </w:rPr>
              <w:t>ertigo</w:t>
            </w:r>
            <w:proofErr w:type="spellEnd"/>
          </w:p>
        </w:tc>
        <w:tc>
          <w:tcPr>
            <w:tcW w:w="241" w:type="pct"/>
          </w:tcPr>
          <w:p w14:paraId="6A00117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1FAC37F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2CEBB7C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69F5235A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7C5A356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2BBF4DA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512604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0D04332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752B0AD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0F4C231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76E9FCC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993EBB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0AC76C08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7/295</w:t>
            </w:r>
          </w:p>
        </w:tc>
        <w:tc>
          <w:tcPr>
            <w:tcW w:w="294" w:type="pct"/>
          </w:tcPr>
          <w:p w14:paraId="1F88357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mantadine 100mg twice daily</w:t>
            </w:r>
          </w:p>
          <w:p w14:paraId="4778DA4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worsening</w:t>
            </w:r>
          </w:p>
        </w:tc>
      </w:tr>
      <w:tr w:rsidR="00CE267E" w:rsidRPr="00904B4C" w14:paraId="18F19F9D" w14:textId="77777777" w:rsidTr="00CE267E">
        <w:trPr>
          <w:trHeight w:val="352"/>
        </w:trPr>
        <w:tc>
          <w:tcPr>
            <w:tcW w:w="242" w:type="pct"/>
          </w:tcPr>
          <w:p w14:paraId="067C5B39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tudy</w:t>
            </w:r>
          </w:p>
        </w:tc>
        <w:tc>
          <w:tcPr>
            <w:tcW w:w="182" w:type="pct"/>
          </w:tcPr>
          <w:p w14:paraId="6BC455C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61C7DD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4</w:t>
            </w:r>
          </w:p>
        </w:tc>
        <w:tc>
          <w:tcPr>
            <w:tcW w:w="240" w:type="pct"/>
          </w:tcPr>
          <w:p w14:paraId="6E15B57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4</w:t>
            </w:r>
          </w:p>
        </w:tc>
        <w:tc>
          <w:tcPr>
            <w:tcW w:w="205" w:type="pct"/>
          </w:tcPr>
          <w:p w14:paraId="51E088A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2DE82FE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3F81E58A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alls,</w:t>
            </w:r>
          </w:p>
          <w:p w14:paraId="754FC34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Impaired gait </w:t>
            </w:r>
          </w:p>
        </w:tc>
        <w:tc>
          <w:tcPr>
            <w:tcW w:w="241" w:type="pct"/>
          </w:tcPr>
          <w:p w14:paraId="1004A84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1DB8B24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19C9C7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002A99E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7D5F209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4572FDE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782768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6" w:type="pct"/>
          </w:tcPr>
          <w:p w14:paraId="130A186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0557B8F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1160558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37BE7F9A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2232031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73ACB85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8/262</w:t>
            </w:r>
          </w:p>
        </w:tc>
        <w:tc>
          <w:tcPr>
            <w:tcW w:w="294" w:type="pct"/>
          </w:tcPr>
          <w:p w14:paraId="44296DB3" w14:textId="77777777" w:rsidR="00CE267E" w:rsidRPr="00904B4C" w:rsidRDefault="00CE267E" w:rsidP="00CE267E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Propranolol 20mg once daily</w:t>
            </w:r>
          </w:p>
          <w:p w14:paraId="0462426C" w14:textId="77777777" w:rsidR="00CE267E" w:rsidRPr="00904B4C" w:rsidRDefault="00CE267E" w:rsidP="00CE267E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 xml:space="preserve">Trihexyphenydyl 2mg </w:t>
            </w:r>
          </w:p>
          <w:p w14:paraId="489AED45" w14:textId="77777777" w:rsidR="00CE267E" w:rsidRPr="00904B4C" w:rsidRDefault="00CE267E" w:rsidP="00CE267E">
            <w:pPr>
              <w:rPr>
                <w:rFonts w:ascii="Cambria" w:hAnsi="Cambria" w:cstheme="minorHAnsi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three times daily</w:t>
            </w:r>
          </w:p>
          <w:p w14:paraId="7A8D473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theme="minorHAnsi"/>
                <w:szCs w:val="22"/>
              </w:rPr>
              <w:t>Improved</w:t>
            </w:r>
          </w:p>
        </w:tc>
      </w:tr>
      <w:tr w:rsidR="00CE267E" w:rsidRPr="00904B4C" w14:paraId="5922FFEC" w14:textId="77777777" w:rsidTr="00CE267E">
        <w:trPr>
          <w:trHeight w:val="352"/>
        </w:trPr>
        <w:tc>
          <w:tcPr>
            <w:tcW w:w="242" w:type="pct"/>
          </w:tcPr>
          <w:p w14:paraId="0884F7F8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tudy</w:t>
            </w:r>
          </w:p>
        </w:tc>
        <w:tc>
          <w:tcPr>
            <w:tcW w:w="182" w:type="pct"/>
          </w:tcPr>
          <w:p w14:paraId="7029A5D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8CBB3D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</w:t>
            </w:r>
          </w:p>
        </w:tc>
        <w:tc>
          <w:tcPr>
            <w:tcW w:w="240" w:type="pct"/>
          </w:tcPr>
          <w:p w14:paraId="09BE583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</w:t>
            </w:r>
          </w:p>
        </w:tc>
        <w:tc>
          <w:tcPr>
            <w:tcW w:w="205" w:type="pct"/>
          </w:tcPr>
          <w:p w14:paraId="664B9A3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7D67EE18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1725FED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Fever,seizures</w:t>
            </w:r>
            <w:proofErr w:type="spellEnd"/>
          </w:p>
        </w:tc>
        <w:tc>
          <w:tcPr>
            <w:tcW w:w="241" w:type="pct"/>
          </w:tcPr>
          <w:p w14:paraId="27AD413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CAB91A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1D008A9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38D2910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0112E49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4CD8DC1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3680004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679853C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59D2CFE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077EF69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CC6A34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5B72728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50A12E9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12/302</w:t>
            </w:r>
          </w:p>
        </w:tc>
        <w:tc>
          <w:tcPr>
            <w:tcW w:w="294" w:type="pct"/>
          </w:tcPr>
          <w:p w14:paraId="5285268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SMs, amantadine 100mg twice daily, same</w:t>
            </w:r>
          </w:p>
        </w:tc>
      </w:tr>
      <w:tr w:rsidR="00CE267E" w:rsidRPr="00904B4C" w14:paraId="2E4D0A9D" w14:textId="77777777" w:rsidTr="00CE267E">
        <w:trPr>
          <w:trHeight w:val="352"/>
        </w:trPr>
        <w:tc>
          <w:tcPr>
            <w:tcW w:w="242" w:type="pct"/>
          </w:tcPr>
          <w:p w14:paraId="2EC0F181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tudy</w:t>
            </w:r>
          </w:p>
        </w:tc>
        <w:tc>
          <w:tcPr>
            <w:tcW w:w="182" w:type="pct"/>
          </w:tcPr>
          <w:p w14:paraId="3AFDA38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2F7643D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6</w:t>
            </w:r>
          </w:p>
        </w:tc>
        <w:tc>
          <w:tcPr>
            <w:tcW w:w="240" w:type="pct"/>
          </w:tcPr>
          <w:p w14:paraId="6715368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6</w:t>
            </w:r>
          </w:p>
        </w:tc>
        <w:tc>
          <w:tcPr>
            <w:tcW w:w="205" w:type="pct"/>
          </w:tcPr>
          <w:p w14:paraId="33D954A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33903C7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3F6C7FD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40722AE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76E5F10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6E5BBFE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50DEDE0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0F7D6C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0EF696C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250278D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6AE31E0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2603124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5EE05E98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6099C748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67EFBB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508C285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8/378</w:t>
            </w:r>
          </w:p>
        </w:tc>
        <w:tc>
          <w:tcPr>
            <w:tcW w:w="294" w:type="pct"/>
          </w:tcPr>
          <w:p w14:paraId="2BF3C78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mantadine 100mg </w:t>
            </w:r>
            <w:r w:rsidRPr="00904B4C">
              <w:rPr>
                <w:rFonts w:ascii="Cambria" w:hAnsi="Cambria"/>
                <w:szCs w:val="22"/>
              </w:rPr>
              <w:lastRenderedPageBreak/>
              <w:t>twice daily</w:t>
            </w:r>
          </w:p>
          <w:p w14:paraId="4239610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roved</w:t>
            </w:r>
          </w:p>
        </w:tc>
      </w:tr>
      <w:tr w:rsidR="00CE267E" w:rsidRPr="00904B4C" w14:paraId="24953F6F" w14:textId="77777777" w:rsidTr="00CE267E">
        <w:trPr>
          <w:trHeight w:val="352"/>
        </w:trPr>
        <w:tc>
          <w:tcPr>
            <w:tcW w:w="242" w:type="pct"/>
          </w:tcPr>
          <w:p w14:paraId="5C9CE92C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Our study</w:t>
            </w:r>
          </w:p>
        </w:tc>
        <w:tc>
          <w:tcPr>
            <w:tcW w:w="182" w:type="pct"/>
          </w:tcPr>
          <w:p w14:paraId="0AAA296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3D034E4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61 </w:t>
            </w:r>
          </w:p>
        </w:tc>
        <w:tc>
          <w:tcPr>
            <w:tcW w:w="240" w:type="pct"/>
          </w:tcPr>
          <w:p w14:paraId="42DDD46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1</w:t>
            </w:r>
          </w:p>
        </w:tc>
        <w:tc>
          <w:tcPr>
            <w:tcW w:w="205" w:type="pct"/>
          </w:tcPr>
          <w:p w14:paraId="532B380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3C10797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8" w:type="pct"/>
          </w:tcPr>
          <w:p w14:paraId="5F10DB2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izziness, Impaired gait</w:t>
            </w:r>
          </w:p>
        </w:tc>
        <w:tc>
          <w:tcPr>
            <w:tcW w:w="241" w:type="pct"/>
          </w:tcPr>
          <w:p w14:paraId="24B3D92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229EAEA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5" w:type="pct"/>
          </w:tcPr>
          <w:p w14:paraId="3C9EC4F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</w:t>
            </w:r>
          </w:p>
          <w:p w14:paraId="31F7D79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DB No</w:t>
            </w:r>
          </w:p>
        </w:tc>
        <w:tc>
          <w:tcPr>
            <w:tcW w:w="229" w:type="pct"/>
          </w:tcPr>
          <w:p w14:paraId="0C1729E8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6FAF5F8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5F0AB5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6CEAE93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0B0212C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6996A19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52C3485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28BB544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59CE86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5F8BC11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/278</w:t>
            </w:r>
          </w:p>
        </w:tc>
        <w:tc>
          <w:tcPr>
            <w:tcW w:w="294" w:type="pct"/>
          </w:tcPr>
          <w:p w14:paraId="0F7C09E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cetazolamide 250mg twice daily, Improved</w:t>
            </w:r>
          </w:p>
        </w:tc>
      </w:tr>
      <w:tr w:rsidR="00CE267E" w:rsidRPr="00904B4C" w14:paraId="5033EF2C" w14:textId="77777777" w:rsidTr="00CE267E">
        <w:trPr>
          <w:trHeight w:val="352"/>
        </w:trPr>
        <w:tc>
          <w:tcPr>
            <w:tcW w:w="242" w:type="pct"/>
          </w:tcPr>
          <w:p w14:paraId="0CAF4E9C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tudy</w:t>
            </w:r>
          </w:p>
        </w:tc>
        <w:tc>
          <w:tcPr>
            <w:tcW w:w="182" w:type="pct"/>
          </w:tcPr>
          <w:p w14:paraId="3C675C8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6454DD0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8</w:t>
            </w:r>
          </w:p>
        </w:tc>
        <w:tc>
          <w:tcPr>
            <w:tcW w:w="240" w:type="pct"/>
          </w:tcPr>
          <w:p w14:paraId="26AFAA9C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0</w:t>
            </w:r>
          </w:p>
        </w:tc>
        <w:tc>
          <w:tcPr>
            <w:tcW w:w="205" w:type="pct"/>
          </w:tcPr>
          <w:p w14:paraId="3C30F97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</w:t>
            </w:r>
          </w:p>
        </w:tc>
        <w:tc>
          <w:tcPr>
            <w:tcW w:w="199" w:type="pct"/>
          </w:tcPr>
          <w:p w14:paraId="3DDE249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0E2D913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Fever, Impaired gait, slurring of speech</w:t>
            </w:r>
          </w:p>
        </w:tc>
        <w:tc>
          <w:tcPr>
            <w:tcW w:w="241" w:type="pct"/>
          </w:tcPr>
          <w:p w14:paraId="0528A9D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0408AC8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5BCF371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/ DB No</w:t>
            </w:r>
          </w:p>
        </w:tc>
        <w:tc>
          <w:tcPr>
            <w:tcW w:w="229" w:type="pct"/>
          </w:tcPr>
          <w:p w14:paraId="37825AB5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1EDE9F4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09" w:type="pct"/>
          </w:tcPr>
          <w:p w14:paraId="5D924D1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50A4A926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57F9F45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76" w:type="pct"/>
          </w:tcPr>
          <w:p w14:paraId="2B1E954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4F51941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07AA30C3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41" w:type="pct"/>
          </w:tcPr>
          <w:p w14:paraId="271D617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55" w:type="pct"/>
          </w:tcPr>
          <w:p w14:paraId="2D31B82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8/612</w:t>
            </w:r>
          </w:p>
        </w:tc>
        <w:tc>
          <w:tcPr>
            <w:tcW w:w="294" w:type="pct"/>
          </w:tcPr>
          <w:p w14:paraId="67735FE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cetazolamide 250mg twice daily, Amantadine 100mg twice daily, 4 aminopyridine, worsening</w:t>
            </w:r>
          </w:p>
        </w:tc>
      </w:tr>
      <w:tr w:rsidR="00CE267E" w:rsidRPr="00904B4C" w14:paraId="2988604D" w14:textId="77777777" w:rsidTr="00CE267E">
        <w:trPr>
          <w:trHeight w:val="352"/>
        </w:trPr>
        <w:tc>
          <w:tcPr>
            <w:tcW w:w="242" w:type="pct"/>
          </w:tcPr>
          <w:p w14:paraId="736B5049" w14:textId="77777777" w:rsidR="00CE267E" w:rsidRPr="00904B4C" w:rsidRDefault="00CE267E" w:rsidP="00CE267E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Our study</w:t>
            </w:r>
          </w:p>
        </w:tc>
        <w:tc>
          <w:tcPr>
            <w:tcW w:w="182" w:type="pct"/>
          </w:tcPr>
          <w:p w14:paraId="76F3F08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239" w:type="pct"/>
          </w:tcPr>
          <w:p w14:paraId="075FA6E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2</w:t>
            </w:r>
          </w:p>
        </w:tc>
        <w:tc>
          <w:tcPr>
            <w:tcW w:w="240" w:type="pct"/>
          </w:tcPr>
          <w:p w14:paraId="7B923AB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7</w:t>
            </w:r>
          </w:p>
        </w:tc>
        <w:tc>
          <w:tcPr>
            <w:tcW w:w="205" w:type="pct"/>
          </w:tcPr>
          <w:p w14:paraId="33E2652E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</w:t>
            </w:r>
          </w:p>
        </w:tc>
        <w:tc>
          <w:tcPr>
            <w:tcW w:w="199" w:type="pct"/>
          </w:tcPr>
          <w:p w14:paraId="0F50572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68" w:type="pct"/>
          </w:tcPr>
          <w:p w14:paraId="182B300F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Impaired gait</w:t>
            </w:r>
          </w:p>
        </w:tc>
        <w:tc>
          <w:tcPr>
            <w:tcW w:w="241" w:type="pct"/>
          </w:tcPr>
          <w:p w14:paraId="4BDF633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53EE6F4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235" w:type="pct"/>
          </w:tcPr>
          <w:p w14:paraId="7D2ED984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/DB No</w:t>
            </w:r>
          </w:p>
        </w:tc>
        <w:tc>
          <w:tcPr>
            <w:tcW w:w="229" w:type="pct"/>
          </w:tcPr>
          <w:p w14:paraId="095B930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1924CAAA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9" w:type="pct"/>
          </w:tcPr>
          <w:p w14:paraId="337FA20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199" w:type="pct"/>
          </w:tcPr>
          <w:p w14:paraId="42784202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36" w:type="pct"/>
          </w:tcPr>
          <w:p w14:paraId="1A89218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76" w:type="pct"/>
          </w:tcPr>
          <w:p w14:paraId="19D88AAB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62" w:type="pct"/>
          </w:tcPr>
          <w:p w14:paraId="234C8C4D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97" w:type="pct"/>
          </w:tcPr>
          <w:p w14:paraId="4AAF3911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41" w:type="pct"/>
          </w:tcPr>
          <w:p w14:paraId="3F2D2BE0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55" w:type="pct"/>
          </w:tcPr>
          <w:p w14:paraId="42F8FD07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78/528</w:t>
            </w:r>
          </w:p>
        </w:tc>
        <w:tc>
          <w:tcPr>
            <w:tcW w:w="294" w:type="pct"/>
          </w:tcPr>
          <w:p w14:paraId="650FC869" w14:textId="77777777" w:rsidR="00CE267E" w:rsidRPr="00904B4C" w:rsidRDefault="00CE267E" w:rsidP="00CE267E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Amantadine 100mg twice daily </w:t>
            </w:r>
          </w:p>
        </w:tc>
      </w:tr>
    </w:tbl>
    <w:p w14:paraId="1047EDA2" w14:textId="77777777" w:rsidR="00185C7B" w:rsidRPr="00904B4C" w:rsidRDefault="00185C7B" w:rsidP="00185C7B">
      <w:pPr>
        <w:spacing w:line="360" w:lineRule="auto"/>
        <w:rPr>
          <w:rFonts w:ascii="Cambria" w:hAnsi="Cambria"/>
          <w:sz w:val="22"/>
          <w:szCs w:val="22"/>
        </w:rPr>
      </w:pPr>
      <w:r w:rsidRPr="00904B4C">
        <w:rPr>
          <w:rFonts w:ascii="Cambria" w:hAnsi="Cambria"/>
          <w:sz w:val="22"/>
          <w:szCs w:val="22"/>
        </w:rPr>
        <w:t>IQR: Interquartile range, NA: Not available, M: Male, F: Female, LL: Lower limbs, DB: Downbeat, CA: Cerebellar ataxia, ASM: Antiseizure medication</w:t>
      </w:r>
    </w:p>
    <w:p w14:paraId="7FCD2EFB" w14:textId="77777777" w:rsidR="006C54DA" w:rsidRPr="00904B4C" w:rsidRDefault="006C54DA" w:rsidP="006C54DA">
      <w:pPr>
        <w:rPr>
          <w:rFonts w:ascii="Cambria" w:hAnsi="Cambria"/>
          <w:sz w:val="22"/>
          <w:szCs w:val="22"/>
          <w:lang w:val="en-US"/>
        </w:rPr>
      </w:pPr>
    </w:p>
    <w:p w14:paraId="0B1A14FA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52CB2B48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0A2DDA17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55C1DDCC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4543F3EC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7D8EBF33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7BA43C44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7A65D42F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5F3F3F8A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6EE59DFA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30364648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53FAEAEF" w14:textId="77777777" w:rsidR="000B30A7" w:rsidRPr="00904B4C" w:rsidRDefault="000B30A7" w:rsidP="006C54DA">
      <w:pPr>
        <w:rPr>
          <w:rFonts w:ascii="Cambria" w:hAnsi="Cambria"/>
          <w:sz w:val="22"/>
          <w:szCs w:val="22"/>
          <w:lang w:val="en-US"/>
        </w:rPr>
      </w:pPr>
    </w:p>
    <w:p w14:paraId="0DEB8315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54C92C0F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179CF65C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5BA671F8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131102A6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11DC334B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28DCD9A7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1B6E3F90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7D9A0946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7C251A5B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2913367E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5F7E45F6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0F825B77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5036870D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16F224BD" w14:textId="77777777" w:rsidR="00284280" w:rsidRPr="00904B4C" w:rsidRDefault="00284280" w:rsidP="006C54DA">
      <w:pPr>
        <w:rPr>
          <w:rFonts w:ascii="Cambria" w:hAnsi="Cambria"/>
          <w:sz w:val="22"/>
          <w:szCs w:val="22"/>
          <w:lang w:val="en-US"/>
        </w:rPr>
      </w:pPr>
    </w:p>
    <w:p w14:paraId="79218F72" w14:textId="77777777" w:rsidR="000B30A7" w:rsidRPr="00904B4C" w:rsidRDefault="000B30A7" w:rsidP="006C54DA">
      <w:pPr>
        <w:rPr>
          <w:rFonts w:ascii="Cambria" w:hAnsi="Cambria"/>
          <w:sz w:val="22"/>
          <w:szCs w:val="22"/>
          <w:lang w:val="en-US"/>
        </w:rPr>
      </w:pPr>
    </w:p>
    <w:p w14:paraId="7D16FE6C" w14:textId="77777777" w:rsidR="000B30A7" w:rsidRPr="00904B4C" w:rsidRDefault="000B30A7" w:rsidP="006C54DA">
      <w:pPr>
        <w:rPr>
          <w:rFonts w:ascii="Cambria" w:hAnsi="Cambria"/>
          <w:sz w:val="22"/>
          <w:szCs w:val="22"/>
          <w:lang w:val="en-US"/>
        </w:rPr>
      </w:pPr>
    </w:p>
    <w:p w14:paraId="796DDC13" w14:textId="77777777" w:rsidR="000B30A7" w:rsidRPr="00904B4C" w:rsidRDefault="000B30A7" w:rsidP="006C54DA">
      <w:pPr>
        <w:rPr>
          <w:rFonts w:ascii="Cambria" w:hAnsi="Cambria"/>
          <w:sz w:val="22"/>
          <w:szCs w:val="22"/>
          <w:lang w:val="en-US"/>
        </w:rPr>
      </w:pPr>
    </w:p>
    <w:p w14:paraId="18B6D2CC" w14:textId="79ACD4A0" w:rsidR="00185C7B" w:rsidRPr="00904B4C" w:rsidRDefault="000B30A7" w:rsidP="006C54DA">
      <w:pPr>
        <w:rPr>
          <w:rFonts w:ascii="Cambria" w:hAnsi="Cambria"/>
          <w:sz w:val="22"/>
          <w:szCs w:val="22"/>
        </w:rPr>
      </w:pPr>
      <w:r w:rsidRPr="00904B4C">
        <w:rPr>
          <w:rFonts w:ascii="Cambria" w:hAnsi="Cambria"/>
          <w:sz w:val="22"/>
          <w:szCs w:val="22"/>
        </w:rPr>
        <w:t>S</w:t>
      </w:r>
      <w:r w:rsidR="004515CD" w:rsidRPr="00904B4C">
        <w:rPr>
          <w:rFonts w:ascii="Cambria" w:hAnsi="Cambria"/>
          <w:sz w:val="22"/>
          <w:szCs w:val="22"/>
        </w:rPr>
        <w:t>3</w:t>
      </w:r>
      <w:r w:rsidRPr="00904B4C">
        <w:rPr>
          <w:rFonts w:ascii="Cambria" w:hAnsi="Cambria"/>
          <w:sz w:val="22"/>
          <w:szCs w:val="22"/>
        </w:rPr>
        <w:t>.</w:t>
      </w:r>
      <w:r w:rsidR="00185C7B" w:rsidRPr="00904B4C">
        <w:rPr>
          <w:rFonts w:ascii="Cambria" w:hAnsi="Cambria"/>
          <w:sz w:val="22"/>
          <w:szCs w:val="22"/>
        </w:rPr>
        <w:t xml:space="preserve"> Investigations including </w:t>
      </w:r>
      <w:r w:rsidR="00582111" w:rsidRPr="00904B4C">
        <w:rPr>
          <w:rFonts w:ascii="Cambria" w:hAnsi="Cambria"/>
          <w:sz w:val="22"/>
          <w:szCs w:val="22"/>
        </w:rPr>
        <w:t>n</w:t>
      </w:r>
      <w:r w:rsidR="00185C7B" w:rsidRPr="00904B4C">
        <w:rPr>
          <w:rFonts w:ascii="Cambria" w:hAnsi="Cambria"/>
          <w:sz w:val="22"/>
          <w:szCs w:val="22"/>
        </w:rPr>
        <w:t>erve conduction studies, radiological findings of SCA27B</w:t>
      </w:r>
      <w:r w:rsidR="0046072D" w:rsidRPr="00904B4C">
        <w:rPr>
          <w:rFonts w:ascii="Cambria" w:hAnsi="Cambria"/>
          <w:sz w:val="22"/>
          <w:szCs w:val="22"/>
        </w:rPr>
        <w:t xml:space="preserve"> (n=1</w:t>
      </w:r>
      <w:r w:rsidR="00284280" w:rsidRPr="00904B4C">
        <w:rPr>
          <w:rFonts w:ascii="Cambria" w:hAnsi="Cambria"/>
          <w:sz w:val="22"/>
          <w:szCs w:val="22"/>
        </w:rPr>
        <w:t>364</w:t>
      </w:r>
      <w:r w:rsidR="0046072D" w:rsidRPr="00904B4C">
        <w:rPr>
          <w:rFonts w:ascii="Cambria" w:hAnsi="Cambria"/>
          <w:sz w:val="22"/>
          <w:szCs w:val="22"/>
        </w:rPr>
        <w:t>)</w:t>
      </w:r>
    </w:p>
    <w:p w14:paraId="72F2B250" w14:textId="77777777" w:rsidR="00185C7B" w:rsidRPr="00904B4C" w:rsidRDefault="00185C7B" w:rsidP="006C54DA">
      <w:pPr>
        <w:rPr>
          <w:rFonts w:ascii="Cambria" w:hAnsi="Cambria"/>
          <w:sz w:val="22"/>
          <w:szCs w:val="22"/>
        </w:rPr>
      </w:pPr>
    </w:p>
    <w:tbl>
      <w:tblPr>
        <w:tblStyle w:val="TableGrid"/>
        <w:tblpPr w:leftFromText="180" w:rightFromText="180" w:vertAnchor="text" w:horzAnchor="page" w:tblpX="1404" w:tblpY="413"/>
        <w:tblW w:w="5000" w:type="pct"/>
        <w:tblLook w:val="04A0" w:firstRow="1" w:lastRow="0" w:firstColumn="1" w:lastColumn="0" w:noHBand="0" w:noVBand="1"/>
      </w:tblPr>
      <w:tblGrid>
        <w:gridCol w:w="1120"/>
        <w:gridCol w:w="1024"/>
        <w:gridCol w:w="1211"/>
        <w:gridCol w:w="1100"/>
        <w:gridCol w:w="972"/>
        <w:gridCol w:w="887"/>
        <w:gridCol w:w="856"/>
        <w:gridCol w:w="931"/>
        <w:gridCol w:w="1105"/>
        <w:gridCol w:w="882"/>
        <w:gridCol w:w="1105"/>
        <w:gridCol w:w="1105"/>
        <w:gridCol w:w="1055"/>
        <w:gridCol w:w="577"/>
      </w:tblGrid>
      <w:tr w:rsidR="00AE43BB" w:rsidRPr="00904B4C" w14:paraId="24AD73E3" w14:textId="77777777" w:rsidTr="004B401E">
        <w:trPr>
          <w:trHeight w:val="1341"/>
        </w:trPr>
        <w:tc>
          <w:tcPr>
            <w:tcW w:w="202" w:type="pct"/>
          </w:tcPr>
          <w:p w14:paraId="6ED3EDA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uthor, year of publication</w:t>
            </w:r>
          </w:p>
        </w:tc>
        <w:tc>
          <w:tcPr>
            <w:tcW w:w="568" w:type="pct"/>
          </w:tcPr>
          <w:p w14:paraId="53515F5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Sensory motor axonal neuropathy</w:t>
            </w:r>
          </w:p>
        </w:tc>
        <w:tc>
          <w:tcPr>
            <w:tcW w:w="435" w:type="pct"/>
          </w:tcPr>
          <w:p w14:paraId="73C332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Sensory motor demyelinating neuropathy</w:t>
            </w:r>
          </w:p>
        </w:tc>
        <w:tc>
          <w:tcPr>
            <w:tcW w:w="395" w:type="pct"/>
          </w:tcPr>
          <w:p w14:paraId="22678F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Abnormal MRI Brain</w:t>
            </w:r>
          </w:p>
        </w:tc>
        <w:tc>
          <w:tcPr>
            <w:tcW w:w="349" w:type="pct"/>
          </w:tcPr>
          <w:p w14:paraId="79F36E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erebellar atrophy</w:t>
            </w:r>
          </w:p>
          <w:p w14:paraId="0AEA9E4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</w:p>
        </w:tc>
        <w:tc>
          <w:tcPr>
            <w:tcW w:w="318" w:type="pct"/>
          </w:tcPr>
          <w:p w14:paraId="65C7983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ons atrophy</w:t>
            </w:r>
          </w:p>
        </w:tc>
        <w:tc>
          <w:tcPr>
            <w:tcW w:w="307" w:type="pct"/>
          </w:tcPr>
          <w:p w14:paraId="352717D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idbrain atrophy</w:t>
            </w:r>
          </w:p>
        </w:tc>
        <w:tc>
          <w:tcPr>
            <w:tcW w:w="334" w:type="pct"/>
          </w:tcPr>
          <w:p w14:paraId="37CABD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Cervical medullary atrophy</w:t>
            </w:r>
          </w:p>
        </w:tc>
        <w:tc>
          <w:tcPr>
            <w:tcW w:w="397" w:type="pct"/>
          </w:tcPr>
          <w:p w14:paraId="77D746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CP hypersignals</w:t>
            </w:r>
          </w:p>
        </w:tc>
        <w:tc>
          <w:tcPr>
            <w:tcW w:w="317" w:type="pct"/>
          </w:tcPr>
          <w:p w14:paraId="18B5D3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CP atrophy</w:t>
            </w:r>
          </w:p>
        </w:tc>
        <w:tc>
          <w:tcPr>
            <w:tcW w:w="397" w:type="pct"/>
          </w:tcPr>
          <w:p w14:paraId="1275869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Hemispheric WM hypersignals</w:t>
            </w:r>
          </w:p>
        </w:tc>
        <w:tc>
          <w:tcPr>
            <w:tcW w:w="397" w:type="pct"/>
          </w:tcPr>
          <w:p w14:paraId="41B8B72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ons hypersignals</w:t>
            </w:r>
          </w:p>
        </w:tc>
        <w:tc>
          <w:tcPr>
            <w:tcW w:w="379" w:type="pct"/>
          </w:tcPr>
          <w:p w14:paraId="66582A4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Basal ganglia calcification</w:t>
            </w:r>
          </w:p>
        </w:tc>
        <w:tc>
          <w:tcPr>
            <w:tcW w:w="207" w:type="pct"/>
          </w:tcPr>
          <w:p w14:paraId="5F5A424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HCB sign</w:t>
            </w:r>
          </w:p>
        </w:tc>
      </w:tr>
      <w:tr w:rsidR="00AE43BB" w:rsidRPr="00904B4C" w14:paraId="681E585F" w14:textId="77777777" w:rsidTr="004B401E">
        <w:trPr>
          <w:trHeight w:val="1341"/>
        </w:trPr>
        <w:tc>
          <w:tcPr>
            <w:tcW w:w="202" w:type="pct"/>
          </w:tcPr>
          <w:p w14:paraId="2D4399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568" w:type="pct"/>
          </w:tcPr>
          <w:p w14:paraId="157766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0A577A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6EB178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3F19C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8/44 (64%)</w:t>
            </w:r>
          </w:p>
        </w:tc>
        <w:tc>
          <w:tcPr>
            <w:tcW w:w="318" w:type="pct"/>
          </w:tcPr>
          <w:p w14:paraId="6713CF5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E0635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4F40CF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461FF1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E839FD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A980BC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6093AE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7B2630D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32CC8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33791732" w14:textId="77777777" w:rsidTr="004B401E">
        <w:trPr>
          <w:trHeight w:val="1341"/>
        </w:trPr>
        <w:tc>
          <w:tcPr>
            <w:tcW w:w="202" w:type="pct"/>
          </w:tcPr>
          <w:p w14:paraId="6F3120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568" w:type="pct"/>
          </w:tcPr>
          <w:p w14:paraId="4ABAFBF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02603F4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167F1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B97D91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/41 (83%)</w:t>
            </w:r>
          </w:p>
        </w:tc>
        <w:tc>
          <w:tcPr>
            <w:tcW w:w="318" w:type="pct"/>
          </w:tcPr>
          <w:p w14:paraId="1B7035E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3ACFA92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4B98B0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BC969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8E2B8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CC78A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E1810C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C47C3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281E74F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9E5C69D" w14:textId="77777777" w:rsidTr="004B401E">
        <w:trPr>
          <w:trHeight w:val="1341"/>
        </w:trPr>
        <w:tc>
          <w:tcPr>
            <w:tcW w:w="202" w:type="pct"/>
          </w:tcPr>
          <w:p w14:paraId="477BA4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568" w:type="pct"/>
          </w:tcPr>
          <w:p w14:paraId="6D58B88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FAB59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B89CAA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0311D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3 (67%)</w:t>
            </w:r>
          </w:p>
        </w:tc>
        <w:tc>
          <w:tcPr>
            <w:tcW w:w="318" w:type="pct"/>
          </w:tcPr>
          <w:p w14:paraId="1754CC4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2B2EBEA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B55D3B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6A8817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97B14C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1D92E1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3CA4F1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348452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769193F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2A37D4D" w14:textId="77777777" w:rsidTr="004B401E">
        <w:trPr>
          <w:trHeight w:val="1341"/>
        </w:trPr>
        <w:tc>
          <w:tcPr>
            <w:tcW w:w="202" w:type="pct"/>
          </w:tcPr>
          <w:p w14:paraId="0F0160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Pellerin D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</w:p>
        </w:tc>
        <w:tc>
          <w:tcPr>
            <w:tcW w:w="568" w:type="pct"/>
          </w:tcPr>
          <w:p w14:paraId="42D0DB4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179FD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002D49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7A352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3 (100%)</w:t>
            </w:r>
          </w:p>
        </w:tc>
        <w:tc>
          <w:tcPr>
            <w:tcW w:w="318" w:type="pct"/>
          </w:tcPr>
          <w:p w14:paraId="3F9E96D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420E5FA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C78221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7C0D4C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BB08D6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F2D3C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56868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018842F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637E62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D0C83CA" w14:textId="77777777" w:rsidTr="004B401E">
        <w:trPr>
          <w:trHeight w:val="531"/>
        </w:trPr>
        <w:tc>
          <w:tcPr>
            <w:tcW w:w="202" w:type="pct"/>
          </w:tcPr>
          <w:p w14:paraId="550A96B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Wirth et al 2023</w:t>
            </w:r>
            <w:r w:rsidRPr="00904B4C">
              <w:rPr>
                <w:rFonts w:ascii="Cambria" w:hAnsi="Cambria"/>
                <w:szCs w:val="22"/>
              </w:rPr>
              <w:fldChar w:fldCharType="begin"/>
            </w:r>
            <w:r w:rsidRPr="00904B4C">
              <w:rPr>
                <w:rFonts w:ascii="Cambria" w:hAnsi="Cambria"/>
                <w:szCs w:val="22"/>
              </w:rPr>
              <w:instrText xml:space="preserve"> ADDIN ZOTERO_ITEM CSL_CITATION {"citationID":"1gOuLe9i","properties":{"formattedCitation":"\\super 4\\nosupersub{}","plainCitation":"4","noteIndex":0},"citationItems":[{"id":23,"uris":["http://zotero.org/users/15551462/items/LQ4XX7LY"],"itemData":{"id":23,"type":"article-journal","abstract":"Objectives: To estimate the prevalence, characterize the phenotypic spectrum, identify discriminative features, and model longitudinal progression of SCA27B in a prospective cohort of SLOCA patients.\nMethods: FGF14 expansions screening combined with longitudinal deep-phenotyping in a prospective cohort of 118 SLOCA patients (onset &gt;40 years of age, no family history of cerebellar ataxia) without a deﬁnite diagnosis.\nResults: Prevalence of SCA27B was 12.7% (15/118). Higher age of onset, higher Spinocerebellar Degeneration Functional Score, presence of vertigo, diplopia, nystagmus, orthostatic hypotension absence, and sensorimotor neuropathy were signiﬁcantly associated with SCA27B. Ataxia progression was ≈0.4 points per year on the Scale for Assessment and Rating of Ataxia.\nConclusions: FGF14 expansion is a major cause of SLOCA. Our natural history data will inform future FGF14 clinical trials. © 2023 The Authors. Movement Disorders published by Wiley Periodicals LLC on behalf of International Parkinson and Movement Disorder Society.","container-title":"Movement Disorders","DOI":"10.1002/mds.29560","ISSN":"0885-3185, 1531-8257","issue":"10","journalAbbreviation":"Movement Disorders","language":"en","page":"1950-1956","source":"DOI.org (Crossref)","title":"Natural History and Phenotypic Spectrum of &lt;span style=\"font-variant:small-caps;\"&gt; GAA‐ &lt;i&gt;FGF14&lt;/i&gt; &lt;/span&gt; Sporadic Late‐Onset Cerebellar Ataxia ( &lt;span style=\"font-variant:small-caps;\"&gt;SCA27B&lt;/span&gt; )","title-short":"Natural History and Phenotypic Spectrum of &lt;span style=\"font-variant","volume":"38","author":[{"family":"Wirth","given":"Thomas"},{"family":"Clément","given":"Guillemette"},{"family":"Delvallée","given":"Clarisse"},{"family":"Bonnet","given":"Céline"},{"family":"Bogdan","given":"Thomas"},{"family":"Iosif","given":"Andra"},{"family":"Schalk","given":"Audrey"},{"family":"Chanson","given":"Jean‐Baptiste"},{"family":"Pellerin","given":"David"},{"family":"Brais","given":"Bernard"},{"family":"Roth","given":"Virginie"},{"family":"Wandzel","given":"Marion"},{"family":"Fleury","given":"Marie‐Céline"},{"family":"Piton","given":"Amélie"},{"family":"Calmels","given":"Nadège"},{"family":"Namer","given":"Izzie Jacques"},{"family":"Kremer","given":"Stéphane"},{"family":"Tranchant","given":"Christine"},{"family":"Renaud","given":"Mathilde"},{"family":"Anheim","given":"Mathieu"}],"issued":{"date-parts":[["2023",10]]}}}],"schema":"https://github.com/citation-style-language/schema/raw/master/csl-citation.json"} </w:instrText>
            </w:r>
            <w:r w:rsidRPr="00904B4C">
              <w:rPr>
                <w:rFonts w:ascii="Cambria" w:hAnsi="Cambria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4</w:t>
            </w:r>
            <w:r w:rsidRPr="00904B4C">
              <w:rPr>
                <w:rFonts w:ascii="Cambria" w:hAnsi="Cambria"/>
                <w:szCs w:val="22"/>
              </w:rPr>
              <w:fldChar w:fldCharType="end"/>
            </w:r>
          </w:p>
        </w:tc>
        <w:tc>
          <w:tcPr>
            <w:tcW w:w="568" w:type="pct"/>
          </w:tcPr>
          <w:p w14:paraId="1244B69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(46.7%)</w:t>
            </w:r>
          </w:p>
        </w:tc>
        <w:tc>
          <w:tcPr>
            <w:tcW w:w="435" w:type="pct"/>
          </w:tcPr>
          <w:p w14:paraId="711E5E2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(6.7%)</w:t>
            </w:r>
          </w:p>
        </w:tc>
        <w:tc>
          <w:tcPr>
            <w:tcW w:w="395" w:type="pct"/>
          </w:tcPr>
          <w:p w14:paraId="350E019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5 (100%)</w:t>
            </w:r>
          </w:p>
        </w:tc>
        <w:tc>
          <w:tcPr>
            <w:tcW w:w="349" w:type="pct"/>
          </w:tcPr>
          <w:p w14:paraId="755EC8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(64.3%)</w:t>
            </w:r>
          </w:p>
        </w:tc>
        <w:tc>
          <w:tcPr>
            <w:tcW w:w="318" w:type="pct"/>
          </w:tcPr>
          <w:p w14:paraId="5042AD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(14.3%)</w:t>
            </w:r>
          </w:p>
        </w:tc>
        <w:tc>
          <w:tcPr>
            <w:tcW w:w="307" w:type="pct"/>
          </w:tcPr>
          <w:p w14:paraId="28FCC93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1 (7.1%)</w:t>
            </w:r>
          </w:p>
        </w:tc>
        <w:tc>
          <w:tcPr>
            <w:tcW w:w="334" w:type="pct"/>
          </w:tcPr>
          <w:p w14:paraId="04C0047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%</w:t>
            </w:r>
          </w:p>
        </w:tc>
        <w:tc>
          <w:tcPr>
            <w:tcW w:w="397" w:type="pct"/>
          </w:tcPr>
          <w:p w14:paraId="55783F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7.1%)</w:t>
            </w:r>
          </w:p>
        </w:tc>
        <w:tc>
          <w:tcPr>
            <w:tcW w:w="317" w:type="pct"/>
          </w:tcPr>
          <w:p w14:paraId="013BC9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(28.7%)</w:t>
            </w:r>
          </w:p>
        </w:tc>
        <w:tc>
          <w:tcPr>
            <w:tcW w:w="397" w:type="pct"/>
          </w:tcPr>
          <w:p w14:paraId="6DA609C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0(64.3%)</w:t>
            </w:r>
          </w:p>
        </w:tc>
        <w:tc>
          <w:tcPr>
            <w:tcW w:w="397" w:type="pct"/>
          </w:tcPr>
          <w:p w14:paraId="15D2E93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1(7.1%)</w:t>
            </w:r>
          </w:p>
        </w:tc>
        <w:tc>
          <w:tcPr>
            <w:tcW w:w="379" w:type="pct"/>
          </w:tcPr>
          <w:p w14:paraId="5749F6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%</w:t>
            </w:r>
          </w:p>
        </w:tc>
        <w:tc>
          <w:tcPr>
            <w:tcW w:w="207" w:type="pct"/>
          </w:tcPr>
          <w:p w14:paraId="4B7D32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%</w:t>
            </w:r>
          </w:p>
        </w:tc>
      </w:tr>
      <w:tr w:rsidR="00AE43BB" w:rsidRPr="00904B4C" w14:paraId="0EB0E41C" w14:textId="77777777" w:rsidTr="004B401E">
        <w:trPr>
          <w:trHeight w:val="804"/>
        </w:trPr>
        <w:tc>
          <w:tcPr>
            <w:tcW w:w="202" w:type="pct"/>
          </w:tcPr>
          <w:p w14:paraId="042897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Wirth T et al 2024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Uw0umiJj","properties":{"formattedCitation":"\\super 5\\nosupersub{}","plainCitation":"5","noteIndex":0},"citationItems":[{"id":5107,"uris":["http://zotero.org/users/15551462/items/N856UGC6"],"itemData":{"id":5107,"type":"article-journal","abstract":"Whether spinocerebellar ataxia 27B (SCA27B) may present as a cerebellar multiple system atrophy (MSA-C) mimic remains undetermined.","container-title":"Journal of Neurology","DOI":"10.1007/s00415-024-12182-x","ISSN":"1432-1459","issue":"4","journalAbbreviation":"J Neurol","language":"en","page":"2078-2085","source":"Springer Link","title":"Does Spinocerebellar ataxia 27B mimic cerebellar multiple system atrophy?","volume":"271","author":[{"family":"Wirth","given":"Thomas"},{"family":"Bonnet","given":"Céline"},{"family":"Delvallée","given":"Clarisse"},{"family":"Pellerin","given":"David"},{"family":"Bogdan","given":"Thomas"},{"family":"Clément","given":"Guillemette"},{"family":"Schalk","given":"Audrey"},{"family":"Chanson","given":"Jean-Baptiste"},{"family":"Fleury","given":"Marie-Céline"},{"family":"Piton","given":"Amélie"},{"family":"Calmels","given":"Nadège"},{"family":"Namer","given":"Izzie Jacques"},{"family":"Kremer","given":"Stéphane"},{"family":"Brais","given":"Bernard"},{"family":"Tranchant","given":"Christine"},{"family":"Renaud","given":"Mathilde"},{"family":"Anheim","given":"Mathieu"}],"issued":{"date-parts":[["2024",4,1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5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</w:p>
        </w:tc>
        <w:tc>
          <w:tcPr>
            <w:tcW w:w="568" w:type="pct"/>
          </w:tcPr>
          <w:p w14:paraId="24460F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7 (36.8%)</w:t>
            </w:r>
          </w:p>
        </w:tc>
        <w:tc>
          <w:tcPr>
            <w:tcW w:w="435" w:type="pct"/>
          </w:tcPr>
          <w:p w14:paraId="2ECEB3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1 (5.5%)</w:t>
            </w:r>
          </w:p>
        </w:tc>
        <w:tc>
          <w:tcPr>
            <w:tcW w:w="395" w:type="pct"/>
          </w:tcPr>
          <w:p w14:paraId="4ACB8F6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9 (100%)</w:t>
            </w:r>
          </w:p>
        </w:tc>
        <w:tc>
          <w:tcPr>
            <w:tcW w:w="349" w:type="pct"/>
          </w:tcPr>
          <w:p w14:paraId="7E483D9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(66.7%)</w:t>
            </w:r>
          </w:p>
        </w:tc>
        <w:tc>
          <w:tcPr>
            <w:tcW w:w="318" w:type="pct"/>
          </w:tcPr>
          <w:p w14:paraId="346F193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(11.1%)</w:t>
            </w:r>
          </w:p>
        </w:tc>
        <w:tc>
          <w:tcPr>
            <w:tcW w:w="307" w:type="pct"/>
          </w:tcPr>
          <w:p w14:paraId="2527A4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 1 (5.5%)</w:t>
            </w:r>
          </w:p>
        </w:tc>
        <w:tc>
          <w:tcPr>
            <w:tcW w:w="334" w:type="pct"/>
          </w:tcPr>
          <w:p w14:paraId="7CDAF78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757F1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5.6%)</w:t>
            </w:r>
          </w:p>
        </w:tc>
        <w:tc>
          <w:tcPr>
            <w:tcW w:w="317" w:type="pct"/>
          </w:tcPr>
          <w:p w14:paraId="03CF2F6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(22.2%)</w:t>
            </w:r>
          </w:p>
        </w:tc>
        <w:tc>
          <w:tcPr>
            <w:tcW w:w="397" w:type="pct"/>
          </w:tcPr>
          <w:p w14:paraId="3E59F50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13 (66.7%)</w:t>
            </w:r>
          </w:p>
        </w:tc>
        <w:tc>
          <w:tcPr>
            <w:tcW w:w="397" w:type="pct"/>
          </w:tcPr>
          <w:p w14:paraId="1C1913D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2(11.1%)</w:t>
            </w:r>
          </w:p>
        </w:tc>
        <w:tc>
          <w:tcPr>
            <w:tcW w:w="379" w:type="pct"/>
          </w:tcPr>
          <w:p w14:paraId="091BB9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 0 (1.7%)</w:t>
            </w:r>
          </w:p>
        </w:tc>
        <w:tc>
          <w:tcPr>
            <w:tcW w:w="207" w:type="pct"/>
          </w:tcPr>
          <w:p w14:paraId="07A2E17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%</w:t>
            </w:r>
          </w:p>
        </w:tc>
      </w:tr>
      <w:tr w:rsidR="00AE43BB" w:rsidRPr="00904B4C" w14:paraId="58E2465A" w14:textId="77777777" w:rsidTr="004B401E">
        <w:trPr>
          <w:trHeight w:val="804"/>
        </w:trPr>
        <w:tc>
          <w:tcPr>
            <w:tcW w:w="202" w:type="pct"/>
          </w:tcPr>
          <w:p w14:paraId="332BB108" w14:textId="08A89915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Kartanou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C et al 2024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  <w:r w:rsidR="007153AA" w:rsidRPr="00904B4C">
              <w:rPr>
                <w:rFonts w:ascii="Cambria" w:hAnsi="Cambria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2E3355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02714CC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F9B848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16</w:t>
            </w:r>
          </w:p>
          <w:p w14:paraId="1C37E9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75%)</w:t>
            </w:r>
          </w:p>
        </w:tc>
        <w:tc>
          <w:tcPr>
            <w:tcW w:w="349" w:type="pct"/>
          </w:tcPr>
          <w:p w14:paraId="2810C47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16 (75%)</w:t>
            </w:r>
          </w:p>
        </w:tc>
        <w:tc>
          <w:tcPr>
            <w:tcW w:w="318" w:type="pct"/>
          </w:tcPr>
          <w:p w14:paraId="264D2F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A36F0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28AD895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479F66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NA</w:t>
            </w:r>
          </w:p>
        </w:tc>
        <w:tc>
          <w:tcPr>
            <w:tcW w:w="317" w:type="pct"/>
          </w:tcPr>
          <w:p w14:paraId="75EF22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2062C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1D934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4B1ACF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1F45EEA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07CE7DE" w14:textId="77777777" w:rsidTr="004B401E">
        <w:trPr>
          <w:trHeight w:val="798"/>
        </w:trPr>
        <w:tc>
          <w:tcPr>
            <w:tcW w:w="202" w:type="pct"/>
          </w:tcPr>
          <w:p w14:paraId="7BB1CCEC" w14:textId="6864D0D1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t>Iruzubieta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P</w:t>
            </w:r>
            <w:r w:rsidRPr="00904B4C">
              <w:rPr>
                <w:rFonts w:ascii="Cambria" w:hAnsi="Cambria"/>
                <w:szCs w:val="22"/>
              </w:rPr>
              <w:t xml:space="preserve"> et al 2023</w:t>
            </w:r>
            <w:r w:rsidR="007153AA" w:rsidRPr="00904B4C">
              <w:rPr>
                <w:rFonts w:ascii="Cambria" w:hAnsi="Cambria"/>
                <w:szCs w:val="22"/>
                <w:vertAlign w:val="superscript"/>
              </w:rPr>
              <w:t>20</w:t>
            </w:r>
          </w:p>
        </w:tc>
        <w:tc>
          <w:tcPr>
            <w:tcW w:w="568" w:type="pct"/>
          </w:tcPr>
          <w:p w14:paraId="6F0F7E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8 (12.55)</w:t>
            </w:r>
          </w:p>
        </w:tc>
        <w:tc>
          <w:tcPr>
            <w:tcW w:w="435" w:type="pct"/>
          </w:tcPr>
          <w:p w14:paraId="408655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C7F310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5 (47%)</w:t>
            </w:r>
          </w:p>
        </w:tc>
        <w:tc>
          <w:tcPr>
            <w:tcW w:w="349" w:type="pct"/>
          </w:tcPr>
          <w:p w14:paraId="3689FAB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7/15 (47%)</w:t>
            </w:r>
          </w:p>
        </w:tc>
        <w:tc>
          <w:tcPr>
            <w:tcW w:w="318" w:type="pct"/>
          </w:tcPr>
          <w:p w14:paraId="666533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536BEB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6E2812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256C2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57DD8F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7F98F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C084F7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15DE17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442C4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644AD48" w14:textId="77777777" w:rsidTr="004B401E">
        <w:trPr>
          <w:trHeight w:val="804"/>
        </w:trPr>
        <w:tc>
          <w:tcPr>
            <w:tcW w:w="202" w:type="pct"/>
          </w:tcPr>
          <w:p w14:paraId="22D7F1AA" w14:textId="47484C86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Wilke C et al 2023</w:t>
            </w:r>
            <w:r w:rsidRPr="00904B4C">
              <w:rPr>
                <w:rFonts w:ascii="Cambria" w:hAnsi="Cambria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515EBB3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A40BF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10A728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8D9D1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0/28 (71.4%)</w:t>
            </w:r>
          </w:p>
        </w:tc>
        <w:tc>
          <w:tcPr>
            <w:tcW w:w="318" w:type="pct"/>
          </w:tcPr>
          <w:p w14:paraId="07436D7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0CBD45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669DBA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BF9C05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47542F8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3B0462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C80268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7B52D3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37B24E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A5D7FAD" w14:textId="77777777" w:rsidTr="004B401E">
        <w:trPr>
          <w:trHeight w:val="804"/>
        </w:trPr>
        <w:tc>
          <w:tcPr>
            <w:tcW w:w="202" w:type="pct"/>
          </w:tcPr>
          <w:p w14:paraId="63B86F6E" w14:textId="636DB774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 xml:space="preserve">Indelicato </w:t>
            </w: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>E</w:t>
            </w:r>
            <w:proofErr w:type="gramEnd"/>
            <w:r w:rsidRPr="00904B4C">
              <w:rPr>
                <w:rFonts w:ascii="Cambria" w:hAnsi="Cambria"/>
                <w:szCs w:val="22"/>
                <w:lang w:val="it-IT"/>
              </w:rPr>
              <w:t xml:space="preserve"> et al 2025</w:t>
            </w:r>
            <w:r w:rsidR="007153AA" w:rsidRPr="00904B4C">
              <w:rPr>
                <w:rFonts w:ascii="Cambria" w:hAnsi="Cambria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568" w:type="pct"/>
          </w:tcPr>
          <w:p w14:paraId="3597CB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B6F15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FA72F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 (100%)</w:t>
            </w:r>
          </w:p>
        </w:tc>
        <w:tc>
          <w:tcPr>
            <w:tcW w:w="349" w:type="pct"/>
          </w:tcPr>
          <w:p w14:paraId="1BE4AE1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6/6 (100%)</w:t>
            </w:r>
          </w:p>
        </w:tc>
        <w:tc>
          <w:tcPr>
            <w:tcW w:w="318" w:type="pct"/>
          </w:tcPr>
          <w:p w14:paraId="2EF7A3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D35913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B0FDC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A810F7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743B130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955183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08E730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3E0DD1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48DAE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3FB99F8A" w14:textId="77777777" w:rsidTr="004B401E">
        <w:trPr>
          <w:trHeight w:val="804"/>
        </w:trPr>
        <w:tc>
          <w:tcPr>
            <w:tcW w:w="202" w:type="pct"/>
          </w:tcPr>
          <w:p w14:paraId="7FF7F453" w14:textId="10E6D68B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  <w:lang w:val="it-IT"/>
              </w:rPr>
            </w:pPr>
            <w:proofErr w:type="spellStart"/>
            <w:r w:rsidRPr="00904B4C">
              <w:rPr>
                <w:rFonts w:ascii="Cambria" w:hAnsi="Cambria"/>
                <w:szCs w:val="22"/>
              </w:rPr>
              <w:t>Satolli</w:t>
            </w:r>
            <w:proofErr w:type="spellEnd"/>
            <w:r w:rsidRPr="00904B4C">
              <w:rPr>
                <w:rFonts w:ascii="Cambria" w:hAnsi="Cambria"/>
                <w:szCs w:val="22"/>
              </w:rPr>
              <w:t xml:space="preserve"> S et al 2024</w:t>
            </w:r>
            <w:r w:rsidR="007153AA" w:rsidRPr="00904B4C">
              <w:rPr>
                <w:rFonts w:ascii="Cambria" w:hAnsi="Cambria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2</w:t>
            </w:r>
          </w:p>
        </w:tc>
        <w:tc>
          <w:tcPr>
            <w:tcW w:w="568" w:type="pct"/>
          </w:tcPr>
          <w:p w14:paraId="666504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C60B4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4FAC8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6/59 (78%)</w:t>
            </w:r>
          </w:p>
        </w:tc>
        <w:tc>
          <w:tcPr>
            <w:tcW w:w="349" w:type="pct"/>
          </w:tcPr>
          <w:p w14:paraId="13F75DC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6/59 (78%)</w:t>
            </w:r>
          </w:p>
        </w:tc>
        <w:tc>
          <w:tcPr>
            <w:tcW w:w="318" w:type="pct"/>
          </w:tcPr>
          <w:p w14:paraId="13D5A9A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6DA705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51593E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7D8B3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F675B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B1F92E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55344D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684CA4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0F515F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D8D3C80" w14:textId="77777777" w:rsidTr="004B401E">
        <w:trPr>
          <w:trHeight w:val="804"/>
        </w:trPr>
        <w:tc>
          <w:tcPr>
            <w:tcW w:w="202" w:type="pct"/>
          </w:tcPr>
          <w:p w14:paraId="4F2A5516" w14:textId="4AE892AB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Hirschfeld et al AS 2025</w:t>
            </w:r>
            <w:r w:rsidR="007153AA" w:rsidRPr="00904B4C">
              <w:rPr>
                <w:rFonts w:ascii="Cambria" w:hAnsi="Cambria"/>
                <w:szCs w:val="22"/>
                <w:vertAlign w:val="superscrip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</w:rPr>
              <w:t>3</w:t>
            </w:r>
          </w:p>
        </w:tc>
        <w:tc>
          <w:tcPr>
            <w:tcW w:w="568" w:type="pct"/>
          </w:tcPr>
          <w:p w14:paraId="260F12A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motor neuropathy</w:t>
            </w:r>
          </w:p>
        </w:tc>
        <w:tc>
          <w:tcPr>
            <w:tcW w:w="435" w:type="pct"/>
          </w:tcPr>
          <w:p w14:paraId="2B4C169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210C85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787745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2BD81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B2CFF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8523B5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5BA9B9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2F0ECA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FB32D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7D879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6A9BF6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9214C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3E8D976" w14:textId="77777777" w:rsidTr="004B401E">
        <w:trPr>
          <w:trHeight w:val="804"/>
        </w:trPr>
        <w:tc>
          <w:tcPr>
            <w:tcW w:w="202" w:type="pct"/>
          </w:tcPr>
          <w:p w14:paraId="0E56F263" w14:textId="1F9D8785" w:rsidR="00185C7B" w:rsidRPr="00904B4C" w:rsidRDefault="00185C7B" w:rsidP="00582111">
            <w:pPr>
              <w:rPr>
                <w:rFonts w:ascii="Cambria" w:hAnsi="Cambria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inheiro-Barbosa R</w:t>
            </w:r>
            <w:r w:rsidRPr="00904B4C">
              <w:rPr>
                <w:rFonts w:ascii="Cambria" w:hAnsi="Cambria"/>
                <w:szCs w:val="22"/>
                <w:lang w:val="it-IT"/>
              </w:rPr>
              <w:t xml:space="preserve"> et al 2024</w:t>
            </w:r>
            <w:r w:rsidRPr="00904B4C">
              <w:rPr>
                <w:rFonts w:ascii="Cambria" w:hAnsi="Cambria"/>
                <w:szCs w:val="22"/>
                <w:vertAlign w:val="superscript"/>
                <w:lang w:val="it-IT"/>
              </w:rPr>
              <w:t>2</w:t>
            </w:r>
            <w:r w:rsidR="00E061BB" w:rsidRPr="00904B4C">
              <w:rPr>
                <w:rFonts w:ascii="Cambria" w:hAnsi="Cambria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568" w:type="pct"/>
          </w:tcPr>
          <w:p w14:paraId="389D8B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EFA5E5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601FA9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04F805B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4 (70.00%)</w:t>
            </w:r>
          </w:p>
        </w:tc>
        <w:tc>
          <w:tcPr>
            <w:tcW w:w="318" w:type="pct"/>
          </w:tcPr>
          <w:p w14:paraId="39FF3B0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F8872A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0A44FB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A92AC1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7DFF5C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5E56E7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DCAF55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E33C47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305786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 (0%)</w:t>
            </w:r>
          </w:p>
        </w:tc>
      </w:tr>
      <w:tr w:rsidR="00AE43BB" w:rsidRPr="00904B4C" w14:paraId="6068571B" w14:textId="77777777" w:rsidTr="004B401E">
        <w:trPr>
          <w:trHeight w:val="804"/>
        </w:trPr>
        <w:tc>
          <w:tcPr>
            <w:tcW w:w="202" w:type="pct"/>
          </w:tcPr>
          <w:p w14:paraId="46EB8019" w14:textId="28E09B6B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bou Chaar W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1</w:t>
            </w:r>
            <w:r w:rsidR="00E061BB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</w:p>
        </w:tc>
        <w:tc>
          <w:tcPr>
            <w:tcW w:w="568" w:type="pct"/>
          </w:tcPr>
          <w:p w14:paraId="539E1F1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41A9CC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BFE453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4B1C8E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0/86 (93%)</w:t>
            </w:r>
          </w:p>
        </w:tc>
        <w:tc>
          <w:tcPr>
            <w:tcW w:w="318" w:type="pct"/>
          </w:tcPr>
          <w:p w14:paraId="537577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C762FB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1/37 (30%)</w:t>
            </w:r>
          </w:p>
        </w:tc>
        <w:tc>
          <w:tcPr>
            <w:tcW w:w="334" w:type="pct"/>
          </w:tcPr>
          <w:p w14:paraId="3D11142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33F47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DB36F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7BCDF0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3C5B71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30CA34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6E092B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41860AA" w14:textId="77777777" w:rsidTr="004B401E">
        <w:trPr>
          <w:trHeight w:val="804"/>
        </w:trPr>
        <w:tc>
          <w:tcPr>
            <w:tcW w:w="202" w:type="pct"/>
          </w:tcPr>
          <w:p w14:paraId="1DE2999A" w14:textId="43728ACB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4B401E"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</w:p>
        </w:tc>
        <w:tc>
          <w:tcPr>
            <w:tcW w:w="568" w:type="pct"/>
          </w:tcPr>
          <w:p w14:paraId="192B66E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3117DAC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B31C2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Yes</w:t>
            </w:r>
          </w:p>
        </w:tc>
        <w:tc>
          <w:tcPr>
            <w:tcW w:w="349" w:type="pct"/>
          </w:tcPr>
          <w:p w14:paraId="3EFA461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225FFE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57B46B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F9BE46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A96A78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0A4B00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90267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C5B63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917EB6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65ADB57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1922BC6" w14:textId="77777777" w:rsidTr="004B401E">
        <w:trPr>
          <w:trHeight w:val="804"/>
        </w:trPr>
        <w:tc>
          <w:tcPr>
            <w:tcW w:w="202" w:type="pct"/>
          </w:tcPr>
          <w:p w14:paraId="464134F2" w14:textId="160F3D80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4E9903E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F38770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43B69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64122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BCBC9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40FE4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50CFC89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E4E780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35EBEF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4CFF1B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8784B2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9E8CD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31E6EE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6929341" w14:textId="77777777" w:rsidTr="004B401E">
        <w:trPr>
          <w:trHeight w:val="804"/>
        </w:trPr>
        <w:tc>
          <w:tcPr>
            <w:tcW w:w="202" w:type="pct"/>
          </w:tcPr>
          <w:p w14:paraId="1FA6352F" w14:textId="4923C85A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465305E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A16EAE6" w14:textId="77777777" w:rsidR="00185C7B" w:rsidRPr="00904B4C" w:rsidRDefault="00185C7B" w:rsidP="00582111">
            <w:pPr>
              <w:rPr>
                <w:rFonts w:ascii="Cambria" w:hAnsi="Cambria"/>
                <w:b/>
                <w:bCs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C3E744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630002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2702E2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4A84D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77B55A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350117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1B9C0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E2D98C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64C01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CD272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1073D3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63D662E4" w14:textId="77777777" w:rsidTr="004B401E">
        <w:trPr>
          <w:trHeight w:val="804"/>
        </w:trPr>
        <w:tc>
          <w:tcPr>
            <w:tcW w:w="202" w:type="pct"/>
          </w:tcPr>
          <w:p w14:paraId="00280EA4" w14:textId="6A147803" w:rsidR="00185C7B" w:rsidRPr="00904B4C" w:rsidRDefault="007153AA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1BC65D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40C525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07BF8E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5AB9564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132F953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37B69D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099472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34BBDB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BBB17A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3878EF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284EB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0580A2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C89F70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026F829" w14:textId="77777777" w:rsidTr="004B401E">
        <w:trPr>
          <w:trHeight w:val="804"/>
        </w:trPr>
        <w:tc>
          <w:tcPr>
            <w:tcW w:w="202" w:type="pct"/>
          </w:tcPr>
          <w:p w14:paraId="329CB885" w14:textId="5941B5C0" w:rsidR="00185C7B" w:rsidRPr="00904B4C" w:rsidRDefault="007153AA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415F8B2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096B146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BFB02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7AAE39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1EA980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FD76C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66000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C0F86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1A9FC6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E7E0CF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4C4E9B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14757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38FAFF7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03F23AB" w14:textId="77777777" w:rsidTr="004B401E">
        <w:trPr>
          <w:trHeight w:val="804"/>
        </w:trPr>
        <w:tc>
          <w:tcPr>
            <w:tcW w:w="202" w:type="pct"/>
          </w:tcPr>
          <w:p w14:paraId="420AE967" w14:textId="49818D9D" w:rsidR="00185C7B" w:rsidRPr="00904B4C" w:rsidRDefault="007153AA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37A8EA3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62DF2A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BC202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CEA87F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C6DF2A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102E32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46D1645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A039C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7A9D2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90AB9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B70E39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64D761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35CE23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7DFD99D1" w14:textId="77777777" w:rsidTr="004B401E">
        <w:trPr>
          <w:trHeight w:val="804"/>
        </w:trPr>
        <w:tc>
          <w:tcPr>
            <w:tcW w:w="202" w:type="pct"/>
          </w:tcPr>
          <w:p w14:paraId="51482E90" w14:textId="6BEBFE41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592F23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0655F8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C0E59E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5D9C55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5191A22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B0592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FD1E90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2E68C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1AA44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C12CF7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8AD26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5A322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E67C5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F45E74A" w14:textId="77777777" w:rsidTr="004B401E">
        <w:trPr>
          <w:trHeight w:val="804"/>
        </w:trPr>
        <w:tc>
          <w:tcPr>
            <w:tcW w:w="202" w:type="pct"/>
          </w:tcPr>
          <w:p w14:paraId="0502DAB2" w14:textId="46623351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598C843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EB898C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0ACAEF7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651F0A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308A7F5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C437DA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43741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6CE7A0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1A2C59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2753F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72469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AEBAF5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EB275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4FD170C" w14:textId="77777777" w:rsidTr="004B401E">
        <w:trPr>
          <w:trHeight w:val="804"/>
        </w:trPr>
        <w:tc>
          <w:tcPr>
            <w:tcW w:w="202" w:type="pct"/>
          </w:tcPr>
          <w:p w14:paraId="07C6AE3E" w14:textId="79BEC7C2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6C17486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544092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C40E32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705676C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4016971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3DAE2FA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E66262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FD196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682F1A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87CD15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778737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2F35DA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D5D727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15D08D6" w14:textId="77777777" w:rsidTr="004B401E">
        <w:trPr>
          <w:trHeight w:val="804"/>
        </w:trPr>
        <w:tc>
          <w:tcPr>
            <w:tcW w:w="202" w:type="pct"/>
          </w:tcPr>
          <w:p w14:paraId="3C69FCB4" w14:textId="1FF357FE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49105AF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37E537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70554D6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138854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7012D6E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DCB6C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01AE6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2FA01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C251D6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6E6984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76D49D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6B699B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633EEC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20FF3F9C" w14:textId="77777777" w:rsidTr="004B401E">
        <w:trPr>
          <w:trHeight w:val="804"/>
        </w:trPr>
        <w:tc>
          <w:tcPr>
            <w:tcW w:w="202" w:type="pct"/>
          </w:tcPr>
          <w:p w14:paraId="2928D5D5" w14:textId="2F6BB42B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1EA008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C8316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C062B9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3C33B6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13CB192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7190466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46EAC75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7ED7B1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C9712B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AB4F02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A6D2E6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99A0E6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0626FE8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67BCF653" w14:textId="77777777" w:rsidTr="004B401E">
        <w:trPr>
          <w:trHeight w:val="804"/>
        </w:trPr>
        <w:tc>
          <w:tcPr>
            <w:tcW w:w="202" w:type="pct"/>
          </w:tcPr>
          <w:p w14:paraId="7B3810D8" w14:textId="581C0608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30EB32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9EE884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EEF14C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14FC582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2FCFA04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B45574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E3321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A87E82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AE1363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CE9E25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39C7E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5A00BD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07F1F12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3B90ACB" w14:textId="77777777" w:rsidTr="004B401E">
        <w:trPr>
          <w:trHeight w:val="804"/>
        </w:trPr>
        <w:tc>
          <w:tcPr>
            <w:tcW w:w="202" w:type="pct"/>
          </w:tcPr>
          <w:p w14:paraId="5742BED8" w14:textId="5F7D0BE8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36A045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D9721F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9FE816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3B73E9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07E9B99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C82BF2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EEC5C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CB0838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AB1C8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16D56E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AAB36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56340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BA6A94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777618C" w14:textId="77777777" w:rsidTr="004B401E">
        <w:trPr>
          <w:trHeight w:val="804"/>
        </w:trPr>
        <w:tc>
          <w:tcPr>
            <w:tcW w:w="202" w:type="pct"/>
          </w:tcPr>
          <w:p w14:paraId="5CDFED34" w14:textId="107CADA1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Miyatake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159BCD7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526257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737770B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482CD2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7AA11CD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1DCD17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F5D1FF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29F4C9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44A60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467BCD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AC3A0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DFDA50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56AFF5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0F1B7F3" w14:textId="77777777" w:rsidTr="004B401E">
        <w:trPr>
          <w:trHeight w:val="804"/>
        </w:trPr>
        <w:tc>
          <w:tcPr>
            <w:tcW w:w="202" w:type="pct"/>
          </w:tcPr>
          <w:p w14:paraId="79E5F7EB" w14:textId="00A96416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endes Ferreira V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568" w:type="pct"/>
          </w:tcPr>
          <w:p w14:paraId="0664FE3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B784F0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017CA6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6065FE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5D99E3E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73C9091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26EBCB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D4B11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3F2C99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42D3E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6BC586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29863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B2837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0F9B31D0" w14:textId="77777777" w:rsidTr="004B401E">
        <w:trPr>
          <w:trHeight w:val="804"/>
        </w:trPr>
        <w:tc>
          <w:tcPr>
            <w:tcW w:w="202" w:type="pct"/>
          </w:tcPr>
          <w:p w14:paraId="242A9E26" w14:textId="7F2BD94F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Rettenmaier A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568" w:type="pct"/>
          </w:tcPr>
          <w:p w14:paraId="1201EC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6ED9C1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2E28DF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86D3D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, 8/10 (80%)</w:t>
            </w:r>
          </w:p>
        </w:tc>
        <w:tc>
          <w:tcPr>
            <w:tcW w:w="318" w:type="pct"/>
          </w:tcPr>
          <w:p w14:paraId="51E9ECF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633CE3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C7AE6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1F14F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17A05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1242D7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3F0091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A99844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E75932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645CDAD5" w14:textId="77777777" w:rsidTr="004B401E">
        <w:trPr>
          <w:trHeight w:val="804"/>
        </w:trPr>
        <w:tc>
          <w:tcPr>
            <w:tcW w:w="202" w:type="pct"/>
          </w:tcPr>
          <w:p w14:paraId="4FD2A897" w14:textId="3F9EF111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Rettenmaier A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568" w:type="pct"/>
          </w:tcPr>
          <w:p w14:paraId="5F9A93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80FFBC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839FE7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53E415E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, 2/2 (100%)</w:t>
            </w:r>
          </w:p>
        </w:tc>
        <w:tc>
          <w:tcPr>
            <w:tcW w:w="318" w:type="pct"/>
          </w:tcPr>
          <w:p w14:paraId="70288C9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EA56E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B7E4DD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77CFBE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0D7F1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75BAAD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2B6899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FC883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A5A46D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A5B1436" w14:textId="77777777" w:rsidTr="004B401E">
        <w:trPr>
          <w:trHeight w:val="804"/>
        </w:trPr>
        <w:tc>
          <w:tcPr>
            <w:tcW w:w="202" w:type="pct"/>
          </w:tcPr>
          <w:p w14:paraId="5943FBB6" w14:textId="52092311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Rettenmaier A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568" w:type="pct"/>
          </w:tcPr>
          <w:p w14:paraId="201C694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CFED14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6AF9BD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29FB258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, 23/24 (95.8%)</w:t>
            </w:r>
          </w:p>
        </w:tc>
        <w:tc>
          <w:tcPr>
            <w:tcW w:w="318" w:type="pct"/>
          </w:tcPr>
          <w:p w14:paraId="22DCA23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548B5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17A446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A9E5A8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803378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E76B5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B11457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0A35A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5C53A5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2CD435F" w14:textId="77777777" w:rsidTr="004B401E">
        <w:trPr>
          <w:trHeight w:val="804"/>
        </w:trPr>
        <w:tc>
          <w:tcPr>
            <w:tcW w:w="202" w:type="pct"/>
          </w:tcPr>
          <w:p w14:paraId="33232CD7" w14:textId="7E26101D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677C0A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C9A55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7C7A7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WM atrophy</w:t>
            </w:r>
          </w:p>
        </w:tc>
        <w:tc>
          <w:tcPr>
            <w:tcW w:w="349" w:type="pct"/>
          </w:tcPr>
          <w:p w14:paraId="717446C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4CC50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7D28FEF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28CADC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9824A2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66635C5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CDA22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769E7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4E9E8F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C9BDF2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31C3C32" w14:textId="77777777" w:rsidTr="004B401E">
        <w:trPr>
          <w:trHeight w:val="804"/>
        </w:trPr>
        <w:tc>
          <w:tcPr>
            <w:tcW w:w="202" w:type="pct"/>
          </w:tcPr>
          <w:p w14:paraId="579E69AE" w14:textId="1741A2F8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73490DB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49F95E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946546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6A21921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24EE7A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BEE0E7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26ADD2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5737E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6AB5E6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F4CF35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6202F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3BB8813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04145B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0104E886" w14:textId="77777777" w:rsidTr="004B401E">
        <w:trPr>
          <w:trHeight w:val="804"/>
        </w:trPr>
        <w:tc>
          <w:tcPr>
            <w:tcW w:w="202" w:type="pct"/>
          </w:tcPr>
          <w:p w14:paraId="7D3E2546" w14:textId="76F6DBCE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5428E9D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409F96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56BEAF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cortical atrophy</w:t>
            </w:r>
          </w:p>
        </w:tc>
        <w:tc>
          <w:tcPr>
            <w:tcW w:w="349" w:type="pct"/>
          </w:tcPr>
          <w:p w14:paraId="5820D1A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7E18C7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7ABF65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3B162F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D1C23A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B902C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4F7215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7C754B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50A7E5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E9EE6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E8DA4C7" w14:textId="77777777" w:rsidTr="004B401E">
        <w:trPr>
          <w:trHeight w:val="804"/>
        </w:trPr>
        <w:tc>
          <w:tcPr>
            <w:tcW w:w="202" w:type="pct"/>
          </w:tcPr>
          <w:p w14:paraId="34591673" w14:textId="43FA823D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58BF155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35A28E9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84559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cortical atrophy</w:t>
            </w:r>
          </w:p>
        </w:tc>
        <w:tc>
          <w:tcPr>
            <w:tcW w:w="349" w:type="pct"/>
          </w:tcPr>
          <w:p w14:paraId="578B308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1D08A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854745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2B01200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5376DC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A7A9FE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D55B82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C87DDA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34F56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5A964D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2E428157" w14:textId="77777777" w:rsidTr="004B401E">
        <w:trPr>
          <w:trHeight w:val="804"/>
        </w:trPr>
        <w:tc>
          <w:tcPr>
            <w:tcW w:w="202" w:type="pct"/>
          </w:tcPr>
          <w:p w14:paraId="4AF753FD" w14:textId="07DBBB5B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0D5DE7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6909E9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52111F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Mild cortical atrophy</w:t>
            </w:r>
          </w:p>
        </w:tc>
        <w:tc>
          <w:tcPr>
            <w:tcW w:w="349" w:type="pct"/>
          </w:tcPr>
          <w:p w14:paraId="70BC49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2528E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438D49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33FCE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1E92B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92847C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955EC3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053D4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6B174F4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849475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14645B5" w14:textId="77777777" w:rsidTr="004B401E">
        <w:trPr>
          <w:trHeight w:val="804"/>
        </w:trPr>
        <w:tc>
          <w:tcPr>
            <w:tcW w:w="202" w:type="pct"/>
          </w:tcPr>
          <w:p w14:paraId="4868AB04" w14:textId="03FDF9F9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ytovuori 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72758C1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28B83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D4673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mild cerebral ventricular enlargement</w:t>
            </w:r>
          </w:p>
        </w:tc>
        <w:tc>
          <w:tcPr>
            <w:tcW w:w="349" w:type="pct"/>
          </w:tcPr>
          <w:p w14:paraId="72D98E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1F2D81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2FC217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40BABF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ED1EE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6C09CB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649842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D5EC9C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87048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5699B1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34E72977" w14:textId="77777777" w:rsidTr="004B401E">
        <w:trPr>
          <w:trHeight w:val="804"/>
        </w:trPr>
        <w:tc>
          <w:tcPr>
            <w:tcW w:w="202" w:type="pct"/>
          </w:tcPr>
          <w:p w14:paraId="5FED1ADA" w14:textId="504DDA0D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Shirai 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262BFED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00DBD87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0D0D2C9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D73ABD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699525E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9DCAEC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22A765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20AC43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2165F4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F52E76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A848A3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9B6A55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EF0BF4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C891639" w14:textId="77777777" w:rsidTr="004B401E">
        <w:trPr>
          <w:trHeight w:val="804"/>
        </w:trPr>
        <w:tc>
          <w:tcPr>
            <w:tcW w:w="202" w:type="pct"/>
          </w:tcPr>
          <w:p w14:paraId="232E7AD2" w14:textId="5001DECB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Shirai 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492A93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0174B3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75249B9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872EC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BD639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471D60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E2CF0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D24D1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876B4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CE730D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C489B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889A0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2CC23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42C99382" w14:textId="77777777" w:rsidTr="004B401E">
        <w:trPr>
          <w:trHeight w:val="804"/>
        </w:trPr>
        <w:tc>
          <w:tcPr>
            <w:tcW w:w="202" w:type="pct"/>
          </w:tcPr>
          <w:p w14:paraId="12267E59" w14:textId="15A7C885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69C9D68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F38BE3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EE6C39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35E934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EA1D6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31B94B1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2C8361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742BCD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6532A5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F8B57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FAFFB3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D4545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58CBA0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392F8101" w14:textId="77777777" w:rsidTr="004B401E">
        <w:trPr>
          <w:trHeight w:val="804"/>
        </w:trPr>
        <w:tc>
          <w:tcPr>
            <w:tcW w:w="202" w:type="pct"/>
          </w:tcPr>
          <w:p w14:paraId="4A2CAA75" w14:textId="143A1F4C" w:rsidR="00185C7B" w:rsidRPr="00904B4C" w:rsidRDefault="007153AA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2E9428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4D88EE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02EF904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B7EFB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119121B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7C7E89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1B3395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4EE6D1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9DABB8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75822A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B360B8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3650F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7231D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0F185B0" w14:textId="77777777" w:rsidTr="004B401E">
        <w:trPr>
          <w:trHeight w:val="804"/>
        </w:trPr>
        <w:tc>
          <w:tcPr>
            <w:tcW w:w="202" w:type="pct"/>
          </w:tcPr>
          <w:p w14:paraId="6E74E478" w14:textId="25B85022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156DB90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D5FBE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D0F712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474D6D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7162984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6E7888A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120273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98C749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4C62A7D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FCEBAA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8DB6BB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4BF22A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3A1CAE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B3DAC5E" w14:textId="77777777" w:rsidTr="004B401E">
        <w:trPr>
          <w:trHeight w:val="804"/>
        </w:trPr>
        <w:tc>
          <w:tcPr>
            <w:tcW w:w="202" w:type="pct"/>
          </w:tcPr>
          <w:p w14:paraId="3CA28A41" w14:textId="11FCF3D0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429EA6D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5B7488E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0B4381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CD7C89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3D36BEE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7846049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12B3E4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300AB1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BAF886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810164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C348E1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73C0DC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5EA5EA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8B6A45D" w14:textId="77777777" w:rsidTr="004B401E">
        <w:trPr>
          <w:trHeight w:val="804"/>
        </w:trPr>
        <w:tc>
          <w:tcPr>
            <w:tcW w:w="202" w:type="pct"/>
          </w:tcPr>
          <w:p w14:paraId="680A767A" w14:textId="0FD1AD81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Prasad G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747008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902083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E01DC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1861EAC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7F78BB0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5AB89C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0D184C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0DF152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93AD9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1C7167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DB5A40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C618CD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565AD4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17A9F56" w14:textId="77777777" w:rsidTr="004B401E">
        <w:trPr>
          <w:trHeight w:val="804"/>
        </w:trPr>
        <w:tc>
          <w:tcPr>
            <w:tcW w:w="202" w:type="pct"/>
          </w:tcPr>
          <w:p w14:paraId="71CC5694" w14:textId="45C953BE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472260F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CEE4DC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D2A9CA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56C909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798390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75B9E5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0D6BCD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91724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7F061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BC633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DA2B70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654277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57AC2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B74FA8D" w14:textId="77777777" w:rsidTr="004B401E">
        <w:trPr>
          <w:trHeight w:val="804"/>
        </w:trPr>
        <w:tc>
          <w:tcPr>
            <w:tcW w:w="202" w:type="pct"/>
          </w:tcPr>
          <w:p w14:paraId="483F85C7" w14:textId="148BD4FE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</w:t>
            </w:r>
            <w:r w:rsidR="00F46AA5" w:rsidRPr="00904B4C">
              <w:rPr>
                <w:rFonts w:ascii="Cambria" w:hAnsi="Cambria" w:cs="Calibri"/>
                <w:szCs w:val="22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47FBED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6D20E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371F3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59442E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43D6D15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329A60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FD3804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FED424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C140B1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7F92EE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D89B9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79E2BF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A09224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2E5DE902" w14:textId="77777777" w:rsidTr="004B401E">
        <w:trPr>
          <w:trHeight w:val="804"/>
        </w:trPr>
        <w:tc>
          <w:tcPr>
            <w:tcW w:w="202" w:type="pct"/>
          </w:tcPr>
          <w:p w14:paraId="11BCB743" w14:textId="30E74B6A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29</w:t>
            </w:r>
          </w:p>
        </w:tc>
        <w:tc>
          <w:tcPr>
            <w:tcW w:w="568" w:type="pct"/>
          </w:tcPr>
          <w:p w14:paraId="0FCF36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B5C004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38291E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332458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145F7F0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E99A1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6E35F1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BC4045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9E687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BDB69A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B72573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C88770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A4B1B2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9C01056" w14:textId="77777777" w:rsidTr="004B401E">
        <w:trPr>
          <w:trHeight w:val="804"/>
        </w:trPr>
        <w:tc>
          <w:tcPr>
            <w:tcW w:w="202" w:type="pct"/>
          </w:tcPr>
          <w:p w14:paraId="63C0C7F8" w14:textId="21FDF46B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75C4518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77993F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E2E73C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71C553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54FEC4A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CCA023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CC30A5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1714F3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2F93BC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E7868F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C5E98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41BB3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5C10A9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8570C26" w14:textId="77777777" w:rsidTr="004B401E">
        <w:trPr>
          <w:trHeight w:val="804"/>
        </w:trPr>
        <w:tc>
          <w:tcPr>
            <w:tcW w:w="202" w:type="pct"/>
          </w:tcPr>
          <w:p w14:paraId="283F5FAD" w14:textId="29B9FFC2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22463EA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BDF299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B4C8A2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025C1E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23009C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697301B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C14FA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BE3B57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9B4A44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20E93F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44FBE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248546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BDBBFB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0D823B0" w14:textId="77777777" w:rsidTr="004B401E">
        <w:trPr>
          <w:trHeight w:val="804"/>
        </w:trPr>
        <w:tc>
          <w:tcPr>
            <w:tcW w:w="202" w:type="pct"/>
          </w:tcPr>
          <w:p w14:paraId="4E79F5E1" w14:textId="6FDB8B1D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37DA9E0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58EDD5A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72A30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88DA78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1D603C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01054B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D8E705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C7838C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B272A9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898FBA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FFC178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520782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9AE5AA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CFB1F7B" w14:textId="77777777" w:rsidTr="004B401E">
        <w:trPr>
          <w:trHeight w:val="804"/>
        </w:trPr>
        <w:tc>
          <w:tcPr>
            <w:tcW w:w="202" w:type="pct"/>
          </w:tcPr>
          <w:p w14:paraId="3EDDF62C" w14:textId="354FD643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6439CAA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8204C4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A19F61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410284B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18AAD2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6C5A46C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E5AF93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316BB0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A11901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ED0F9E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20FD40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4460A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E1A2B4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273AF91A" w14:textId="77777777" w:rsidTr="004B401E">
        <w:trPr>
          <w:trHeight w:val="804"/>
        </w:trPr>
        <w:tc>
          <w:tcPr>
            <w:tcW w:w="202" w:type="pct"/>
          </w:tcPr>
          <w:p w14:paraId="58F37FAF" w14:textId="5ED4195B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107639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293AC5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1648252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8C734C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3D413CD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AC7EFE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34C3F8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F2EBFA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F7AD1F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5D6C7D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BBCDF9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7DA79F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03852DC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49E3C45" w14:textId="77777777" w:rsidTr="004B401E">
        <w:trPr>
          <w:trHeight w:val="804"/>
        </w:trPr>
        <w:tc>
          <w:tcPr>
            <w:tcW w:w="202" w:type="pct"/>
          </w:tcPr>
          <w:p w14:paraId="1C7315F1" w14:textId="19704753" w:rsidR="00185C7B" w:rsidRPr="00904B4C" w:rsidRDefault="007153AA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Prasad G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061D7A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3F3F9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1B666E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3D96A4D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573F1F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BA774D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2396C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005B23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592B7C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8A1384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BF9653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9AC01B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6CB69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46342AE" w14:textId="77777777" w:rsidTr="004B401E">
        <w:trPr>
          <w:trHeight w:val="804"/>
        </w:trPr>
        <w:tc>
          <w:tcPr>
            <w:tcW w:w="202" w:type="pct"/>
          </w:tcPr>
          <w:p w14:paraId="457ACCF4" w14:textId="5F9A3C8D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</w:t>
            </w:r>
            <w:r w:rsidR="004B401E" w:rsidRPr="00904B4C">
              <w:rPr>
                <w:rFonts w:ascii="Cambria" w:hAnsi="Cambria" w:cs="Calibri"/>
                <w:szCs w:val="22"/>
              </w:rPr>
              <w:t xml:space="preserve"> 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131574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92BAD0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B98EA5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1463B3F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4FFB33A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72F9D80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5E235A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23113B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FCE61C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B8999F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8E34E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34FF47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D612F5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5BDB3A6" w14:textId="77777777" w:rsidTr="004B401E">
        <w:trPr>
          <w:trHeight w:val="804"/>
        </w:trPr>
        <w:tc>
          <w:tcPr>
            <w:tcW w:w="202" w:type="pct"/>
          </w:tcPr>
          <w:p w14:paraId="3F01C7BB" w14:textId="714971FF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4258257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AA1A8C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6D4F2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2258831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38A9292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C9C67F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74CCA9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805D4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2A6FF4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B9D119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3B9189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7EF2067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5EDFA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FB70A76" w14:textId="77777777" w:rsidTr="004B401E">
        <w:trPr>
          <w:trHeight w:val="804"/>
        </w:trPr>
        <w:tc>
          <w:tcPr>
            <w:tcW w:w="202" w:type="pct"/>
          </w:tcPr>
          <w:p w14:paraId="49A1A618" w14:textId="3CFF354F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Prasad G et al </w:t>
            </w:r>
            <w:r w:rsidR="00F46AA5" w:rsidRPr="00904B4C">
              <w:rPr>
                <w:rFonts w:ascii="Cambria" w:hAnsi="Cambria" w:cs="Calibri"/>
                <w:szCs w:val="22"/>
              </w:rPr>
              <w:t>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30</w:t>
            </w:r>
          </w:p>
        </w:tc>
        <w:tc>
          <w:tcPr>
            <w:tcW w:w="568" w:type="pct"/>
          </w:tcPr>
          <w:p w14:paraId="596DC8C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63BD316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C1CD0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28692C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65E4970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D82FD1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53497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D9967A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12B442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3E11ED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E6A210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8823B5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72BA07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4799368" w14:textId="77777777" w:rsidTr="004B401E">
        <w:trPr>
          <w:trHeight w:val="804"/>
        </w:trPr>
        <w:tc>
          <w:tcPr>
            <w:tcW w:w="202" w:type="pct"/>
          </w:tcPr>
          <w:p w14:paraId="7C190A8F" w14:textId="3DED0A83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568" w:type="pct"/>
          </w:tcPr>
          <w:p w14:paraId="67B70A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42A42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457F20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0CEC80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</w:t>
            </w:r>
          </w:p>
          <w:p w14:paraId="67F99B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/2 (50%)</w:t>
            </w:r>
          </w:p>
        </w:tc>
        <w:tc>
          <w:tcPr>
            <w:tcW w:w="318" w:type="pct"/>
          </w:tcPr>
          <w:p w14:paraId="6DDF190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22D0042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213C012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604AC0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C485C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F0765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9DC3A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00C806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14BD127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E77763D" w14:textId="77777777" w:rsidTr="004B401E">
        <w:trPr>
          <w:trHeight w:val="804"/>
        </w:trPr>
        <w:tc>
          <w:tcPr>
            <w:tcW w:w="202" w:type="pct"/>
          </w:tcPr>
          <w:p w14:paraId="3718C2A7" w14:textId="4DE4654F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568" w:type="pct"/>
          </w:tcPr>
          <w:p w14:paraId="4BF055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E1C36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B7296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7608809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, </w:t>
            </w:r>
          </w:p>
          <w:p w14:paraId="3F3AEB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8 (50%)</w:t>
            </w:r>
          </w:p>
        </w:tc>
        <w:tc>
          <w:tcPr>
            <w:tcW w:w="318" w:type="pct"/>
          </w:tcPr>
          <w:p w14:paraId="527570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E5FC0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A6EC7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6E729B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D3883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C2B417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27B6E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645AC4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920E82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9871C8F" w14:textId="77777777" w:rsidTr="004B401E">
        <w:trPr>
          <w:trHeight w:val="804"/>
        </w:trPr>
        <w:tc>
          <w:tcPr>
            <w:tcW w:w="202" w:type="pct"/>
          </w:tcPr>
          <w:p w14:paraId="57FFD9FA" w14:textId="5FD2BDCD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ruzubieta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</w:p>
        </w:tc>
        <w:tc>
          <w:tcPr>
            <w:tcW w:w="568" w:type="pct"/>
          </w:tcPr>
          <w:p w14:paraId="0D5A212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5B71DD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D0012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36C433B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</w:t>
            </w:r>
          </w:p>
          <w:p w14:paraId="200192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5/36 (69%)</w:t>
            </w:r>
          </w:p>
        </w:tc>
        <w:tc>
          <w:tcPr>
            <w:tcW w:w="318" w:type="pct"/>
          </w:tcPr>
          <w:p w14:paraId="775F401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1C29FC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11C7E3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C810FB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E448D9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6F79BF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42808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ECBF3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154492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787BCC9B" w14:textId="77777777" w:rsidTr="004B401E">
        <w:trPr>
          <w:trHeight w:val="804"/>
        </w:trPr>
        <w:tc>
          <w:tcPr>
            <w:tcW w:w="202" w:type="pct"/>
          </w:tcPr>
          <w:p w14:paraId="6F5F670D" w14:textId="48AEE5AE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t>Mitrotti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P et al  2024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</w:p>
        </w:tc>
        <w:tc>
          <w:tcPr>
            <w:tcW w:w="568" w:type="pct"/>
          </w:tcPr>
          <w:p w14:paraId="3A013F8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5CEF83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6B8AFA3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FLAIR HI in hilum of dentate, peri-dentate, SCP</w:t>
            </w:r>
          </w:p>
        </w:tc>
        <w:tc>
          <w:tcPr>
            <w:tcW w:w="349" w:type="pct"/>
          </w:tcPr>
          <w:p w14:paraId="4DAE63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63D5C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B0846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3781F1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F0B4C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F915D2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6AFA65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B8C42A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EE5B0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CA747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22CB29E8" w14:textId="77777777" w:rsidTr="004B401E">
        <w:trPr>
          <w:trHeight w:val="804"/>
        </w:trPr>
        <w:tc>
          <w:tcPr>
            <w:tcW w:w="202" w:type="pct"/>
          </w:tcPr>
          <w:p w14:paraId="40655DC7" w14:textId="77777777" w:rsidR="00185C7B" w:rsidRPr="00904B4C" w:rsidRDefault="00185C7B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Bonnet C et al 2023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07g9DsuX","properties":{"formattedCitation":"\\super 3\\nosupersub{}","plainCitation":"3","noteIndex":0},"citationItems":[{"id":34,"uris":["http://zotero.org/users/15551462/items/KWW89KJ7","http://zotero.org/users/15551462/items/8B7TJHUH"],"itemData":{"id":34,"type":"article-journal","abstract":"Dominantly inherited GAA repeat expansions in FGF14 are a common cause of spinocerebellar ataxia (GAA-FGF14 ataxia; spinocerebellar ataxia 27B). Molecular confirmation of FGF14 GAA repeat expansions has thus far mostly relied on long-read ...","container-title":"Scientific Reports","DOI":"10.1038/s41598-023-36654-8","language":"en","note":"PMID: 37322040","page":"9737","source":"pmc.ncbi.nlm.nih.gov","title":"Optimized testing strategy for the diagnosis of GAA-FGF14 ataxia/spinocerebellar ataxia 27B","volume":"13","author":[{"family":"Bonnet","given":"Céline"},{"family":"Pellerin","given":"David"},{"family":"Roth","given":"Virginie"},{"family":"Clément","given":"Guillemette"},{"family":"Wandzel","given":"Marion"},{"family":"Lambert","given":"Laëtitia"},{"family":"Frismand","given":"Solène"},{"family":"Douarinou","given":"Marian"},{"family":"Grosset","given":"Anais"},{"family":"Bekkour","given":"Ines"},{"family":"Weber","given":"Frédéric"},{"family":"Girardier","given":"Florent"},{"family":"Robin","given":"Clément"},{"family":"Cacciatore","given":"Stéphanie"},{"family":"Bronner","given":"Myriam"},{"family":"Pourié","given":"Carine"},{"family":"Dreumont","given":"Natacha"},{"family":"Puisieux","given":"Salomé"},{"family":"Iruzubieta","given":"Pablo"},{"family":"Dicaire","given":"Marie-Josée"},{"family":"Evoy","given":"François"},{"family":"Rioux","given":"Marie-France"},{"family":"Hocquel","given":"Armand"},{"family":"Piana","given":"Roberta La"},{"family":"Synofzik","given":"Matthis"},{"family":"Houlden","given":"Henry"},{"family":"Danzi","given":"Matt C."},{"family":"Zuchner","given":"Stephan"},{"family":"Brais","given":"Bernard"},{"family":"Renaud","given":"Mathilde"}],"issued":{"date-parts":[["2023",6,15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</w:rPr>
              <w:t>3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</w:p>
        </w:tc>
        <w:tc>
          <w:tcPr>
            <w:tcW w:w="568" w:type="pct"/>
          </w:tcPr>
          <w:p w14:paraId="0BCB84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9AF50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5A1A7D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5B03F7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  <w:p w14:paraId="657E9A3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2/20 (60%)</w:t>
            </w:r>
          </w:p>
        </w:tc>
        <w:tc>
          <w:tcPr>
            <w:tcW w:w="318" w:type="pct"/>
          </w:tcPr>
          <w:p w14:paraId="44EEBA0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156338B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1A82C73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620D4C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548ED92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72DED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7EC394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0C5D66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763322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37D691FC" w14:textId="77777777" w:rsidTr="004B401E">
        <w:trPr>
          <w:trHeight w:val="804"/>
        </w:trPr>
        <w:tc>
          <w:tcPr>
            <w:tcW w:w="202" w:type="pct"/>
          </w:tcPr>
          <w:p w14:paraId="67136080" w14:textId="77777777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Bonnet C et al 2023</w:t>
            </w:r>
            <w:r w:rsidRPr="00904B4C">
              <w:rPr>
                <w:rFonts w:ascii="Cambria" w:hAnsi="Cambria" w:cs="Calibri"/>
                <w:szCs w:val="22"/>
              </w:rPr>
              <w:fldChar w:fldCharType="begin"/>
            </w:r>
            <w:r w:rsidRPr="00904B4C">
              <w:rPr>
                <w:rFonts w:ascii="Cambria" w:hAnsi="Cambria" w:cs="Calibri"/>
                <w:szCs w:val="22"/>
              </w:rPr>
              <w:instrText xml:space="preserve"> ADDIN ZOTERO_ITEM CSL_CITATION {"citationID":"bCAVzRo2","properties":{"formattedCitation":"\\super 3\\nosupersub{}","plainCitation":"3","noteIndex":0},"citationItems":[{"id":34,"uris":["http://zotero.org/users/15551462/items/KWW89KJ7","http://zotero.org/users/15551462/items/8B7TJHUH"],"itemData":{"id":34,"type":"article-journal","abstract":"Dominantly inherited GAA repeat expansions in FGF14 are a common cause of spinocerebellar ataxia (GAA-FGF14 ataxia; spinocerebellar ataxia 27B). Molecular confirmation of FGF14 GAA repeat expansions has thus far mostly relied on long-read ...","container-title":"Scientific Reports","DOI":"10.1038/s41598-023-36654-8","language":"en","note":"PMID: 37322040","page":"9737","source":"pmc.ncbi.nlm.nih.gov","title":"Optimized testing strategy for the diagnosis of GAA-FGF14 ataxia/spinocerebellar ataxia 27B","volume":"13","author":[{"family":"Bonnet","given":"Céline"},{"family":"Pellerin","given":"David"},{"family":"Roth","given":"Virginie"},{"family":"Clément","given":"Guillemette"},{"family":"Wandzel","given":"Marion"},{"family":"Lambert","given":"Laëtitia"},{"family":"Frismand","given":"Solène"},{"family":"Douarinou","given":"Marian"},{"family":"Grosset","given":"Anais"},{"family":"Bekkour","given":"Ines"},{"family":"Weber","given":"Frédéric"},{"family":"Girardier","given":"Florent"},{"family":"Robin","given":"Clément"},{"family":"Cacciatore","given":"Stéphanie"},{"family":"Bronner","given":"Myriam"},{"family":"Pourié","given":"Carine"},{"family":"Dreumont","given":"Natacha"},{"family":"Puisieux","given":"Salomé"},{"family":"Iruzubieta","given":"Pablo"},{"family":"Dicaire","given":"Marie-Josée"},{"family":"Evoy","given":"François"},{"family":"Rioux","given":"Marie-France"},{"family":"Hocquel","given":"Armand"},{"family":"Piana","given":"Roberta La"},{"family":"Synofzik","given":"Matthis"},{"family":"Houlden","given":"Henry"},{"family":"Danzi","given":"Matt C."},{"family":"Zuchner","given":"Stephan"},{"family":"Brais","given":"Bernard"},{"family":"Renaud","given":"Mathilde"}],"issued":{"date-parts":[["2023",6,15]]}}}],"schema":"https://github.com/citation-style-language/schema/raw/master/csl-citation.json"} </w:instrText>
            </w:r>
            <w:r w:rsidRPr="00904B4C">
              <w:rPr>
                <w:rFonts w:ascii="Cambria" w:hAnsi="Cambria" w:cs="Calibri"/>
                <w:szCs w:val="22"/>
              </w:rPr>
              <w:fldChar w:fldCharType="separate"/>
            </w:r>
            <w:r w:rsidRPr="00904B4C">
              <w:rPr>
                <w:rFonts w:ascii="Cambria" w:hAnsi="Cambria" w:cs="Calibri"/>
                <w:kern w:val="0"/>
                <w:szCs w:val="22"/>
                <w:vertAlign w:val="superscript"/>
                <w:lang w:val="it-IT"/>
              </w:rPr>
              <w:t>3</w:t>
            </w:r>
            <w:r w:rsidRPr="00904B4C">
              <w:rPr>
                <w:rFonts w:ascii="Cambria" w:hAnsi="Cambria" w:cs="Calibri"/>
                <w:szCs w:val="22"/>
              </w:rPr>
              <w:fldChar w:fldCharType="end"/>
            </w:r>
          </w:p>
        </w:tc>
        <w:tc>
          <w:tcPr>
            <w:tcW w:w="568" w:type="pct"/>
          </w:tcPr>
          <w:p w14:paraId="6D6A09A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80249B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AD3459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062207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4/9 (44%)</w:t>
            </w:r>
          </w:p>
        </w:tc>
        <w:tc>
          <w:tcPr>
            <w:tcW w:w="318" w:type="pct"/>
          </w:tcPr>
          <w:p w14:paraId="6282C7D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4E388F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6AD744D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F78EF3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D7E7F5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8E78B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5E4C9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501D39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21EEF7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C3021AF" w14:textId="77777777" w:rsidTr="004B401E">
        <w:trPr>
          <w:trHeight w:val="804"/>
        </w:trPr>
        <w:tc>
          <w:tcPr>
            <w:tcW w:w="202" w:type="pct"/>
          </w:tcPr>
          <w:p w14:paraId="3DAB48E3" w14:textId="26FBFA69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6F180C3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0899C5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0E45C3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256BEB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8" w:type="pct"/>
          </w:tcPr>
          <w:p w14:paraId="3823B66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4D1A090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7AD929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81763A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45635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A557F5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D0227F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06C4B50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362B1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6FAAE5F" w14:textId="77777777" w:rsidTr="004B401E">
        <w:trPr>
          <w:trHeight w:val="804"/>
        </w:trPr>
        <w:tc>
          <w:tcPr>
            <w:tcW w:w="202" w:type="pct"/>
          </w:tcPr>
          <w:p w14:paraId="1D89131D" w14:textId="56A6FF12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2EAEFF8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0A8D962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74C6A4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3B3A48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DBB67D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398BA80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DB9F73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24E28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B61E0E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4FE6B7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F6CA0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54C74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7125820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2AC3F1A8" w14:textId="77777777" w:rsidTr="004B401E">
        <w:trPr>
          <w:trHeight w:val="804"/>
        </w:trPr>
        <w:tc>
          <w:tcPr>
            <w:tcW w:w="202" w:type="pct"/>
          </w:tcPr>
          <w:p w14:paraId="1A004C34" w14:textId="5409E0FA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18782AA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55081D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336A68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4492B7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5614368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07C1CB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1466DCF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936ED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5B3F73A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C4557B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B43C7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7251EAC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BA8EE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C0DD60A" w14:textId="77777777" w:rsidTr="004B401E">
        <w:trPr>
          <w:trHeight w:val="804"/>
        </w:trPr>
        <w:tc>
          <w:tcPr>
            <w:tcW w:w="202" w:type="pct"/>
          </w:tcPr>
          <w:p w14:paraId="3A1A7E11" w14:textId="5BD844C5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2563295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6834EBC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51462BF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C10F06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0E290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0ED53C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256E8F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D73C00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7C99BE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128EFB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A81B76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D665F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B6DBD8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64A59CC7" w14:textId="77777777" w:rsidTr="004B401E">
        <w:trPr>
          <w:trHeight w:val="804"/>
        </w:trPr>
        <w:tc>
          <w:tcPr>
            <w:tcW w:w="202" w:type="pct"/>
          </w:tcPr>
          <w:p w14:paraId="49D91539" w14:textId="49373073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2810128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0BA2E72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038AD2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7FC8EA6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59D5B4D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6871E6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8A72DA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08EB19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7D3FAC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EC9584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D4CA6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60A744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C02DB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5149AFFC" w14:textId="77777777" w:rsidTr="004B401E">
        <w:trPr>
          <w:trHeight w:val="804"/>
        </w:trPr>
        <w:tc>
          <w:tcPr>
            <w:tcW w:w="202" w:type="pct"/>
          </w:tcPr>
          <w:p w14:paraId="407C6804" w14:textId="77568BAC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7FAF46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435" w:type="pct"/>
          </w:tcPr>
          <w:p w14:paraId="02348A6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34ADEF5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FC32A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D446D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552B2CC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7462ED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245A01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141BE89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DB6352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2220CA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0F4B792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5D744A0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6A52375B" w14:textId="77777777" w:rsidTr="004B401E">
        <w:trPr>
          <w:trHeight w:val="804"/>
        </w:trPr>
        <w:tc>
          <w:tcPr>
            <w:tcW w:w="202" w:type="pct"/>
          </w:tcPr>
          <w:p w14:paraId="12F13988" w14:textId="0261EEA9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4B38C7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5C58184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3AA7BE4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03B47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D3457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2C03C4C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27A01B2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43E3E0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2DE2F0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0BE873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8553B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8D3537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E35357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0C306A0" w14:textId="77777777" w:rsidTr="004B401E">
        <w:trPr>
          <w:trHeight w:val="804"/>
        </w:trPr>
        <w:tc>
          <w:tcPr>
            <w:tcW w:w="202" w:type="pct"/>
          </w:tcPr>
          <w:p w14:paraId="6F227F50" w14:textId="58B8FCFD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197B176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223E71B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509D270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37EF6EE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777E0C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39C0C45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33A1FA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7DCBA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9DB99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8AA6B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CF5AF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867E9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557B92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C5A66F6" w14:textId="77777777" w:rsidTr="004B401E">
        <w:trPr>
          <w:trHeight w:val="804"/>
        </w:trPr>
        <w:tc>
          <w:tcPr>
            <w:tcW w:w="202" w:type="pct"/>
          </w:tcPr>
          <w:p w14:paraId="54E1CE43" w14:textId="4770FE6A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Novis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75B2CB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673B15B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60BCDDB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89317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DE6C4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2903B64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0E7377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EB8DF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15722B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7FAFF0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31768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41A24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3A00D0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A326740" w14:textId="77777777" w:rsidTr="004B401E">
        <w:trPr>
          <w:trHeight w:val="804"/>
        </w:trPr>
        <w:tc>
          <w:tcPr>
            <w:tcW w:w="202" w:type="pct"/>
          </w:tcPr>
          <w:p w14:paraId="432CC4AF" w14:textId="3B098087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Chen S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568" w:type="pct"/>
          </w:tcPr>
          <w:p w14:paraId="278234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49319F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FB74C3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05F3BE6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3 (94.3)</w:t>
            </w:r>
          </w:p>
        </w:tc>
        <w:tc>
          <w:tcPr>
            <w:tcW w:w="318" w:type="pct"/>
          </w:tcPr>
          <w:p w14:paraId="72DB9EB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6E6519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789FB4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37A3A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319601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F88776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8 (80) PV</w:t>
            </w:r>
          </w:p>
          <w:p w14:paraId="715A49F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22 (62.8) multifocal </w:t>
            </w:r>
          </w:p>
        </w:tc>
        <w:tc>
          <w:tcPr>
            <w:tcW w:w="397" w:type="pct"/>
          </w:tcPr>
          <w:p w14:paraId="2FD574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ADDB4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165807D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712C7E5E" w14:textId="77777777" w:rsidTr="004B401E">
        <w:trPr>
          <w:trHeight w:val="804"/>
        </w:trPr>
        <w:tc>
          <w:tcPr>
            <w:tcW w:w="202" w:type="pct"/>
          </w:tcPr>
          <w:p w14:paraId="0AAFE469" w14:textId="3954DF7C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568" w:type="pct"/>
          </w:tcPr>
          <w:p w14:paraId="18DA41A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7/15 (47%)</w:t>
            </w:r>
          </w:p>
        </w:tc>
        <w:tc>
          <w:tcPr>
            <w:tcW w:w="435" w:type="pct"/>
          </w:tcPr>
          <w:p w14:paraId="08163FC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89A468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3191A06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5/60 (8%)</w:t>
            </w:r>
          </w:p>
        </w:tc>
        <w:tc>
          <w:tcPr>
            <w:tcW w:w="318" w:type="pct"/>
          </w:tcPr>
          <w:p w14:paraId="3AC49CE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3C487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45944EC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59E3A7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2351CA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A99FCF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089E9E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5DECB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F21DD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620DA22A" w14:textId="77777777" w:rsidTr="004B401E">
        <w:trPr>
          <w:trHeight w:val="804"/>
        </w:trPr>
        <w:tc>
          <w:tcPr>
            <w:tcW w:w="202" w:type="pct"/>
          </w:tcPr>
          <w:p w14:paraId="52F8DE5F" w14:textId="2EE8CF7B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Pellerin 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568" w:type="pct"/>
          </w:tcPr>
          <w:p w14:paraId="3077D6E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3/5 (60%)</w:t>
            </w:r>
          </w:p>
        </w:tc>
        <w:tc>
          <w:tcPr>
            <w:tcW w:w="435" w:type="pct"/>
          </w:tcPr>
          <w:p w14:paraId="007B2C9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106A4ED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595F212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/11 (0%)</w:t>
            </w:r>
          </w:p>
        </w:tc>
        <w:tc>
          <w:tcPr>
            <w:tcW w:w="318" w:type="pct"/>
          </w:tcPr>
          <w:p w14:paraId="318726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8D52D6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153B31D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AF4D1A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D1B38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85B06B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71E67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4659C7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92F99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8455C85" w14:textId="77777777" w:rsidTr="004B401E">
        <w:trPr>
          <w:trHeight w:val="804"/>
        </w:trPr>
        <w:tc>
          <w:tcPr>
            <w:tcW w:w="202" w:type="pct"/>
          </w:tcPr>
          <w:p w14:paraId="40130730" w14:textId="3ED76BDB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568" w:type="pct"/>
          </w:tcPr>
          <w:p w14:paraId="3507A5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0/11 (91%)</w:t>
            </w:r>
          </w:p>
        </w:tc>
        <w:tc>
          <w:tcPr>
            <w:tcW w:w="435" w:type="pct"/>
          </w:tcPr>
          <w:p w14:paraId="016FF8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FA494F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7F47CF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8/47 (17%)</w:t>
            </w:r>
          </w:p>
        </w:tc>
        <w:tc>
          <w:tcPr>
            <w:tcW w:w="318" w:type="pct"/>
          </w:tcPr>
          <w:p w14:paraId="696AC08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3F681E9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186A0E6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7B82C5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F89B6A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132307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D7922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7B3B3A8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A40F00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7A1790D" w14:textId="77777777" w:rsidTr="004B401E">
        <w:trPr>
          <w:trHeight w:val="804"/>
        </w:trPr>
        <w:tc>
          <w:tcPr>
            <w:tcW w:w="202" w:type="pct"/>
          </w:tcPr>
          <w:p w14:paraId="37FB063A" w14:textId="765FD1EF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Ignjatijevic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342AA37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2CE794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610741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6042462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6/17 (94%)</w:t>
            </w:r>
          </w:p>
        </w:tc>
        <w:tc>
          <w:tcPr>
            <w:tcW w:w="318" w:type="pct"/>
          </w:tcPr>
          <w:p w14:paraId="698A686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DD3817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361ABAD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A7E0F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1128CCA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53FF05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0F52DD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8ECC6A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6E8DF9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6E33D77" w14:textId="77777777" w:rsidTr="004B401E">
        <w:trPr>
          <w:trHeight w:val="804"/>
        </w:trPr>
        <w:tc>
          <w:tcPr>
            <w:tcW w:w="202" w:type="pct"/>
          </w:tcPr>
          <w:p w14:paraId="68ADDA96" w14:textId="56133E6A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Chukwuocha I </w:t>
            </w:r>
            <w:r w:rsidR="00337C23" w:rsidRPr="00904B4C">
              <w:rPr>
                <w:rFonts w:ascii="Cambria" w:hAnsi="Cambria" w:cs="Calibri"/>
                <w:szCs w:val="22"/>
                <w:lang w:val="it-IT"/>
              </w:rPr>
              <w:t xml:space="preserve">et al </w:t>
            </w:r>
            <w:r w:rsidRPr="00904B4C">
              <w:rPr>
                <w:rFonts w:ascii="Cambria" w:hAnsi="Cambria" w:cs="Calibri"/>
                <w:szCs w:val="22"/>
                <w:lang w:val="it-IT"/>
              </w:rPr>
              <w:t>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7</w:t>
            </w:r>
          </w:p>
        </w:tc>
        <w:tc>
          <w:tcPr>
            <w:tcW w:w="568" w:type="pct"/>
          </w:tcPr>
          <w:p w14:paraId="70A797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876FE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80B273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1EEC226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1 (75.5%)</w:t>
            </w:r>
          </w:p>
        </w:tc>
        <w:tc>
          <w:tcPr>
            <w:tcW w:w="318" w:type="pct"/>
          </w:tcPr>
          <w:p w14:paraId="63EF9BF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7A3EF31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5C00F1E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B4D13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6EFBEC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67795C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4B94B2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38423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6F4F0E4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78CAC98" w14:textId="77777777" w:rsidTr="004B401E">
        <w:trPr>
          <w:trHeight w:val="804"/>
        </w:trPr>
        <w:tc>
          <w:tcPr>
            <w:tcW w:w="202" w:type="pct"/>
          </w:tcPr>
          <w:p w14:paraId="16B9D453" w14:textId="43938AAB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Tiyasha De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8</w:t>
            </w:r>
          </w:p>
        </w:tc>
        <w:tc>
          <w:tcPr>
            <w:tcW w:w="568" w:type="pct"/>
          </w:tcPr>
          <w:p w14:paraId="721342A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7F1CE7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28AD9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23 (100%)</w:t>
            </w:r>
          </w:p>
        </w:tc>
        <w:tc>
          <w:tcPr>
            <w:tcW w:w="349" w:type="pct"/>
          </w:tcPr>
          <w:p w14:paraId="63D5C2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3 /23</w:t>
            </w:r>
          </w:p>
          <w:p w14:paraId="1A9F8E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100%)</w:t>
            </w:r>
          </w:p>
        </w:tc>
        <w:tc>
          <w:tcPr>
            <w:tcW w:w="318" w:type="pct"/>
          </w:tcPr>
          <w:p w14:paraId="76208A7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596D861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59BE38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19735B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50F4B4B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6C618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899DF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122E34F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11B2E87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97508D6" w14:textId="77777777" w:rsidTr="004B401E">
        <w:trPr>
          <w:trHeight w:val="804"/>
        </w:trPr>
        <w:tc>
          <w:tcPr>
            <w:tcW w:w="202" w:type="pct"/>
          </w:tcPr>
          <w:p w14:paraId="0AC5FFC4" w14:textId="20EC11C1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Koutsis G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3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68F1AC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A7AB5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08E059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137A1FA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3/17</w:t>
            </w:r>
          </w:p>
          <w:p w14:paraId="4F1DAF7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(76.5%)</w:t>
            </w:r>
          </w:p>
        </w:tc>
        <w:tc>
          <w:tcPr>
            <w:tcW w:w="318" w:type="pct"/>
          </w:tcPr>
          <w:p w14:paraId="40E1925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28B713B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127BB7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F4B1F1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FF581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87940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EAB018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16577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CA24D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4250EBD0" w14:textId="77777777" w:rsidTr="004B401E">
        <w:trPr>
          <w:trHeight w:val="804"/>
        </w:trPr>
        <w:tc>
          <w:tcPr>
            <w:tcW w:w="202" w:type="pct"/>
          </w:tcPr>
          <w:p w14:paraId="69E0AF2A" w14:textId="263AD403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Pellerin D et al 202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0</w:t>
            </w:r>
          </w:p>
        </w:tc>
        <w:tc>
          <w:tcPr>
            <w:tcW w:w="568" w:type="pct"/>
          </w:tcPr>
          <w:p w14:paraId="6BACCB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F0DA70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9CC830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25CC00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8" w:type="pct"/>
          </w:tcPr>
          <w:p w14:paraId="1E4AA74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310146E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190B125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8CC8E4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A7BAD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5BD35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6C92C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EBCAE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77583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4386CA4" w14:textId="77777777" w:rsidTr="004B401E">
        <w:trPr>
          <w:trHeight w:val="804"/>
        </w:trPr>
        <w:tc>
          <w:tcPr>
            <w:tcW w:w="202" w:type="pct"/>
          </w:tcPr>
          <w:p w14:paraId="35735052" w14:textId="0252E211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proofErr w:type="spellStart"/>
            <w:r w:rsidRPr="00904B4C">
              <w:rPr>
                <w:rFonts w:ascii="Cambria" w:hAnsi="Cambria" w:cs="Calibri"/>
                <w:szCs w:val="22"/>
              </w:rPr>
              <w:t>Borsche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M et al 2024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1</w:t>
            </w:r>
          </w:p>
        </w:tc>
        <w:tc>
          <w:tcPr>
            <w:tcW w:w="568" w:type="pct"/>
          </w:tcPr>
          <w:p w14:paraId="23DD37C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8B0920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8DFB34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28ED40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8" w:type="pct"/>
          </w:tcPr>
          <w:p w14:paraId="30DF816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09755CE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767A2B7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7E23F6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DA673A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5AEF0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2345D4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8E6B54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55C5116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69C024FD" w14:textId="77777777" w:rsidTr="004B401E">
        <w:trPr>
          <w:trHeight w:val="804"/>
        </w:trPr>
        <w:tc>
          <w:tcPr>
            <w:tcW w:w="202" w:type="pct"/>
          </w:tcPr>
          <w:p w14:paraId="03AC7E1D" w14:textId="53B81BB2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568" w:type="pct"/>
          </w:tcPr>
          <w:p w14:paraId="0B6ECA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34537C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1CC0D7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C2E68C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6B7651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513C1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1EFC6E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6AEDCD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D5A27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6AFF0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6AB7A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B85A74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1703C2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2490E1DD" w14:textId="77777777" w:rsidTr="004B401E">
        <w:trPr>
          <w:trHeight w:val="804"/>
        </w:trPr>
        <w:tc>
          <w:tcPr>
            <w:tcW w:w="202" w:type="pct"/>
          </w:tcPr>
          <w:p w14:paraId="0B57FE0B" w14:textId="25CD25A7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568" w:type="pct"/>
          </w:tcPr>
          <w:p w14:paraId="49B990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EE310C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80689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DE798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8C21ED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5A2512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B4F9C1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822FE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180174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A0972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5789002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3DD7868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1051936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19800FE9" w14:textId="77777777" w:rsidTr="004B401E">
        <w:trPr>
          <w:trHeight w:val="804"/>
        </w:trPr>
        <w:tc>
          <w:tcPr>
            <w:tcW w:w="202" w:type="pct"/>
          </w:tcPr>
          <w:p w14:paraId="65359008" w14:textId="539FC43E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568" w:type="pct"/>
          </w:tcPr>
          <w:p w14:paraId="52E37E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C71A31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E8BB0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00C9E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F1FA4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C0295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A39DC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8C52EF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FA8A8E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4639B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97" w:type="pct"/>
          </w:tcPr>
          <w:p w14:paraId="2C4111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756AB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30D1F8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399D080" w14:textId="77777777" w:rsidTr="004B401E">
        <w:trPr>
          <w:trHeight w:val="804"/>
        </w:trPr>
        <w:tc>
          <w:tcPr>
            <w:tcW w:w="202" w:type="pct"/>
          </w:tcPr>
          <w:p w14:paraId="60EF0D26" w14:textId="16FB52EC" w:rsidR="00185C7B" w:rsidRPr="00904B4C" w:rsidRDefault="004B401E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568" w:type="pct"/>
          </w:tcPr>
          <w:p w14:paraId="4DD84AC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DB9F5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1F92E7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F782B8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02A98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D2A85F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362A9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B02F5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B7E068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CCD106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1FA40F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89A20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6BCAF1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5B2CFB9" w14:textId="77777777" w:rsidTr="004B401E">
        <w:trPr>
          <w:trHeight w:val="804"/>
        </w:trPr>
        <w:tc>
          <w:tcPr>
            <w:tcW w:w="202" w:type="pct"/>
          </w:tcPr>
          <w:p w14:paraId="1EE0B15E" w14:textId="62CBF9D7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Halstuk O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2</w:t>
            </w:r>
          </w:p>
        </w:tc>
        <w:tc>
          <w:tcPr>
            <w:tcW w:w="568" w:type="pct"/>
          </w:tcPr>
          <w:p w14:paraId="2D0128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06B8BA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8D9D10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3734AB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7AB62C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9CE4C5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3A5321E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249AB7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F448F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44ECBC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DEC4C4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4D367E4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E98599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ABE9CCD" w14:textId="77777777" w:rsidTr="004B401E">
        <w:trPr>
          <w:trHeight w:val="804"/>
        </w:trPr>
        <w:tc>
          <w:tcPr>
            <w:tcW w:w="202" w:type="pct"/>
          </w:tcPr>
          <w:p w14:paraId="67D7D76D" w14:textId="1CA9F139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5E706E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1A3CBE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277092C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4BB504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410497C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83F862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680A96B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9445FF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F235CA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AA55FB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55681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72B582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85A49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FDB8D99" w14:textId="77777777" w:rsidTr="004B401E">
        <w:trPr>
          <w:trHeight w:val="804"/>
        </w:trPr>
        <w:tc>
          <w:tcPr>
            <w:tcW w:w="202" w:type="pct"/>
          </w:tcPr>
          <w:p w14:paraId="7D926100" w14:textId="64936B1E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73A038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4B20D2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DAEE0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8FA2B9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106820D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5C0CD2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08AD3A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8E6143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2DA17EE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78F56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0EE28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BA5EA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72EF78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1710FAE2" w14:textId="77777777" w:rsidTr="004B401E">
        <w:trPr>
          <w:trHeight w:val="804"/>
        </w:trPr>
        <w:tc>
          <w:tcPr>
            <w:tcW w:w="202" w:type="pct"/>
          </w:tcPr>
          <w:p w14:paraId="04D41B66" w14:textId="29B3B7C3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582BD2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243186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1AFA66B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342F7B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0B25BF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2290A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3B80B69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3E94F9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89E34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85325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8CC812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78847D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DDDF5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1B9FC031" w14:textId="77777777" w:rsidTr="004B401E">
        <w:trPr>
          <w:trHeight w:val="804"/>
        </w:trPr>
        <w:tc>
          <w:tcPr>
            <w:tcW w:w="202" w:type="pct"/>
          </w:tcPr>
          <w:p w14:paraId="01755D10" w14:textId="283DD857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E7FE1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5B02039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775097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69CB319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333B06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7A6E005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690F8B7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466B5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3608F9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A7258A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FC081C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73F40C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0A3EB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2F23AA14" w14:textId="77777777" w:rsidTr="004B401E">
        <w:trPr>
          <w:trHeight w:val="804"/>
        </w:trPr>
        <w:tc>
          <w:tcPr>
            <w:tcW w:w="202" w:type="pct"/>
          </w:tcPr>
          <w:p w14:paraId="5A9CD564" w14:textId="31A31417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4DB343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711E69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36CFF7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6351678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44FE71F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706750E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698440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A778A2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6FBD5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637BFF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3CB585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3B09E3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5692E5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083FAAD1" w14:textId="77777777" w:rsidTr="004B401E">
        <w:trPr>
          <w:trHeight w:val="804"/>
        </w:trPr>
        <w:tc>
          <w:tcPr>
            <w:tcW w:w="202" w:type="pct"/>
          </w:tcPr>
          <w:p w14:paraId="06409F61" w14:textId="259265C9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782F051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3EE3D7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5DC36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C2AC0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7F3246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6CDE6B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6417BC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D9D42E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51B9F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FD45B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0C0CA3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F1A36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1BAAF32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5815891" w14:textId="77777777" w:rsidTr="004B401E">
        <w:trPr>
          <w:trHeight w:val="804"/>
        </w:trPr>
        <w:tc>
          <w:tcPr>
            <w:tcW w:w="202" w:type="pct"/>
          </w:tcPr>
          <w:p w14:paraId="0D88C083" w14:textId="49B4B340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524E17F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18FB19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7419C5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BCC24D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01AE28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14302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2D596D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707E6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50FAD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58F1B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E2C8F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E88286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688230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031825C7" w14:textId="77777777" w:rsidTr="004B401E">
        <w:trPr>
          <w:trHeight w:val="804"/>
        </w:trPr>
        <w:tc>
          <w:tcPr>
            <w:tcW w:w="202" w:type="pct"/>
          </w:tcPr>
          <w:p w14:paraId="2E2FACA9" w14:textId="1A35E557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75FF9E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A62C79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A9081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44B80BC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63A81A1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2FD03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7F7838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2129AB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5EC5F91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BF1609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61433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7009FA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49CE1C1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2AEE294" w14:textId="77777777" w:rsidTr="004B401E">
        <w:trPr>
          <w:trHeight w:val="804"/>
        </w:trPr>
        <w:tc>
          <w:tcPr>
            <w:tcW w:w="202" w:type="pct"/>
          </w:tcPr>
          <w:p w14:paraId="506DF618" w14:textId="0300FD74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Milovanovic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2586D6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40DC1C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573F9BE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3E4D72A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3C33E97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2E90B66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0B15E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F8489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0A9DF9F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98BFF0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AC3231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6B2526E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B52630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E6E42BD" w14:textId="77777777" w:rsidTr="004B401E">
        <w:trPr>
          <w:trHeight w:val="804"/>
        </w:trPr>
        <w:tc>
          <w:tcPr>
            <w:tcW w:w="202" w:type="pct"/>
          </w:tcPr>
          <w:p w14:paraId="3A374772" w14:textId="47243509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 xml:space="preserve">Ariello L </w:t>
            </w:r>
            <w:proofErr w:type="gramStart"/>
            <w:r w:rsidRPr="00904B4C">
              <w:rPr>
                <w:rFonts w:ascii="Cambria" w:hAnsi="Cambria" w:cs="Calibri"/>
                <w:szCs w:val="22"/>
                <w:lang w:val="it-IT"/>
              </w:rPr>
              <w:t>E</w:t>
            </w:r>
            <w:proofErr w:type="gramEnd"/>
            <w:r w:rsidRPr="00904B4C">
              <w:rPr>
                <w:rFonts w:ascii="Cambria" w:hAnsi="Cambria" w:cs="Calibri"/>
                <w:szCs w:val="22"/>
                <w:lang w:val="it-IT"/>
              </w:rPr>
              <w:t xml:space="preserve"> et al 2025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568" w:type="pct"/>
          </w:tcPr>
          <w:p w14:paraId="75BCA7A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6179415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03CD320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  <w:p w14:paraId="7204F49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/20 (30%)</w:t>
            </w:r>
          </w:p>
        </w:tc>
        <w:tc>
          <w:tcPr>
            <w:tcW w:w="349" w:type="pct"/>
          </w:tcPr>
          <w:p w14:paraId="4327E1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6BF94E7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643C22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07C68B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FC971A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E199FE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81777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74A476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7A3265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902E0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7B923C6" w14:textId="77777777" w:rsidTr="004B401E">
        <w:trPr>
          <w:trHeight w:val="804"/>
        </w:trPr>
        <w:tc>
          <w:tcPr>
            <w:tcW w:w="202" w:type="pct"/>
          </w:tcPr>
          <w:p w14:paraId="670336AE" w14:textId="2DE3F621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Coulette S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0155B25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FA67FA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17B11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96650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6 (50%)</w:t>
            </w:r>
          </w:p>
        </w:tc>
        <w:tc>
          <w:tcPr>
            <w:tcW w:w="318" w:type="pct"/>
          </w:tcPr>
          <w:p w14:paraId="552DB0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 (0%)</w:t>
            </w:r>
          </w:p>
        </w:tc>
        <w:tc>
          <w:tcPr>
            <w:tcW w:w="307" w:type="pct"/>
          </w:tcPr>
          <w:p w14:paraId="54E7784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4EFE6C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2 (17%)</w:t>
            </w:r>
          </w:p>
        </w:tc>
        <w:tc>
          <w:tcPr>
            <w:tcW w:w="397" w:type="pct"/>
          </w:tcPr>
          <w:p w14:paraId="119443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FF38A5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D0F52C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FE732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390BC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529921F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7C1B72DA" w14:textId="77777777" w:rsidTr="004B401E">
        <w:trPr>
          <w:trHeight w:val="804"/>
        </w:trPr>
        <w:tc>
          <w:tcPr>
            <w:tcW w:w="202" w:type="pct"/>
          </w:tcPr>
          <w:p w14:paraId="749E465B" w14:textId="6F2F4BEC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Coulette S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76FE12A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C1FA68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5456D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4385BDA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2 (55%)</w:t>
            </w:r>
          </w:p>
        </w:tc>
        <w:tc>
          <w:tcPr>
            <w:tcW w:w="318" w:type="pct"/>
          </w:tcPr>
          <w:p w14:paraId="7CC8C14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 (5%)</w:t>
            </w:r>
          </w:p>
        </w:tc>
        <w:tc>
          <w:tcPr>
            <w:tcW w:w="307" w:type="pct"/>
          </w:tcPr>
          <w:p w14:paraId="3CAC6B7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DA3421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1 (5%)</w:t>
            </w:r>
          </w:p>
        </w:tc>
        <w:tc>
          <w:tcPr>
            <w:tcW w:w="397" w:type="pct"/>
          </w:tcPr>
          <w:p w14:paraId="3B2B5D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9A8F5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1ED64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B2F793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74AB0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7636B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4E544CB" w14:textId="77777777" w:rsidTr="004B401E">
        <w:trPr>
          <w:trHeight w:val="804"/>
        </w:trPr>
        <w:tc>
          <w:tcPr>
            <w:tcW w:w="202" w:type="pct"/>
          </w:tcPr>
          <w:p w14:paraId="441216BF" w14:textId="5564D11C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Wong T H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04FF797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7E3F9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FF5642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640F45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8F638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58D3C4E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F35518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B861E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35A9D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665F2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97" w:type="pct"/>
          </w:tcPr>
          <w:p w14:paraId="400BADC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B17C45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9D3941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399202C" w14:textId="77777777" w:rsidTr="004B401E">
        <w:trPr>
          <w:trHeight w:val="804"/>
        </w:trPr>
        <w:tc>
          <w:tcPr>
            <w:tcW w:w="202" w:type="pct"/>
          </w:tcPr>
          <w:p w14:paraId="2A8D0520" w14:textId="60C0E22B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akumoto T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7</w:t>
            </w:r>
          </w:p>
        </w:tc>
        <w:tc>
          <w:tcPr>
            <w:tcW w:w="568" w:type="pct"/>
          </w:tcPr>
          <w:p w14:paraId="7F0A6D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4E0DF4C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8758AD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5 (60%)</w:t>
            </w:r>
          </w:p>
        </w:tc>
        <w:tc>
          <w:tcPr>
            <w:tcW w:w="349" w:type="pct"/>
          </w:tcPr>
          <w:p w14:paraId="205BDA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5 (60%)</w:t>
            </w:r>
          </w:p>
        </w:tc>
        <w:tc>
          <w:tcPr>
            <w:tcW w:w="318" w:type="pct"/>
          </w:tcPr>
          <w:p w14:paraId="7EE7D65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5 (0%)</w:t>
            </w:r>
          </w:p>
        </w:tc>
        <w:tc>
          <w:tcPr>
            <w:tcW w:w="307" w:type="pct"/>
          </w:tcPr>
          <w:p w14:paraId="1F172F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5794CE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2B8CB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066504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C6243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0BA0FB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4CF89C4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7890BC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25B02D8" w14:textId="77777777" w:rsidTr="004B401E">
        <w:trPr>
          <w:trHeight w:val="804"/>
        </w:trPr>
        <w:tc>
          <w:tcPr>
            <w:tcW w:w="202" w:type="pct"/>
          </w:tcPr>
          <w:p w14:paraId="047426F5" w14:textId="4A63137B" w:rsidR="00185C7B" w:rsidRPr="00904B4C" w:rsidRDefault="00185C7B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Kakumoto T et al 2024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7</w:t>
            </w:r>
          </w:p>
        </w:tc>
        <w:tc>
          <w:tcPr>
            <w:tcW w:w="568" w:type="pct"/>
          </w:tcPr>
          <w:p w14:paraId="770738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B1CF7B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157C5F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2 (100%)</w:t>
            </w:r>
          </w:p>
        </w:tc>
        <w:tc>
          <w:tcPr>
            <w:tcW w:w="349" w:type="pct"/>
          </w:tcPr>
          <w:p w14:paraId="2F52DE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2/2 (100%)</w:t>
            </w:r>
          </w:p>
        </w:tc>
        <w:tc>
          <w:tcPr>
            <w:tcW w:w="318" w:type="pct"/>
          </w:tcPr>
          <w:p w14:paraId="194066B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0/2 (0%)</w:t>
            </w:r>
          </w:p>
        </w:tc>
        <w:tc>
          <w:tcPr>
            <w:tcW w:w="307" w:type="pct"/>
          </w:tcPr>
          <w:p w14:paraId="56B19B8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76A7649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ECB3F6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264B91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3C293C0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4F1EFE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208E473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0D4DF2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EA2B16A" w14:textId="77777777" w:rsidTr="004B401E">
        <w:trPr>
          <w:trHeight w:val="804"/>
        </w:trPr>
        <w:tc>
          <w:tcPr>
            <w:tcW w:w="202" w:type="pct"/>
          </w:tcPr>
          <w:p w14:paraId="7888BC82" w14:textId="51B1B3DD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Livanos I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30B4AF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1 (20%)</w:t>
            </w:r>
          </w:p>
        </w:tc>
        <w:tc>
          <w:tcPr>
            <w:tcW w:w="435" w:type="pct"/>
          </w:tcPr>
          <w:p w14:paraId="1EB339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CAB55F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5/12 (41.7%)</w:t>
            </w:r>
          </w:p>
        </w:tc>
        <w:tc>
          <w:tcPr>
            <w:tcW w:w="349" w:type="pct"/>
          </w:tcPr>
          <w:p w14:paraId="340E71C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/12 (25%)</w:t>
            </w:r>
          </w:p>
        </w:tc>
        <w:tc>
          <w:tcPr>
            <w:tcW w:w="318" w:type="pct"/>
          </w:tcPr>
          <w:p w14:paraId="293083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452C61F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52B769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155FC8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3AC5C26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FBEB5F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4/12, (33.3%)</w:t>
            </w:r>
          </w:p>
        </w:tc>
        <w:tc>
          <w:tcPr>
            <w:tcW w:w="397" w:type="pct"/>
          </w:tcPr>
          <w:p w14:paraId="62579D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563FFAA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6F7FA32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8B11C99" w14:textId="77777777" w:rsidTr="004B401E">
        <w:trPr>
          <w:trHeight w:val="804"/>
        </w:trPr>
        <w:tc>
          <w:tcPr>
            <w:tcW w:w="202" w:type="pct"/>
          </w:tcPr>
          <w:p w14:paraId="127CE370" w14:textId="304F9FA7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5C2DEE7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9214C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D706BB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CE20EA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2758B9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1DA73C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4989D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DE387B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CD9949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225AE3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A99FDA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0A5B36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FE17E2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39E805C1" w14:textId="77777777" w:rsidTr="004B401E">
        <w:trPr>
          <w:trHeight w:val="804"/>
        </w:trPr>
        <w:tc>
          <w:tcPr>
            <w:tcW w:w="202" w:type="pct"/>
          </w:tcPr>
          <w:p w14:paraId="0DA2D441" w14:textId="6BE1C83D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3AB57DB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FA4562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E8A085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506F845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6135E6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BE84D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9F379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C7F8F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64AF0A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A38039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1EE21F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679A4C2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568A0A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985D15F" w14:textId="77777777" w:rsidTr="004B401E">
        <w:trPr>
          <w:trHeight w:val="804"/>
        </w:trPr>
        <w:tc>
          <w:tcPr>
            <w:tcW w:w="202" w:type="pct"/>
          </w:tcPr>
          <w:p w14:paraId="153183D9" w14:textId="53AED41B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279BE14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21EBC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02BEA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7FD630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571B3FC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B699EC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2DFC7BE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A2A175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BCD8CC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79EFF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9C503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3628B31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526A77E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4D1B6306" w14:textId="77777777" w:rsidTr="004B401E">
        <w:trPr>
          <w:trHeight w:val="804"/>
        </w:trPr>
        <w:tc>
          <w:tcPr>
            <w:tcW w:w="202" w:type="pct"/>
          </w:tcPr>
          <w:p w14:paraId="7DBE1328" w14:textId="67F215BD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7FF1EA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EADE78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7098971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8E90D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FC5E6A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62D4D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31494F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7A2620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B9677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66B21D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6FDBAF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6EF9DC8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28F43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F2D85BC" w14:textId="77777777" w:rsidTr="004B401E">
        <w:trPr>
          <w:trHeight w:val="804"/>
        </w:trPr>
        <w:tc>
          <w:tcPr>
            <w:tcW w:w="202" w:type="pct"/>
          </w:tcPr>
          <w:p w14:paraId="2EB2CBA1" w14:textId="1963DFD4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1C3A9FE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016290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D30DAE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64A458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A59363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B809E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604CED1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230505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287E4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260ED8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B85443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296A2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7DAC7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180CC5A" w14:textId="77777777" w:rsidTr="004B401E">
        <w:trPr>
          <w:trHeight w:val="804"/>
        </w:trPr>
        <w:tc>
          <w:tcPr>
            <w:tcW w:w="202" w:type="pct"/>
          </w:tcPr>
          <w:p w14:paraId="4070629A" w14:textId="1FC2A6D8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3283779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789017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AE7364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31B3EC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674530F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4743C2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A35C9B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C8847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33A206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7FA33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48E5AF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443F78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E7C4C1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8FD1D82" w14:textId="77777777" w:rsidTr="004B401E">
        <w:trPr>
          <w:trHeight w:val="804"/>
        </w:trPr>
        <w:tc>
          <w:tcPr>
            <w:tcW w:w="202" w:type="pct"/>
          </w:tcPr>
          <w:p w14:paraId="552C6E0A" w14:textId="2D276E2B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24864B3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4EFFCE0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68EB4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6BA0756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5C4EB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E897E5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2BC1524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27D88B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4F2AD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CE573A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992ED1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49F5FC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1129506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E4234DB" w14:textId="77777777" w:rsidTr="004B401E">
        <w:trPr>
          <w:trHeight w:val="804"/>
        </w:trPr>
        <w:tc>
          <w:tcPr>
            <w:tcW w:w="202" w:type="pct"/>
          </w:tcPr>
          <w:p w14:paraId="2161EBA1" w14:textId="6F03EDD5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44994C7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4816536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B8B8E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3EBB7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14E654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35063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E13E6E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C8D3E8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51A46D0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BF770F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EB6BD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3817F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A11219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5440778" w14:textId="77777777" w:rsidTr="004B401E">
        <w:trPr>
          <w:trHeight w:val="804"/>
        </w:trPr>
        <w:tc>
          <w:tcPr>
            <w:tcW w:w="202" w:type="pct"/>
          </w:tcPr>
          <w:p w14:paraId="7CF2ACB1" w14:textId="05A7396F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04D7FB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CCB2D4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499517B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77BCC62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200A1F0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F563CF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6A6DCA9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102BEA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3159E44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097C4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9687E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78CE6A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1E83B9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0335E253" w14:textId="77777777" w:rsidTr="004B401E">
        <w:trPr>
          <w:trHeight w:val="804"/>
        </w:trPr>
        <w:tc>
          <w:tcPr>
            <w:tcW w:w="202" w:type="pct"/>
          </w:tcPr>
          <w:p w14:paraId="7DDF7615" w14:textId="3E02B2ED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00C20EA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FB7C18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78740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AB8495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6AE2D41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AF0553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1031D5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F8969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590C8E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E783F4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62150B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1721DA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8BE2FA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4ED4B65F" w14:textId="77777777" w:rsidTr="004B401E">
        <w:trPr>
          <w:trHeight w:val="804"/>
        </w:trPr>
        <w:tc>
          <w:tcPr>
            <w:tcW w:w="202" w:type="pct"/>
          </w:tcPr>
          <w:p w14:paraId="45382B6C" w14:textId="25579104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16E69A9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7C560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A218EC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46EF3E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3F8FEB0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F38BDB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ED3029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016AD3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1004C2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3767C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38BE47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8C8E6E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E4DEEF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266A8BE4" w14:textId="77777777" w:rsidTr="004B401E">
        <w:trPr>
          <w:trHeight w:val="804"/>
        </w:trPr>
        <w:tc>
          <w:tcPr>
            <w:tcW w:w="202" w:type="pct"/>
          </w:tcPr>
          <w:p w14:paraId="51652909" w14:textId="12B2C7C0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30E425E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3B8EA4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6A3842B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0B65397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455A0D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2AC2EDB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3263F6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D5B158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6A56B8D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BFDB1D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E9BBB7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677315C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451735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14643C4D" w14:textId="77777777" w:rsidTr="004B401E">
        <w:trPr>
          <w:trHeight w:val="804"/>
        </w:trPr>
        <w:tc>
          <w:tcPr>
            <w:tcW w:w="202" w:type="pct"/>
          </w:tcPr>
          <w:p w14:paraId="6085811E" w14:textId="48EC4E22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7CB74D3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F191C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174BF1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6D4DFA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7F93F56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6A399EE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3F919F6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09D98B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48F9BF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02777B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527751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5C3477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F98CFA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9B06EF7" w14:textId="77777777" w:rsidTr="004B401E">
        <w:trPr>
          <w:trHeight w:val="804"/>
        </w:trPr>
        <w:tc>
          <w:tcPr>
            <w:tcW w:w="202" w:type="pct"/>
          </w:tcPr>
          <w:p w14:paraId="646A13A3" w14:textId="051FC068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548040D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5745204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1F4DE6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7A05B4C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47F4B3B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11A079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4614E6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408D2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5176DA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7A89CD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A95BD1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D85200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5729CD2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3431199E" w14:textId="77777777" w:rsidTr="004B401E">
        <w:trPr>
          <w:trHeight w:val="804"/>
        </w:trPr>
        <w:tc>
          <w:tcPr>
            <w:tcW w:w="202" w:type="pct"/>
          </w:tcPr>
          <w:p w14:paraId="009DE81B" w14:textId="5CC74752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44DDF65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1240AA6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55D6BA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9B8666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223DC82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7352DC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E2922E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B2DA17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0097EAA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F12111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327567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272CB26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8C4E2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56C2384F" w14:textId="77777777" w:rsidTr="004B401E">
        <w:trPr>
          <w:trHeight w:val="804"/>
        </w:trPr>
        <w:tc>
          <w:tcPr>
            <w:tcW w:w="202" w:type="pct"/>
          </w:tcPr>
          <w:p w14:paraId="5AB09E2F" w14:textId="22514605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44B15E7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38202E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0DB7161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43D6471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0E72310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DD05E3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4DBB616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894D5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0D09AD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DD05105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BC0E17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1976CD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2937A50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4160443F" w14:textId="77777777" w:rsidTr="004B401E">
        <w:trPr>
          <w:trHeight w:val="804"/>
        </w:trPr>
        <w:tc>
          <w:tcPr>
            <w:tcW w:w="202" w:type="pct"/>
          </w:tcPr>
          <w:p w14:paraId="73F71A55" w14:textId="1E286247" w:rsidR="00185C7B" w:rsidRPr="00904B4C" w:rsidRDefault="00337C23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9</w:t>
            </w:r>
          </w:p>
        </w:tc>
        <w:tc>
          <w:tcPr>
            <w:tcW w:w="568" w:type="pct"/>
          </w:tcPr>
          <w:p w14:paraId="69BA19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362D03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0D9D36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5F8FC39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294FB2B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718863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86BC40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94C9AA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0AD615D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211C2A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E64AAA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46F38E6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08ABC99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78BD96D7" w14:textId="77777777" w:rsidTr="004B401E">
        <w:trPr>
          <w:trHeight w:val="804"/>
        </w:trPr>
        <w:tc>
          <w:tcPr>
            <w:tcW w:w="202" w:type="pct"/>
          </w:tcPr>
          <w:p w14:paraId="252701CD" w14:textId="404D3A9A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Gold R D et al 202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49</w:t>
            </w:r>
          </w:p>
        </w:tc>
        <w:tc>
          <w:tcPr>
            <w:tcW w:w="568" w:type="pct"/>
          </w:tcPr>
          <w:p w14:paraId="647CD1F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238ED46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39785D8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49" w:type="pct"/>
          </w:tcPr>
          <w:p w14:paraId="59A998A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8" w:type="pct"/>
          </w:tcPr>
          <w:p w14:paraId="5A53165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08DCEB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B412A8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2E08B51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1F18E4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1915946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BEA18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EB0D58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0FD193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620DCAA7" w14:textId="77777777" w:rsidTr="004B401E">
        <w:trPr>
          <w:trHeight w:val="804"/>
        </w:trPr>
        <w:tc>
          <w:tcPr>
            <w:tcW w:w="202" w:type="pct"/>
          </w:tcPr>
          <w:p w14:paraId="1C50AEF8" w14:textId="6BD4BF3E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ohren L et al 2024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0</w:t>
            </w:r>
          </w:p>
        </w:tc>
        <w:tc>
          <w:tcPr>
            <w:tcW w:w="568" w:type="pct"/>
          </w:tcPr>
          <w:p w14:paraId="5E55131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00CB5A7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145B392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49" w:type="pct"/>
          </w:tcPr>
          <w:p w14:paraId="0AACCC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8" w:type="pct"/>
          </w:tcPr>
          <w:p w14:paraId="2224062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07" w:type="pct"/>
          </w:tcPr>
          <w:p w14:paraId="5B0DF5E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34" w:type="pct"/>
          </w:tcPr>
          <w:p w14:paraId="419E8EC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7AD8E0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6D16738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15B1B4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6F32117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6ED3DAB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50798C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61BF9084" w14:textId="77777777" w:rsidTr="004B401E">
        <w:trPr>
          <w:trHeight w:val="804"/>
        </w:trPr>
        <w:tc>
          <w:tcPr>
            <w:tcW w:w="202" w:type="pct"/>
          </w:tcPr>
          <w:p w14:paraId="46244F52" w14:textId="737CB1B8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Mori Y et al 2024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</w:p>
        </w:tc>
        <w:tc>
          <w:tcPr>
            <w:tcW w:w="568" w:type="pct"/>
          </w:tcPr>
          <w:p w14:paraId="7A03D0C8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435" w:type="pct"/>
          </w:tcPr>
          <w:p w14:paraId="7F6D7A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25F7AAD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2960C50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007290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4613EB3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0534922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4CD6AA7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6255A29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0A4A75A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658FA35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527A122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3016477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42030361" w14:textId="77777777" w:rsidTr="004B401E">
        <w:trPr>
          <w:trHeight w:val="804"/>
        </w:trPr>
        <w:tc>
          <w:tcPr>
            <w:tcW w:w="202" w:type="pct"/>
          </w:tcPr>
          <w:p w14:paraId="0D180953" w14:textId="458BC836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Ouyang R et al 2024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2</w:t>
            </w:r>
          </w:p>
        </w:tc>
        <w:tc>
          <w:tcPr>
            <w:tcW w:w="568" w:type="pct"/>
          </w:tcPr>
          <w:p w14:paraId="6E2A61C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AF725E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676EC4F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6/6 (100%)</w:t>
            </w:r>
          </w:p>
        </w:tc>
        <w:tc>
          <w:tcPr>
            <w:tcW w:w="349" w:type="pct"/>
          </w:tcPr>
          <w:p w14:paraId="3B546C3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, 6/6 (100%)</w:t>
            </w:r>
          </w:p>
        </w:tc>
        <w:tc>
          <w:tcPr>
            <w:tcW w:w="318" w:type="pct"/>
          </w:tcPr>
          <w:p w14:paraId="30C93C5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331BFF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542BE97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33A913E3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17" w:type="pct"/>
          </w:tcPr>
          <w:p w14:paraId="786CBD2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EA0C11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781CF71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79" w:type="pct"/>
          </w:tcPr>
          <w:p w14:paraId="0A40BFF9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207" w:type="pct"/>
          </w:tcPr>
          <w:p w14:paraId="71115BFE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</w:tr>
      <w:tr w:rsidR="00AE43BB" w:rsidRPr="00904B4C" w14:paraId="3484725F" w14:textId="77777777" w:rsidTr="004B401E">
        <w:trPr>
          <w:trHeight w:val="804"/>
        </w:trPr>
        <w:tc>
          <w:tcPr>
            <w:tcW w:w="202" w:type="pct"/>
          </w:tcPr>
          <w:p w14:paraId="08A56D7E" w14:textId="7B7CEE41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4D6638A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435" w:type="pct"/>
          </w:tcPr>
          <w:p w14:paraId="6598ACF2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5" w:type="pct"/>
          </w:tcPr>
          <w:p w14:paraId="2D2F9BED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49" w:type="pct"/>
          </w:tcPr>
          <w:p w14:paraId="167DAF0A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</w:t>
            </w:r>
          </w:p>
        </w:tc>
        <w:tc>
          <w:tcPr>
            <w:tcW w:w="318" w:type="pct"/>
          </w:tcPr>
          <w:p w14:paraId="6EB0C13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07" w:type="pct"/>
          </w:tcPr>
          <w:p w14:paraId="0DF21A41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34" w:type="pct"/>
          </w:tcPr>
          <w:p w14:paraId="1BE5E20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7" w:type="pct"/>
          </w:tcPr>
          <w:p w14:paraId="5D1D7CD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F4B0A76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0CDD4037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EF52E50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3EFE6C9C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1996354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0DDFF722" w14:textId="77777777" w:rsidTr="004B401E">
        <w:trPr>
          <w:trHeight w:val="804"/>
        </w:trPr>
        <w:tc>
          <w:tcPr>
            <w:tcW w:w="202" w:type="pct"/>
          </w:tcPr>
          <w:p w14:paraId="58246CB8" w14:textId="146BFDB8" w:rsidR="00185C7B" w:rsidRPr="00904B4C" w:rsidRDefault="004B401E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86BB0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655663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53DF8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2568E3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43EC66D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5F32089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1D7F80F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3F823DF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2912C1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65446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A13B53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11CADB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440328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75C8FA18" w14:textId="77777777" w:rsidTr="004B401E">
        <w:trPr>
          <w:trHeight w:val="804"/>
        </w:trPr>
        <w:tc>
          <w:tcPr>
            <w:tcW w:w="202" w:type="pct"/>
          </w:tcPr>
          <w:p w14:paraId="641897C2" w14:textId="16AB3AD8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1E82E77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1EF6689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E184B9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517CF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6D7388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043CF5B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31ABBB4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43D9E4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AED650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048AA1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EB1D5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765C7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56938E5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EA47F9E" w14:textId="77777777" w:rsidTr="004B401E">
        <w:trPr>
          <w:trHeight w:val="804"/>
        </w:trPr>
        <w:tc>
          <w:tcPr>
            <w:tcW w:w="202" w:type="pct"/>
          </w:tcPr>
          <w:p w14:paraId="3A2F5E09" w14:textId="2824FA69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463747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51C776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C27393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7CB2A1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081B24F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146561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105F582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34C56A8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14952DF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A1029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903C1E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03256C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63873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8EC7119" w14:textId="77777777" w:rsidTr="004B401E">
        <w:trPr>
          <w:trHeight w:val="804"/>
        </w:trPr>
        <w:tc>
          <w:tcPr>
            <w:tcW w:w="202" w:type="pct"/>
          </w:tcPr>
          <w:p w14:paraId="27C09BB4" w14:textId="05453A29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232210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6CF000F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4E626F7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15A9FE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7CB5A7A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FEC9A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12E5EC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19AB07E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15A22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9DBE1D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374DC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54E99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36370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98697FE" w14:textId="77777777" w:rsidTr="004B401E">
        <w:trPr>
          <w:trHeight w:val="804"/>
        </w:trPr>
        <w:tc>
          <w:tcPr>
            <w:tcW w:w="202" w:type="pct"/>
          </w:tcPr>
          <w:p w14:paraId="31BB9E21" w14:textId="42D6C8AF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5AE2DD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6220A8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2FB441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5C7139F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7ECAB23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4123EC3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1A2A5DD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665EC2B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C61D15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FA984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54160D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82CB01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56BF44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1657DBD" w14:textId="77777777" w:rsidTr="004B401E">
        <w:trPr>
          <w:trHeight w:val="804"/>
        </w:trPr>
        <w:tc>
          <w:tcPr>
            <w:tcW w:w="202" w:type="pct"/>
          </w:tcPr>
          <w:p w14:paraId="0B81A319" w14:textId="08073338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75AB5E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E01EF4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B4581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6476F4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429C156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78EDF1D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5B630A9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0199FBB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B5AE3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8CC7EB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8270D5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D386B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88E2D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CCB7760" w14:textId="77777777" w:rsidTr="004B401E">
        <w:trPr>
          <w:trHeight w:val="804"/>
        </w:trPr>
        <w:tc>
          <w:tcPr>
            <w:tcW w:w="202" w:type="pct"/>
          </w:tcPr>
          <w:p w14:paraId="1D958B16" w14:textId="4053DB87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D05932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29EAEF9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4F59AE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4D44EBE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681B088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70224C4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6ED50C9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7E5104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5172E0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54E125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F21A1B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845BFB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6D8F8B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0AA8B8F" w14:textId="77777777" w:rsidTr="004B401E">
        <w:trPr>
          <w:trHeight w:val="804"/>
        </w:trPr>
        <w:tc>
          <w:tcPr>
            <w:tcW w:w="202" w:type="pct"/>
          </w:tcPr>
          <w:p w14:paraId="64AF7C5C" w14:textId="2EC7E5BD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3B42B12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8924BC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F71F6B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0213D4F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4DDE61B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6756D29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08D8DA8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0244E67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284ACA5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840196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E1C94E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989837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B8537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5587409" w14:textId="77777777" w:rsidTr="004B401E">
        <w:trPr>
          <w:trHeight w:val="804"/>
        </w:trPr>
        <w:tc>
          <w:tcPr>
            <w:tcW w:w="202" w:type="pct"/>
          </w:tcPr>
          <w:p w14:paraId="39B8C870" w14:textId="40644061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00EE423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F6EDD1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B23D2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583C6D3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2135E22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2B325EA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46659D4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350B0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98EE47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9DF0F7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D60C2C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41C82B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4CF721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6417FE9" w14:textId="77777777" w:rsidTr="004B401E">
        <w:trPr>
          <w:trHeight w:val="804"/>
        </w:trPr>
        <w:tc>
          <w:tcPr>
            <w:tcW w:w="202" w:type="pct"/>
          </w:tcPr>
          <w:p w14:paraId="2D684008" w14:textId="54D95CE3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136D46A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623D378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18850B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458C92E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3CECAAB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5E5F1A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0184EA6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6320B3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88B7AE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9F78EE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931B4E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12F5768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DD101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FE3C605" w14:textId="77777777" w:rsidTr="004B401E">
        <w:trPr>
          <w:trHeight w:val="804"/>
        </w:trPr>
        <w:tc>
          <w:tcPr>
            <w:tcW w:w="202" w:type="pct"/>
          </w:tcPr>
          <w:p w14:paraId="19D4D474" w14:textId="2DE74A25" w:rsidR="00185C7B" w:rsidRPr="00904B4C" w:rsidRDefault="004B401E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ndo M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3</w:t>
            </w:r>
          </w:p>
        </w:tc>
        <w:tc>
          <w:tcPr>
            <w:tcW w:w="568" w:type="pct"/>
          </w:tcPr>
          <w:p w14:paraId="14E732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48BC90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01AB0D8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1A327F3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1E46F0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2287D32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4FBB54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60A1F53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404849B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040E7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4FAC9F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422D7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7A8C03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56D321F" w14:textId="77777777" w:rsidTr="004B401E">
        <w:trPr>
          <w:trHeight w:val="804"/>
        </w:trPr>
        <w:tc>
          <w:tcPr>
            <w:tcW w:w="202" w:type="pct"/>
          </w:tcPr>
          <w:p w14:paraId="303069D6" w14:textId="2B2547AE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Jiménez-Huete A et al 2024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4</w:t>
            </w:r>
          </w:p>
        </w:tc>
        <w:tc>
          <w:tcPr>
            <w:tcW w:w="568" w:type="pct"/>
          </w:tcPr>
          <w:p w14:paraId="4C58FD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CF577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FEE712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3978D1F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6B1CE6C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4ECE0A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51694ED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5003716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2F22D66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668756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710E51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4D62359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4BAFE19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1CF9FBB1" w14:textId="77777777" w:rsidTr="004B401E">
        <w:trPr>
          <w:trHeight w:val="804"/>
        </w:trPr>
        <w:tc>
          <w:tcPr>
            <w:tcW w:w="202" w:type="pct"/>
          </w:tcPr>
          <w:p w14:paraId="39289CD0" w14:textId="19E34C82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Foucard C et al 2023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568" w:type="pct"/>
          </w:tcPr>
          <w:p w14:paraId="6614B15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2E3AE3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339F77D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07C5DA6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4C58BD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0367927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376A4B2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03D1D6F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242F58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75F4F7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E797A1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054D1AE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7A0E986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6C3C15A2" w14:textId="77777777" w:rsidTr="004B401E">
        <w:trPr>
          <w:trHeight w:val="804"/>
        </w:trPr>
        <w:tc>
          <w:tcPr>
            <w:tcW w:w="202" w:type="pct"/>
          </w:tcPr>
          <w:p w14:paraId="3D397F68" w14:textId="12F4706E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Foucard C et al 2023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568" w:type="pct"/>
          </w:tcPr>
          <w:p w14:paraId="61D984E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0CCA71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76335CB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B78FB9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5B59070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017082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43F976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69FF8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215C04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77D386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9EAC45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5E7B9C3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4724DCE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0DA2945B" w14:textId="77777777" w:rsidTr="004B401E">
        <w:trPr>
          <w:trHeight w:val="804"/>
        </w:trPr>
        <w:tc>
          <w:tcPr>
            <w:tcW w:w="202" w:type="pct"/>
          </w:tcPr>
          <w:p w14:paraId="5816E821" w14:textId="310BABD8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lastRenderedPageBreak/>
              <w:t>Foucard C et al 2023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568" w:type="pct"/>
          </w:tcPr>
          <w:p w14:paraId="01D412A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3FDB7FC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2C1041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21C6528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5057CD2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366CE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A0163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25BB15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2ADFC4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7B38B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DE8781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A53ABD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6F4851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AFCD835" w14:textId="77777777" w:rsidTr="004B401E">
        <w:trPr>
          <w:trHeight w:val="804"/>
        </w:trPr>
        <w:tc>
          <w:tcPr>
            <w:tcW w:w="202" w:type="pct"/>
          </w:tcPr>
          <w:p w14:paraId="31222819" w14:textId="655B0213" w:rsidR="00185C7B" w:rsidRPr="00904B4C" w:rsidRDefault="00185C7B" w:rsidP="00582111">
            <w:pPr>
              <w:rPr>
                <w:rFonts w:ascii="Cambria" w:hAnsi="Cambria" w:cs="Calibri"/>
                <w:szCs w:val="22"/>
                <w:vertAlign w:val="superscript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Foucard C et al 2023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1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6</w:t>
            </w:r>
          </w:p>
        </w:tc>
        <w:tc>
          <w:tcPr>
            <w:tcW w:w="568" w:type="pct"/>
          </w:tcPr>
          <w:p w14:paraId="0669140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083265A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10727CF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13315D5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67D66FE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288FCB9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F81E4B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53085F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191339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A76262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1A202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F49B6E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39FA1B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46F6E66B" w14:textId="77777777" w:rsidTr="004B401E">
        <w:trPr>
          <w:trHeight w:val="804"/>
        </w:trPr>
        <w:tc>
          <w:tcPr>
            <w:tcW w:w="202" w:type="pct"/>
          </w:tcPr>
          <w:p w14:paraId="60FF4EA1" w14:textId="1E55098B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  <w:lang w:val="it-IT"/>
              </w:rPr>
              <w:t>Seemann J et al 2023</w:t>
            </w:r>
            <w:r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  <w:lang w:val="it-IT"/>
              </w:rPr>
              <w:t>5</w:t>
            </w:r>
          </w:p>
        </w:tc>
        <w:tc>
          <w:tcPr>
            <w:tcW w:w="568" w:type="pct"/>
          </w:tcPr>
          <w:p w14:paraId="3D786D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500CA5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10448A4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307A4C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5EC6F1D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137AD6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0031C8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26A736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8D9589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052922A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62238A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9E53BE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2A3825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782F47FB" w14:textId="77777777" w:rsidTr="004B401E">
        <w:trPr>
          <w:trHeight w:val="804"/>
        </w:trPr>
        <w:tc>
          <w:tcPr>
            <w:tcW w:w="202" w:type="pct"/>
          </w:tcPr>
          <w:p w14:paraId="08F2841F" w14:textId="41BEC804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337C23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5AC3464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2/8 (25%)</w:t>
            </w:r>
          </w:p>
        </w:tc>
        <w:tc>
          <w:tcPr>
            <w:tcW w:w="435" w:type="pct"/>
          </w:tcPr>
          <w:p w14:paraId="106C8B7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2F2EC3A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301571DB" w14:textId="77777777" w:rsidR="00185C7B" w:rsidRPr="00904B4C" w:rsidRDefault="00185C7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, </w:t>
            </w:r>
          </w:p>
          <w:p w14:paraId="41BDA64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</w:rPr>
              <w:t>13/22 (59%)</w:t>
            </w:r>
          </w:p>
        </w:tc>
        <w:tc>
          <w:tcPr>
            <w:tcW w:w="318" w:type="pct"/>
          </w:tcPr>
          <w:p w14:paraId="23A0520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5877896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7CDFB48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2D1D4CA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5813542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89024B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CDCBA4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AE2E1C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7CFC5AA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60983038" w14:textId="77777777" w:rsidTr="004B401E">
        <w:trPr>
          <w:trHeight w:val="804"/>
        </w:trPr>
        <w:tc>
          <w:tcPr>
            <w:tcW w:w="202" w:type="pct"/>
          </w:tcPr>
          <w:p w14:paraId="48E95DBF" w14:textId="0C78CA2D" w:rsidR="00185C7B" w:rsidRPr="00904B4C" w:rsidRDefault="00185C7B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3BBE421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0/5</w:t>
            </w:r>
          </w:p>
        </w:tc>
        <w:tc>
          <w:tcPr>
            <w:tcW w:w="435" w:type="pct"/>
          </w:tcPr>
          <w:p w14:paraId="0CF9BD0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63D48AA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6BD7365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 xml:space="preserve">Yes,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5</w:t>
            </w:r>
            <w:proofErr w:type="gramEnd"/>
            <w:r w:rsidRPr="00904B4C">
              <w:rPr>
                <w:rFonts w:ascii="Cambria" w:hAnsi="Cambria"/>
                <w:szCs w:val="22"/>
              </w:rPr>
              <w:t xml:space="preserve"> (71%)</w:t>
            </w:r>
          </w:p>
        </w:tc>
        <w:tc>
          <w:tcPr>
            <w:tcW w:w="318" w:type="pct"/>
          </w:tcPr>
          <w:p w14:paraId="3A4C075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1C156F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4131FF7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622923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674FDF8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E3E596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38F9138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466EB1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F92DF9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E4971B0" w14:textId="77777777" w:rsidTr="004B401E">
        <w:trPr>
          <w:trHeight w:val="804"/>
        </w:trPr>
        <w:tc>
          <w:tcPr>
            <w:tcW w:w="202" w:type="pct"/>
          </w:tcPr>
          <w:p w14:paraId="497EAD0F" w14:textId="005D29F4" w:rsidR="00185C7B" w:rsidRPr="00904B4C" w:rsidRDefault="00337C23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1BC1F4B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7AD4CE6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50FFA7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7AC8CD9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0484AEC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7132626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34F6269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23458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D2F916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4E9E22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4B96B64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6FDCC5F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03A4A48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5B2CC5D2" w14:textId="77777777" w:rsidTr="004B401E">
        <w:trPr>
          <w:trHeight w:val="804"/>
        </w:trPr>
        <w:tc>
          <w:tcPr>
            <w:tcW w:w="202" w:type="pct"/>
          </w:tcPr>
          <w:p w14:paraId="429B5D2E" w14:textId="705A1986" w:rsidR="00185C7B" w:rsidRPr="00904B4C" w:rsidRDefault="00337C23" w:rsidP="00582111">
            <w:pPr>
              <w:rPr>
                <w:rFonts w:ascii="Cambria" w:hAnsi="Cambria" w:cs="Calibri"/>
                <w:szCs w:val="22"/>
                <w:lang w:val="it-IT"/>
              </w:rPr>
            </w:pPr>
            <w:r w:rsidRPr="00904B4C">
              <w:rPr>
                <w:rFonts w:ascii="Cambria" w:hAnsi="Cambria" w:cs="Calibri"/>
                <w:szCs w:val="22"/>
              </w:rPr>
              <w:t>Ashton C et al 2023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6</w:t>
            </w:r>
          </w:p>
        </w:tc>
        <w:tc>
          <w:tcPr>
            <w:tcW w:w="568" w:type="pct"/>
          </w:tcPr>
          <w:p w14:paraId="5D528B4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435" w:type="pct"/>
          </w:tcPr>
          <w:p w14:paraId="42B6B76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5" w:type="pct"/>
          </w:tcPr>
          <w:p w14:paraId="76A7C2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1CCEB3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proofErr w:type="gramStart"/>
            <w:r w:rsidRPr="00904B4C">
              <w:rPr>
                <w:rFonts w:ascii="Cambria" w:hAnsi="Cambria"/>
                <w:szCs w:val="22"/>
                <w:lang w:val="it-IT"/>
              </w:rPr>
              <w:t xml:space="preserve">Yes, </w:t>
            </w:r>
            <w:r w:rsidRPr="00904B4C">
              <w:rPr>
                <w:rFonts w:ascii="Cambria" w:hAnsi="Cambria"/>
                <w:color w:val="1B1B1B"/>
                <w:szCs w:val="22"/>
                <w:shd w:val="clear" w:color="auto" w:fill="F5FFF0"/>
              </w:rPr>
              <w:t xml:space="preserve"> </w:t>
            </w:r>
            <w:r w:rsidRPr="00904B4C">
              <w:rPr>
                <w:rFonts w:ascii="Cambria" w:hAnsi="Cambria"/>
                <w:szCs w:val="22"/>
              </w:rPr>
              <w:t>20</w:t>
            </w:r>
            <w:proofErr w:type="gramEnd"/>
            <w:r w:rsidRPr="00904B4C">
              <w:rPr>
                <w:rFonts w:ascii="Cambria" w:hAnsi="Cambria"/>
                <w:szCs w:val="22"/>
              </w:rPr>
              <w:t>/33 (61%)</w:t>
            </w:r>
          </w:p>
        </w:tc>
        <w:tc>
          <w:tcPr>
            <w:tcW w:w="318" w:type="pct"/>
          </w:tcPr>
          <w:p w14:paraId="40C8C44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711E0FD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29535CB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E1995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367DBDD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0E9963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C336D2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0BF04AF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C78A3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359B0DEE" w14:textId="77777777" w:rsidTr="004B401E">
        <w:trPr>
          <w:trHeight w:val="804"/>
        </w:trPr>
        <w:tc>
          <w:tcPr>
            <w:tcW w:w="202" w:type="pct"/>
          </w:tcPr>
          <w:p w14:paraId="04BAC675" w14:textId="3CEA900A" w:rsidR="00C07383" w:rsidRPr="00904B4C" w:rsidRDefault="00C07383" w:rsidP="00C07383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Bustamante ML et al 2025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7</w:t>
            </w:r>
          </w:p>
        </w:tc>
        <w:tc>
          <w:tcPr>
            <w:tcW w:w="568" w:type="pct"/>
          </w:tcPr>
          <w:p w14:paraId="0C5C2111" w14:textId="34374598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456D433F" w14:textId="085F6515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46FDFB0B" w14:textId="77777777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 5/8, (62.5%)</w:t>
            </w:r>
          </w:p>
          <w:p w14:paraId="0BB998F6" w14:textId="75E73C7E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SCP sign</w:t>
            </w:r>
          </w:p>
        </w:tc>
        <w:tc>
          <w:tcPr>
            <w:tcW w:w="349" w:type="pct"/>
          </w:tcPr>
          <w:p w14:paraId="6A2DDD5F" w14:textId="5D18FB9B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7C9274B4" w14:textId="356A1626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9940C83" w14:textId="1CB15CF8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5FB0BF73" w14:textId="7BBE3076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AAD9205" w14:textId="433F1A43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0FC78B3B" w14:textId="66DF4A0A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5351FDC" w14:textId="1F284956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12143B6D" w14:textId="67922AB4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2D388BDB" w14:textId="6D7D19A6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6D5A206E" w14:textId="734DE279" w:rsidR="00C07383" w:rsidRPr="00904B4C" w:rsidRDefault="00C07383" w:rsidP="00C07383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DB681ED" w14:textId="77777777" w:rsidTr="004B401E">
        <w:trPr>
          <w:trHeight w:val="804"/>
        </w:trPr>
        <w:tc>
          <w:tcPr>
            <w:tcW w:w="202" w:type="pct"/>
          </w:tcPr>
          <w:p w14:paraId="498BCFCD" w14:textId="7EB91323" w:rsidR="00C07383" w:rsidRPr="00904B4C" w:rsidRDefault="00FE50C7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Van </w:t>
            </w:r>
            <w:proofErr w:type="spellStart"/>
            <w:r w:rsidRPr="00904B4C">
              <w:rPr>
                <w:rFonts w:ascii="Cambria" w:hAnsi="Cambria" w:cs="Calibri"/>
                <w:szCs w:val="22"/>
              </w:rPr>
              <w:t>Prooije</w:t>
            </w:r>
            <w:proofErr w:type="spellEnd"/>
            <w:r w:rsidRPr="00904B4C">
              <w:rPr>
                <w:rFonts w:ascii="Cambria" w:hAnsi="Cambria" w:cs="Calibri"/>
                <w:szCs w:val="22"/>
              </w:rPr>
              <w:t xml:space="preserve"> TH et al 2026</w:t>
            </w:r>
            <w:r w:rsidRPr="00904B4C">
              <w:rPr>
                <w:rFonts w:ascii="Cambria" w:hAnsi="Cambria" w:cs="Calibri"/>
                <w:szCs w:val="22"/>
                <w:vertAlign w:val="superscript"/>
              </w:rPr>
              <w:t>5</w:t>
            </w:r>
            <w:r w:rsidR="00F46AA5" w:rsidRPr="00904B4C">
              <w:rPr>
                <w:rFonts w:ascii="Cambria" w:hAnsi="Cambria" w:cs="Calibri"/>
                <w:szCs w:val="22"/>
                <w:vertAlign w:val="superscript"/>
              </w:rPr>
              <w:t>8</w:t>
            </w:r>
          </w:p>
        </w:tc>
        <w:tc>
          <w:tcPr>
            <w:tcW w:w="568" w:type="pct"/>
          </w:tcPr>
          <w:p w14:paraId="13AFDAE5" w14:textId="06315DBF" w:rsidR="00C07383" w:rsidRPr="00904B4C" w:rsidRDefault="00FE50C7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435" w:type="pct"/>
          </w:tcPr>
          <w:p w14:paraId="5C6D3A7D" w14:textId="4DA23521" w:rsidR="00C07383" w:rsidRPr="00904B4C" w:rsidRDefault="00FE50C7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o</w:t>
            </w:r>
          </w:p>
        </w:tc>
        <w:tc>
          <w:tcPr>
            <w:tcW w:w="395" w:type="pct"/>
          </w:tcPr>
          <w:p w14:paraId="6569A932" w14:textId="0E3A444D" w:rsidR="00C07383" w:rsidRPr="00904B4C" w:rsidRDefault="00FE50C7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 Yes 34/</w:t>
            </w:r>
            <w:r w:rsidR="00AE43BB" w:rsidRPr="00904B4C">
              <w:rPr>
                <w:rFonts w:ascii="Cambria" w:hAnsi="Cambria"/>
                <w:szCs w:val="22"/>
              </w:rPr>
              <w:t>64 (53.2%)</w:t>
            </w:r>
          </w:p>
        </w:tc>
        <w:tc>
          <w:tcPr>
            <w:tcW w:w="349" w:type="pct"/>
          </w:tcPr>
          <w:p w14:paraId="218CD090" w14:textId="77BF9C84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8" w:type="pct"/>
          </w:tcPr>
          <w:p w14:paraId="7D9C19B2" w14:textId="77777777" w:rsidR="00AE43BB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 xml:space="preserve">Yes </w:t>
            </w:r>
          </w:p>
          <w:p w14:paraId="103A7F90" w14:textId="77777777" w:rsidR="00AE43BB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Mild vermis atrophy</w:t>
            </w:r>
          </w:p>
          <w:p w14:paraId="3229DF48" w14:textId="6E22AA04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34/64 (53.2%), moder</w:t>
            </w:r>
            <w:r w:rsidRPr="00904B4C">
              <w:rPr>
                <w:rFonts w:ascii="Cambria" w:hAnsi="Cambria"/>
                <w:szCs w:val="22"/>
              </w:rPr>
              <w:lastRenderedPageBreak/>
              <w:t>ate vermis atrophy 4/64 (6.2%)</w:t>
            </w:r>
          </w:p>
        </w:tc>
        <w:tc>
          <w:tcPr>
            <w:tcW w:w="307" w:type="pct"/>
          </w:tcPr>
          <w:p w14:paraId="0B67A520" w14:textId="55E8A2DB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lastRenderedPageBreak/>
              <w:t>NA</w:t>
            </w:r>
          </w:p>
        </w:tc>
        <w:tc>
          <w:tcPr>
            <w:tcW w:w="334" w:type="pct"/>
          </w:tcPr>
          <w:p w14:paraId="2236798B" w14:textId="5422828B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1EE196D3" w14:textId="7F4FC4FC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17" w:type="pct"/>
          </w:tcPr>
          <w:p w14:paraId="4F63E183" w14:textId="1B8AEAF2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97" w:type="pct"/>
          </w:tcPr>
          <w:p w14:paraId="45CF35A8" w14:textId="371A4A79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Yes 60 /64 (94%)</w:t>
            </w:r>
          </w:p>
        </w:tc>
        <w:tc>
          <w:tcPr>
            <w:tcW w:w="397" w:type="pct"/>
          </w:tcPr>
          <w:p w14:paraId="394A4A6B" w14:textId="2264D2A5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379" w:type="pct"/>
          </w:tcPr>
          <w:p w14:paraId="7215C349" w14:textId="295D58C3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  <w:tc>
          <w:tcPr>
            <w:tcW w:w="207" w:type="pct"/>
          </w:tcPr>
          <w:p w14:paraId="47F1AE3F" w14:textId="5153ECD5" w:rsidR="00C07383" w:rsidRPr="00904B4C" w:rsidRDefault="00AE43BB" w:rsidP="00582111">
            <w:pPr>
              <w:rPr>
                <w:rFonts w:ascii="Cambria" w:hAnsi="Cambria"/>
                <w:szCs w:val="22"/>
              </w:rPr>
            </w:pPr>
            <w:r w:rsidRPr="00904B4C">
              <w:rPr>
                <w:rFonts w:ascii="Cambria" w:hAnsi="Cambria"/>
                <w:szCs w:val="22"/>
              </w:rPr>
              <w:t>NA</w:t>
            </w:r>
          </w:p>
        </w:tc>
      </w:tr>
      <w:tr w:rsidR="00AE43BB" w:rsidRPr="00904B4C" w14:paraId="187F2F8C" w14:textId="77777777" w:rsidTr="004B401E">
        <w:trPr>
          <w:trHeight w:val="804"/>
        </w:trPr>
        <w:tc>
          <w:tcPr>
            <w:tcW w:w="202" w:type="pct"/>
          </w:tcPr>
          <w:p w14:paraId="5FADE12E" w14:textId="721A5811" w:rsidR="00185C7B" w:rsidRPr="00904B4C" w:rsidRDefault="00185C7B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 xml:space="preserve">Our </w:t>
            </w:r>
            <w:r w:rsidR="00284280" w:rsidRPr="00904B4C">
              <w:rPr>
                <w:rFonts w:ascii="Cambria" w:hAnsi="Cambria" w:cs="Calibri"/>
                <w:szCs w:val="22"/>
              </w:rPr>
              <w:t>series (Asian Indian)</w:t>
            </w:r>
            <w:r w:rsidRPr="00904B4C">
              <w:rPr>
                <w:rFonts w:ascii="Cambria" w:hAnsi="Cambria" w:cs="Calibri"/>
                <w:szCs w:val="22"/>
              </w:rPr>
              <w:t xml:space="preserve"> </w:t>
            </w:r>
            <w:r w:rsidR="00284280" w:rsidRPr="00904B4C">
              <w:rPr>
                <w:rFonts w:ascii="Cambria" w:hAnsi="Cambria" w:cs="Calibri"/>
                <w:szCs w:val="22"/>
              </w:rPr>
              <w:t>Patient 1</w:t>
            </w:r>
          </w:p>
        </w:tc>
        <w:tc>
          <w:tcPr>
            <w:tcW w:w="568" w:type="pct"/>
          </w:tcPr>
          <w:p w14:paraId="2CA47E0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435" w:type="pct"/>
          </w:tcPr>
          <w:p w14:paraId="3D837DA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78774DF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49" w:type="pct"/>
          </w:tcPr>
          <w:p w14:paraId="13F7240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8" w:type="pct"/>
          </w:tcPr>
          <w:p w14:paraId="0B2EAB1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07" w:type="pct"/>
          </w:tcPr>
          <w:p w14:paraId="1865625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34" w:type="pct"/>
          </w:tcPr>
          <w:p w14:paraId="0479D80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51606D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17" w:type="pct"/>
          </w:tcPr>
          <w:p w14:paraId="7B5AE6C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6954FF1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97" w:type="pct"/>
          </w:tcPr>
          <w:p w14:paraId="7CCC080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379" w:type="pct"/>
          </w:tcPr>
          <w:p w14:paraId="3A5CBE2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  <w:tc>
          <w:tcPr>
            <w:tcW w:w="207" w:type="pct"/>
          </w:tcPr>
          <w:p w14:paraId="12F6935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A</w:t>
            </w:r>
          </w:p>
        </w:tc>
      </w:tr>
      <w:tr w:rsidR="00AE43BB" w:rsidRPr="00904B4C" w14:paraId="1B1ED58D" w14:textId="77777777" w:rsidTr="004B401E">
        <w:trPr>
          <w:trHeight w:val="804"/>
        </w:trPr>
        <w:tc>
          <w:tcPr>
            <w:tcW w:w="202" w:type="pct"/>
          </w:tcPr>
          <w:p w14:paraId="08E43097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624FD783" w14:textId="52004718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atient 2</w:t>
            </w:r>
          </w:p>
        </w:tc>
        <w:tc>
          <w:tcPr>
            <w:tcW w:w="568" w:type="pct"/>
          </w:tcPr>
          <w:p w14:paraId="2C0BABA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56C4470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42E5EE4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09F3C52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67DE75E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5C5EF75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424484B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59A39FA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7531386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7C4D22E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3641CCC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15595FF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20C405C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31D43CEF" w14:textId="77777777" w:rsidTr="004B401E">
        <w:trPr>
          <w:trHeight w:val="804"/>
        </w:trPr>
        <w:tc>
          <w:tcPr>
            <w:tcW w:w="202" w:type="pct"/>
          </w:tcPr>
          <w:p w14:paraId="6C0AB440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08F33A6C" w14:textId="0BEAD079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atient 3</w:t>
            </w:r>
          </w:p>
        </w:tc>
        <w:tc>
          <w:tcPr>
            <w:tcW w:w="568" w:type="pct"/>
          </w:tcPr>
          <w:p w14:paraId="7614FD8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1E4FEC8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7B31DCD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42F32B1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05C896D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7B4F007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20D1603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1B661F5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37CD06E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F8E8B88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A8BC26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4EAE267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0A06616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19D83EA0" w14:textId="77777777" w:rsidTr="004B401E">
        <w:trPr>
          <w:trHeight w:val="804"/>
        </w:trPr>
        <w:tc>
          <w:tcPr>
            <w:tcW w:w="202" w:type="pct"/>
          </w:tcPr>
          <w:p w14:paraId="500B6F8F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3632685A" w14:textId="730D6DF6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atient 4</w:t>
            </w:r>
          </w:p>
        </w:tc>
        <w:tc>
          <w:tcPr>
            <w:tcW w:w="568" w:type="pct"/>
          </w:tcPr>
          <w:p w14:paraId="46DA222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395C39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220C863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5584E60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6678BD4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410161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6D005B0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1B161F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4D07A6E1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3999EC6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610E8C5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062A176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17CFCC2B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030BEB91" w14:textId="77777777" w:rsidTr="004B401E">
        <w:trPr>
          <w:trHeight w:val="804"/>
        </w:trPr>
        <w:tc>
          <w:tcPr>
            <w:tcW w:w="202" w:type="pct"/>
          </w:tcPr>
          <w:p w14:paraId="693277EF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17E75206" w14:textId="17E34016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atient 5</w:t>
            </w:r>
          </w:p>
        </w:tc>
        <w:tc>
          <w:tcPr>
            <w:tcW w:w="568" w:type="pct"/>
          </w:tcPr>
          <w:p w14:paraId="2042781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3106B266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68F6BFE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49" w:type="pct"/>
          </w:tcPr>
          <w:p w14:paraId="5D2DF53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Yes</w:t>
            </w:r>
          </w:p>
        </w:tc>
        <w:tc>
          <w:tcPr>
            <w:tcW w:w="318" w:type="pct"/>
          </w:tcPr>
          <w:p w14:paraId="4725EE9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153EF0F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2AB02DD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3DA9A3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345A3FE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0551CB7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DF88D6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33562A3F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0B9F8DB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0ACA6501" w14:textId="77777777" w:rsidTr="004B401E">
        <w:trPr>
          <w:trHeight w:val="804"/>
        </w:trPr>
        <w:tc>
          <w:tcPr>
            <w:tcW w:w="202" w:type="pct"/>
          </w:tcPr>
          <w:p w14:paraId="3608FB74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7B58BD7D" w14:textId="45CCCD9C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lastRenderedPageBreak/>
              <w:t>Patient 6</w:t>
            </w:r>
          </w:p>
        </w:tc>
        <w:tc>
          <w:tcPr>
            <w:tcW w:w="568" w:type="pct"/>
          </w:tcPr>
          <w:p w14:paraId="166A5DE0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lastRenderedPageBreak/>
              <w:t>No</w:t>
            </w:r>
          </w:p>
        </w:tc>
        <w:tc>
          <w:tcPr>
            <w:tcW w:w="435" w:type="pct"/>
          </w:tcPr>
          <w:p w14:paraId="09A00F5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5C79B34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43DFA4D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75C414E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7E63270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3CDE1A0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F996592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2ADA628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1702189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4675A93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2AE8F5A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4624BF4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  <w:tr w:rsidR="00AE43BB" w:rsidRPr="00904B4C" w14:paraId="78E6AA2A" w14:textId="77777777" w:rsidTr="004B401E">
        <w:trPr>
          <w:trHeight w:val="804"/>
        </w:trPr>
        <w:tc>
          <w:tcPr>
            <w:tcW w:w="202" w:type="pct"/>
          </w:tcPr>
          <w:p w14:paraId="581B49D2" w14:textId="77777777" w:rsidR="00185C7B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ur series (Asian Indian)</w:t>
            </w:r>
          </w:p>
          <w:p w14:paraId="11918DEA" w14:textId="7B3D9432" w:rsidR="00284280" w:rsidRPr="00904B4C" w:rsidRDefault="00284280" w:rsidP="00582111">
            <w:pPr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atient 7</w:t>
            </w:r>
          </w:p>
        </w:tc>
        <w:tc>
          <w:tcPr>
            <w:tcW w:w="568" w:type="pct"/>
          </w:tcPr>
          <w:p w14:paraId="17FE067A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435" w:type="pct"/>
          </w:tcPr>
          <w:p w14:paraId="074B4034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5" w:type="pct"/>
          </w:tcPr>
          <w:p w14:paraId="6CEAC21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49" w:type="pct"/>
          </w:tcPr>
          <w:p w14:paraId="0525A75C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8" w:type="pct"/>
          </w:tcPr>
          <w:p w14:paraId="1092193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07" w:type="pct"/>
          </w:tcPr>
          <w:p w14:paraId="4FDE0D93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34" w:type="pct"/>
          </w:tcPr>
          <w:p w14:paraId="14BB9BE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7C584B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17" w:type="pct"/>
          </w:tcPr>
          <w:p w14:paraId="624F8725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20009359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97" w:type="pct"/>
          </w:tcPr>
          <w:p w14:paraId="51218F4E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379" w:type="pct"/>
          </w:tcPr>
          <w:p w14:paraId="0F83723D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  <w:tc>
          <w:tcPr>
            <w:tcW w:w="207" w:type="pct"/>
          </w:tcPr>
          <w:p w14:paraId="40C24BE7" w14:textId="77777777" w:rsidR="00185C7B" w:rsidRPr="00904B4C" w:rsidRDefault="00185C7B" w:rsidP="00582111">
            <w:pPr>
              <w:rPr>
                <w:rFonts w:ascii="Cambria" w:hAnsi="Cambria"/>
                <w:szCs w:val="22"/>
                <w:lang w:val="it-IT"/>
              </w:rPr>
            </w:pPr>
            <w:r w:rsidRPr="00904B4C">
              <w:rPr>
                <w:rFonts w:ascii="Cambria" w:hAnsi="Cambria"/>
                <w:szCs w:val="22"/>
                <w:lang w:val="it-IT"/>
              </w:rPr>
              <w:t>No</w:t>
            </w:r>
          </w:p>
        </w:tc>
      </w:tr>
    </w:tbl>
    <w:p w14:paraId="63325E93" w14:textId="77777777" w:rsidR="00185C7B" w:rsidRPr="00904B4C" w:rsidRDefault="00185C7B" w:rsidP="006C54DA">
      <w:pPr>
        <w:rPr>
          <w:rFonts w:ascii="Cambria" w:hAnsi="Cambria"/>
          <w:sz w:val="22"/>
          <w:szCs w:val="22"/>
          <w:lang w:val="en-US"/>
        </w:rPr>
      </w:pPr>
    </w:p>
    <w:p w14:paraId="1472B4BE" w14:textId="51270604" w:rsidR="00185C7B" w:rsidRPr="00904B4C" w:rsidRDefault="000B30A7" w:rsidP="006C54DA">
      <w:pPr>
        <w:rPr>
          <w:rFonts w:ascii="Cambria" w:hAnsi="Cambria"/>
          <w:sz w:val="22"/>
          <w:szCs w:val="22"/>
          <w:lang w:val="en-US"/>
        </w:rPr>
      </w:pPr>
      <w:r w:rsidRPr="00904B4C">
        <w:rPr>
          <w:rFonts w:ascii="Cambria" w:hAnsi="Cambria"/>
          <w:sz w:val="22"/>
          <w:szCs w:val="22"/>
          <w:lang w:val="en-US"/>
        </w:rPr>
        <w:t>HCB= hot cross bun; NA= not available</w:t>
      </w:r>
      <w:r w:rsidR="00C07383" w:rsidRPr="00904B4C">
        <w:rPr>
          <w:rFonts w:ascii="Cambria" w:hAnsi="Cambria"/>
          <w:sz w:val="22"/>
          <w:szCs w:val="22"/>
          <w:lang w:val="en-US"/>
        </w:rPr>
        <w:t xml:space="preserve">, SCP= Superior cerebellar peduncle </w:t>
      </w:r>
    </w:p>
    <w:p w14:paraId="18658769" w14:textId="77777777" w:rsidR="005B2105" w:rsidRPr="00904B4C" w:rsidRDefault="005B2105" w:rsidP="006C54DA">
      <w:pPr>
        <w:rPr>
          <w:rFonts w:ascii="Cambria" w:hAnsi="Cambria"/>
          <w:sz w:val="22"/>
          <w:szCs w:val="22"/>
          <w:lang w:val="en-US"/>
        </w:rPr>
      </w:pPr>
    </w:p>
    <w:p w14:paraId="022139C4" w14:textId="77777777" w:rsidR="005B2105" w:rsidRPr="00904B4C" w:rsidRDefault="005B2105" w:rsidP="006C54DA">
      <w:pPr>
        <w:rPr>
          <w:rFonts w:ascii="Cambria" w:hAnsi="Cambria"/>
          <w:sz w:val="22"/>
          <w:szCs w:val="22"/>
          <w:lang w:val="en-US"/>
        </w:rPr>
      </w:pPr>
    </w:p>
    <w:p w14:paraId="45ED6C89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2CD0925D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7E36B8F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73CEE914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535702F7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D6B271E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EA13BCB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1FF7D366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1CEF1D77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602BCEB6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7AD4E2CF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C7B884E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D9DB404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65925BA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6668AC78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E39288F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B02C117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98F4216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55EA6DA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29B045EF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09A47144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398F9D7F" w14:textId="07565626" w:rsidR="009D77A7" w:rsidRPr="00904B4C" w:rsidRDefault="009D77A7" w:rsidP="007742C4">
      <w:pPr>
        <w:rPr>
          <w:rFonts w:ascii="Cambria" w:hAnsi="Cambria" w:cs="Calibri"/>
          <w:sz w:val="22"/>
          <w:szCs w:val="22"/>
        </w:rPr>
      </w:pPr>
    </w:p>
    <w:p w14:paraId="2C91C94B" w14:textId="40F10B6B" w:rsidR="009D77A7" w:rsidRPr="00904B4C" w:rsidRDefault="009D77A7" w:rsidP="009D77A7">
      <w:pPr>
        <w:rPr>
          <w:rFonts w:ascii="Cambria" w:hAnsi="Cambria" w:cs="Calibri"/>
          <w:b/>
          <w:bCs/>
          <w:sz w:val="22"/>
          <w:szCs w:val="22"/>
        </w:rPr>
      </w:pPr>
      <w:r w:rsidRPr="00904B4C">
        <w:rPr>
          <w:rFonts w:ascii="Cambria" w:hAnsi="Cambria" w:cs="Calibri"/>
          <w:b/>
          <w:bCs/>
          <w:sz w:val="22"/>
          <w:szCs w:val="22"/>
        </w:rPr>
        <w:lastRenderedPageBreak/>
        <w:t>S</w:t>
      </w:r>
      <w:r w:rsidR="00904B4C">
        <w:rPr>
          <w:rFonts w:ascii="Cambria" w:hAnsi="Cambria" w:cs="Calibri"/>
          <w:b/>
          <w:bCs/>
          <w:sz w:val="22"/>
          <w:szCs w:val="22"/>
        </w:rPr>
        <w:t>4.</w:t>
      </w:r>
      <w:r w:rsidRPr="00904B4C">
        <w:rPr>
          <w:rFonts w:ascii="Cambria" w:hAnsi="Cambria" w:cs="Calibri"/>
          <w:b/>
          <w:bCs/>
          <w:sz w:val="22"/>
          <w:szCs w:val="22"/>
        </w:rPr>
        <w:t xml:space="preserve"> </w:t>
      </w:r>
      <w:r w:rsidR="00E46660" w:rsidRPr="00904B4C">
        <w:rPr>
          <w:rFonts w:ascii="Cambria" w:hAnsi="Cambria" w:cs="Calibri"/>
          <w:b/>
          <w:bCs/>
          <w:sz w:val="22"/>
          <w:szCs w:val="22"/>
        </w:rPr>
        <w:t>Genotype-Phenotype Correlations of clinical Features Stratified by GAA Repeat Expansion Size (High ≥250 vs Low ≤249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6"/>
        <w:gridCol w:w="1595"/>
        <w:gridCol w:w="2499"/>
        <w:gridCol w:w="2408"/>
        <w:gridCol w:w="1437"/>
        <w:gridCol w:w="1263"/>
        <w:gridCol w:w="993"/>
        <w:gridCol w:w="1339"/>
      </w:tblGrid>
      <w:tr w:rsidR="00CC7150" w:rsidRPr="00904B4C" w14:paraId="458AFA08" w14:textId="77777777" w:rsidTr="009D77A7">
        <w:tc>
          <w:tcPr>
            <w:tcW w:w="0" w:type="auto"/>
            <w:vAlign w:val="center"/>
            <w:hideMark/>
          </w:tcPr>
          <w:p w14:paraId="6FE4163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henotype</w:t>
            </w:r>
          </w:p>
        </w:tc>
        <w:tc>
          <w:tcPr>
            <w:tcW w:w="0" w:type="auto"/>
            <w:vAlign w:val="center"/>
            <w:hideMark/>
          </w:tcPr>
          <w:p w14:paraId="1C3613C1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otal Patients (N)</w:t>
            </w:r>
          </w:p>
        </w:tc>
        <w:tc>
          <w:tcPr>
            <w:tcW w:w="0" w:type="auto"/>
            <w:vAlign w:val="center"/>
            <w:hideMark/>
          </w:tcPr>
          <w:p w14:paraId="61A094AC" w14:textId="20CB7B35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High Repeats</w:t>
            </w:r>
            <w:r w:rsidR="00CC7150" w:rsidRPr="00904B4C">
              <w:rPr>
                <w:rFonts w:ascii="Cambria" w:hAnsi="Cambria" w:cs="Calibri"/>
                <w:szCs w:val="22"/>
              </w:rPr>
              <w:t xml:space="preserve"> </w:t>
            </w:r>
            <w:r w:rsidRPr="00904B4C">
              <w:rPr>
                <w:rFonts w:ascii="Cambria" w:hAnsi="Cambria" w:cs="Calibri"/>
                <w:szCs w:val="22"/>
              </w:rPr>
              <w:t>(≥250)(n/N, %)</w:t>
            </w:r>
          </w:p>
        </w:tc>
        <w:tc>
          <w:tcPr>
            <w:tcW w:w="0" w:type="auto"/>
            <w:vAlign w:val="center"/>
            <w:hideMark/>
          </w:tcPr>
          <w:p w14:paraId="68748836" w14:textId="35F79AE1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Low Repeat (≤249)(n/N, %)</w:t>
            </w:r>
          </w:p>
        </w:tc>
        <w:tc>
          <w:tcPr>
            <w:tcW w:w="0" w:type="auto"/>
            <w:vAlign w:val="center"/>
            <w:hideMark/>
          </w:tcPr>
          <w:p w14:paraId="599A77E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dds Ratio (OR)</w:t>
            </w:r>
          </w:p>
        </w:tc>
        <w:tc>
          <w:tcPr>
            <w:tcW w:w="0" w:type="auto"/>
            <w:vAlign w:val="center"/>
            <w:hideMark/>
          </w:tcPr>
          <w:p w14:paraId="15F5BAA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5% CI</w:t>
            </w:r>
          </w:p>
        </w:tc>
        <w:tc>
          <w:tcPr>
            <w:tcW w:w="0" w:type="auto"/>
            <w:vAlign w:val="center"/>
            <w:hideMark/>
          </w:tcPr>
          <w:p w14:paraId="0F071A5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-value</w:t>
            </w:r>
          </w:p>
        </w:tc>
        <w:tc>
          <w:tcPr>
            <w:tcW w:w="0" w:type="auto"/>
            <w:vAlign w:val="center"/>
            <w:hideMark/>
          </w:tcPr>
          <w:p w14:paraId="1E8A9536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ignificance</w:t>
            </w:r>
          </w:p>
        </w:tc>
      </w:tr>
      <w:tr w:rsidR="00CC7150" w:rsidRPr="00904B4C" w14:paraId="3A3D7D2E" w14:textId="77777777" w:rsidTr="009D77A7">
        <w:tc>
          <w:tcPr>
            <w:tcW w:w="0" w:type="auto"/>
            <w:vAlign w:val="center"/>
            <w:hideMark/>
          </w:tcPr>
          <w:p w14:paraId="7FA6CE5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Oculomotor Signs</w:t>
            </w:r>
          </w:p>
        </w:tc>
        <w:tc>
          <w:tcPr>
            <w:tcW w:w="0" w:type="auto"/>
            <w:vAlign w:val="center"/>
            <w:hideMark/>
          </w:tcPr>
          <w:p w14:paraId="3D46936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899</w:t>
            </w:r>
          </w:p>
        </w:tc>
        <w:tc>
          <w:tcPr>
            <w:tcW w:w="0" w:type="auto"/>
            <w:vAlign w:val="center"/>
            <w:hideMark/>
          </w:tcPr>
          <w:p w14:paraId="5790DDD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508/839 (60.5%)</w:t>
            </w:r>
          </w:p>
        </w:tc>
        <w:tc>
          <w:tcPr>
            <w:tcW w:w="0" w:type="auto"/>
            <w:vAlign w:val="center"/>
            <w:hideMark/>
          </w:tcPr>
          <w:p w14:paraId="6B9C10C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4/116 (29.3%)</w:t>
            </w:r>
          </w:p>
        </w:tc>
        <w:tc>
          <w:tcPr>
            <w:tcW w:w="0" w:type="auto"/>
            <w:vAlign w:val="center"/>
            <w:hideMark/>
          </w:tcPr>
          <w:p w14:paraId="5D3D2DB6" w14:textId="1D0E4C64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.</w:t>
            </w:r>
            <w:r w:rsidR="00E46660" w:rsidRPr="00904B4C">
              <w:rPr>
                <w:rFonts w:ascii="Cambria" w:hAnsi="Cambria" w:cs="Calibri"/>
                <w:szCs w:val="22"/>
              </w:rPr>
              <w:t>696</w:t>
            </w:r>
          </w:p>
        </w:tc>
        <w:tc>
          <w:tcPr>
            <w:tcW w:w="0" w:type="auto"/>
            <w:vAlign w:val="center"/>
            <w:hideMark/>
          </w:tcPr>
          <w:p w14:paraId="0F0F8399" w14:textId="757FE72C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2.</w:t>
            </w:r>
            <w:r w:rsidR="00E46660" w:rsidRPr="00904B4C">
              <w:rPr>
                <w:rFonts w:ascii="Cambria" w:hAnsi="Cambria" w:cs="Calibri"/>
                <w:szCs w:val="22"/>
              </w:rPr>
              <w:t>387</w:t>
            </w:r>
            <w:r w:rsidRPr="00904B4C">
              <w:rPr>
                <w:rFonts w:ascii="Cambria" w:hAnsi="Cambria" w:cs="Calibri"/>
                <w:szCs w:val="22"/>
              </w:rPr>
              <w:t xml:space="preserve"> – 5.8</w:t>
            </w:r>
            <w:r w:rsidR="00E46660" w:rsidRPr="00904B4C">
              <w:rPr>
                <w:rFonts w:ascii="Cambria" w:hAnsi="Cambria" w:cs="Calibri"/>
                <w:szCs w:val="22"/>
              </w:rPr>
              <w:t>28</w:t>
            </w:r>
          </w:p>
        </w:tc>
        <w:tc>
          <w:tcPr>
            <w:tcW w:w="0" w:type="auto"/>
            <w:vAlign w:val="center"/>
            <w:hideMark/>
          </w:tcPr>
          <w:p w14:paraId="61384E4F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&lt; 0.001</w:t>
            </w:r>
          </w:p>
        </w:tc>
        <w:tc>
          <w:tcPr>
            <w:tcW w:w="0" w:type="auto"/>
            <w:vAlign w:val="center"/>
            <w:hideMark/>
          </w:tcPr>
          <w:p w14:paraId="482122B6" w14:textId="14979D4A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</w:p>
        </w:tc>
      </w:tr>
      <w:tr w:rsidR="00CC7150" w:rsidRPr="00904B4C" w14:paraId="66BEB1E5" w14:textId="77777777" w:rsidTr="009D77A7">
        <w:tc>
          <w:tcPr>
            <w:tcW w:w="0" w:type="auto"/>
            <w:vAlign w:val="center"/>
            <w:hideMark/>
          </w:tcPr>
          <w:p w14:paraId="63F8181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Pyramidal Signs</w:t>
            </w:r>
          </w:p>
        </w:tc>
        <w:tc>
          <w:tcPr>
            <w:tcW w:w="0" w:type="auto"/>
            <w:vAlign w:val="center"/>
            <w:hideMark/>
          </w:tcPr>
          <w:p w14:paraId="3FC1F889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634</w:t>
            </w:r>
          </w:p>
        </w:tc>
        <w:tc>
          <w:tcPr>
            <w:tcW w:w="0" w:type="auto"/>
            <w:vAlign w:val="center"/>
            <w:hideMark/>
          </w:tcPr>
          <w:p w14:paraId="0F687E1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6/536 (17.9%)</w:t>
            </w:r>
          </w:p>
        </w:tc>
        <w:tc>
          <w:tcPr>
            <w:tcW w:w="0" w:type="auto"/>
            <w:vAlign w:val="center"/>
            <w:hideMark/>
          </w:tcPr>
          <w:p w14:paraId="36BA9F96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54/116 (46.6%)</w:t>
            </w:r>
          </w:p>
        </w:tc>
        <w:tc>
          <w:tcPr>
            <w:tcW w:w="0" w:type="auto"/>
            <w:vAlign w:val="center"/>
            <w:hideMark/>
          </w:tcPr>
          <w:p w14:paraId="308905C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25</w:t>
            </w:r>
          </w:p>
        </w:tc>
        <w:tc>
          <w:tcPr>
            <w:tcW w:w="0" w:type="auto"/>
            <w:vAlign w:val="center"/>
            <w:hideMark/>
          </w:tcPr>
          <w:p w14:paraId="13B047D1" w14:textId="46D47FE4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16 – 0.39</w:t>
            </w:r>
            <w:r w:rsidR="00E46660" w:rsidRPr="00904B4C">
              <w:rPr>
                <w:rFonts w:ascii="Cambria" w:hAnsi="Cambria" w:cs="Calibri"/>
                <w:szCs w:val="22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6CBFD53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&lt; 0.001</w:t>
            </w:r>
          </w:p>
        </w:tc>
        <w:tc>
          <w:tcPr>
            <w:tcW w:w="0" w:type="auto"/>
            <w:vAlign w:val="center"/>
            <w:hideMark/>
          </w:tcPr>
          <w:p w14:paraId="1662C8D1" w14:textId="63C0703D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</w:p>
        </w:tc>
      </w:tr>
      <w:tr w:rsidR="00CC7150" w:rsidRPr="00904B4C" w14:paraId="5A415AC6" w14:textId="77777777" w:rsidTr="009D77A7">
        <w:tc>
          <w:tcPr>
            <w:tcW w:w="0" w:type="auto"/>
            <w:vAlign w:val="center"/>
            <w:hideMark/>
          </w:tcPr>
          <w:p w14:paraId="3CBB9255" w14:textId="19D8D769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ystagmus</w:t>
            </w:r>
          </w:p>
        </w:tc>
        <w:tc>
          <w:tcPr>
            <w:tcW w:w="0" w:type="auto"/>
            <w:vAlign w:val="center"/>
            <w:hideMark/>
          </w:tcPr>
          <w:p w14:paraId="02E98F3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793</w:t>
            </w:r>
          </w:p>
        </w:tc>
        <w:tc>
          <w:tcPr>
            <w:tcW w:w="0" w:type="auto"/>
            <w:vAlign w:val="center"/>
            <w:hideMark/>
          </w:tcPr>
          <w:p w14:paraId="5526E2C7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438/625 (70.1%)</w:t>
            </w:r>
          </w:p>
        </w:tc>
        <w:tc>
          <w:tcPr>
            <w:tcW w:w="0" w:type="auto"/>
            <w:vAlign w:val="center"/>
            <w:hideMark/>
          </w:tcPr>
          <w:p w14:paraId="4FD6CAE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00/119 (84.0%)</w:t>
            </w:r>
          </w:p>
        </w:tc>
        <w:tc>
          <w:tcPr>
            <w:tcW w:w="0" w:type="auto"/>
            <w:vAlign w:val="center"/>
            <w:hideMark/>
          </w:tcPr>
          <w:p w14:paraId="7E33E6BF" w14:textId="3C916C23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4</w:t>
            </w:r>
            <w:r w:rsidR="00E46660" w:rsidRPr="00904B4C">
              <w:rPr>
                <w:rFonts w:ascii="Cambria" w:hAnsi="Cambria" w:cs="Calibri"/>
                <w:szCs w:val="22"/>
              </w:rPr>
              <w:t>4</w:t>
            </w:r>
            <w:r w:rsidRPr="00904B4C">
              <w:rPr>
                <w:rFonts w:ascii="Cambria" w:hAnsi="Cambria" w:cs="Calibri"/>
                <w:szCs w:val="22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282828DF" w14:textId="56A51B58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25 – 0.7</w:t>
            </w:r>
            <w:r w:rsidR="00E46660" w:rsidRPr="00904B4C">
              <w:rPr>
                <w:rFonts w:ascii="Cambria" w:hAnsi="Cambria" w:cs="Calibri"/>
                <w:szCs w:val="22"/>
              </w:rPr>
              <w:t>59</w:t>
            </w:r>
          </w:p>
        </w:tc>
        <w:tc>
          <w:tcPr>
            <w:tcW w:w="0" w:type="auto"/>
            <w:vAlign w:val="center"/>
            <w:hideMark/>
          </w:tcPr>
          <w:p w14:paraId="27B4B3AD" w14:textId="6877D4F3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0</w:t>
            </w:r>
            <w:bookmarkStart w:id="1" w:name="_Hlk217952241"/>
            <w:r w:rsidR="00E46660" w:rsidRPr="00904B4C">
              <w:rPr>
                <w:rFonts w:ascii="Cambria" w:hAnsi="Cambria" w:cs="Calibri"/>
                <w:szCs w:val="22"/>
              </w:rPr>
              <w:t>165</w:t>
            </w:r>
            <w:bookmarkEnd w:id="1"/>
          </w:p>
        </w:tc>
        <w:tc>
          <w:tcPr>
            <w:tcW w:w="0" w:type="auto"/>
            <w:vAlign w:val="center"/>
            <w:hideMark/>
          </w:tcPr>
          <w:p w14:paraId="5A5DC452" w14:textId="5C8C7544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</w:p>
        </w:tc>
      </w:tr>
      <w:tr w:rsidR="00CC7150" w:rsidRPr="00904B4C" w14:paraId="4A6919A0" w14:textId="77777777" w:rsidTr="009D77A7">
        <w:tc>
          <w:tcPr>
            <w:tcW w:w="0" w:type="auto"/>
            <w:vAlign w:val="center"/>
            <w:hideMark/>
          </w:tcPr>
          <w:p w14:paraId="184447BB" w14:textId="59895725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Downbeat</w:t>
            </w:r>
            <w:r w:rsidR="0003245B" w:rsidRPr="00904B4C">
              <w:rPr>
                <w:rFonts w:ascii="Cambria" w:hAnsi="Cambria" w:cs="Calibri"/>
                <w:szCs w:val="22"/>
              </w:rPr>
              <w:t xml:space="preserve"> </w:t>
            </w:r>
            <w:r w:rsidRPr="00904B4C">
              <w:rPr>
                <w:rFonts w:ascii="Cambria" w:hAnsi="Cambria" w:cs="Calibri"/>
                <w:szCs w:val="22"/>
              </w:rPr>
              <w:t>Nystagmus</w:t>
            </w:r>
          </w:p>
        </w:tc>
        <w:tc>
          <w:tcPr>
            <w:tcW w:w="0" w:type="auto"/>
            <w:vAlign w:val="center"/>
            <w:hideMark/>
          </w:tcPr>
          <w:p w14:paraId="0E8096B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76</w:t>
            </w:r>
          </w:p>
        </w:tc>
        <w:tc>
          <w:tcPr>
            <w:tcW w:w="0" w:type="auto"/>
            <w:vAlign w:val="center"/>
            <w:hideMark/>
          </w:tcPr>
          <w:p w14:paraId="7621E24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48/789 (44.1%)</w:t>
            </w:r>
          </w:p>
        </w:tc>
        <w:tc>
          <w:tcPr>
            <w:tcW w:w="0" w:type="auto"/>
            <w:vAlign w:val="center"/>
            <w:hideMark/>
          </w:tcPr>
          <w:p w14:paraId="0CF1F5A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81/138 (58.7%)</w:t>
            </w:r>
          </w:p>
        </w:tc>
        <w:tc>
          <w:tcPr>
            <w:tcW w:w="0" w:type="auto"/>
            <w:vAlign w:val="center"/>
            <w:hideMark/>
          </w:tcPr>
          <w:p w14:paraId="39694B34" w14:textId="756B7259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5</w:t>
            </w:r>
            <w:r w:rsidR="00CC7150" w:rsidRPr="00904B4C">
              <w:rPr>
                <w:rFonts w:ascii="Cambria" w:hAnsi="Cambria" w:cs="Calibri"/>
                <w:szCs w:val="22"/>
              </w:rPr>
              <w:t>56</w:t>
            </w:r>
          </w:p>
        </w:tc>
        <w:tc>
          <w:tcPr>
            <w:tcW w:w="0" w:type="auto"/>
            <w:vAlign w:val="center"/>
            <w:hideMark/>
          </w:tcPr>
          <w:p w14:paraId="1776CD54" w14:textId="394A240A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3</w:t>
            </w:r>
            <w:r w:rsidR="00CC7150" w:rsidRPr="00904B4C">
              <w:rPr>
                <w:rFonts w:ascii="Cambria" w:hAnsi="Cambria" w:cs="Calibri"/>
                <w:szCs w:val="22"/>
              </w:rPr>
              <w:t>77</w:t>
            </w:r>
            <w:r w:rsidRPr="00904B4C">
              <w:rPr>
                <w:rFonts w:ascii="Cambria" w:hAnsi="Cambria" w:cs="Calibri"/>
                <w:szCs w:val="22"/>
              </w:rPr>
              <w:t xml:space="preserve"> – 0.81</w:t>
            </w:r>
            <w:r w:rsidR="00CC7150" w:rsidRPr="00904B4C">
              <w:rPr>
                <w:rFonts w:ascii="Cambria" w:hAnsi="Cambria" w:cs="Calibri"/>
                <w:szCs w:val="22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43AFD546" w14:textId="43281222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bookmarkStart w:id="2" w:name="_Hlk217952278"/>
            <w:r w:rsidRPr="00904B4C">
              <w:rPr>
                <w:rFonts w:ascii="Cambria" w:hAnsi="Cambria" w:cs="Calibri"/>
                <w:szCs w:val="22"/>
              </w:rPr>
              <w:t>0.00</w:t>
            </w:r>
            <w:r w:rsidR="00CC7150" w:rsidRPr="00904B4C">
              <w:rPr>
                <w:rFonts w:ascii="Cambria" w:hAnsi="Cambria" w:cs="Calibri"/>
                <w:szCs w:val="22"/>
              </w:rPr>
              <w:t>164</w:t>
            </w:r>
            <w:bookmarkEnd w:id="2"/>
          </w:p>
        </w:tc>
        <w:tc>
          <w:tcPr>
            <w:tcW w:w="0" w:type="auto"/>
            <w:vAlign w:val="center"/>
            <w:hideMark/>
          </w:tcPr>
          <w:p w14:paraId="4B95BC64" w14:textId="3C5681C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</w:p>
        </w:tc>
      </w:tr>
      <w:tr w:rsidR="00CC7150" w:rsidRPr="00904B4C" w14:paraId="22F57D8D" w14:textId="77777777" w:rsidTr="009D77A7">
        <w:tc>
          <w:tcPr>
            <w:tcW w:w="0" w:type="auto"/>
            <w:vAlign w:val="center"/>
            <w:hideMark/>
          </w:tcPr>
          <w:p w14:paraId="3D08EC09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Episodic Symptoms</w:t>
            </w:r>
          </w:p>
        </w:tc>
        <w:tc>
          <w:tcPr>
            <w:tcW w:w="0" w:type="auto"/>
            <w:vAlign w:val="center"/>
            <w:hideMark/>
          </w:tcPr>
          <w:p w14:paraId="1A53F81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09</w:t>
            </w:r>
          </w:p>
        </w:tc>
        <w:tc>
          <w:tcPr>
            <w:tcW w:w="0" w:type="auto"/>
            <w:vAlign w:val="center"/>
            <w:hideMark/>
          </w:tcPr>
          <w:p w14:paraId="2261C75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283/744 (38.0%)</w:t>
            </w:r>
          </w:p>
        </w:tc>
        <w:tc>
          <w:tcPr>
            <w:tcW w:w="0" w:type="auto"/>
            <w:vAlign w:val="center"/>
            <w:hideMark/>
          </w:tcPr>
          <w:p w14:paraId="1C2898B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3/116 (28.4%)</w:t>
            </w:r>
          </w:p>
        </w:tc>
        <w:tc>
          <w:tcPr>
            <w:tcW w:w="0" w:type="auto"/>
            <w:vAlign w:val="center"/>
            <w:hideMark/>
          </w:tcPr>
          <w:p w14:paraId="5C785F7A" w14:textId="62C40FF1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54</w:t>
            </w:r>
            <w:r w:rsidR="00CC7150" w:rsidRPr="00904B4C">
              <w:rPr>
                <w:rFonts w:ascii="Cambria" w:hAnsi="Cambria" w:cs="Calibri"/>
                <w:szCs w:val="22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10F3BCD7" w14:textId="16A4889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99 – 2.45</w:t>
            </w:r>
            <w:r w:rsidR="00CC7150" w:rsidRPr="00904B4C">
              <w:rPr>
                <w:rFonts w:ascii="Cambria" w:hAnsi="Cambria" w:cs="Calibri"/>
                <w:szCs w:val="22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71A03EB2" w14:textId="4118BBE2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49</w:t>
            </w:r>
            <w:r w:rsidR="00CC7150" w:rsidRPr="00904B4C">
              <w:rPr>
                <w:rFonts w:ascii="Cambria" w:hAnsi="Cambria" w:cs="Calibri"/>
                <w:szCs w:val="22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2B923484" w14:textId="45C1F9FF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S</w:t>
            </w:r>
          </w:p>
        </w:tc>
      </w:tr>
      <w:tr w:rsidR="00CC7150" w:rsidRPr="00904B4C" w14:paraId="7AC4DA50" w14:textId="77777777" w:rsidTr="009D77A7">
        <w:tc>
          <w:tcPr>
            <w:tcW w:w="0" w:type="auto"/>
            <w:vAlign w:val="center"/>
            <w:hideMark/>
          </w:tcPr>
          <w:p w14:paraId="3EDE5CA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Cerebellar Ataxia</w:t>
            </w:r>
          </w:p>
        </w:tc>
        <w:tc>
          <w:tcPr>
            <w:tcW w:w="0" w:type="auto"/>
            <w:vAlign w:val="center"/>
            <w:hideMark/>
          </w:tcPr>
          <w:p w14:paraId="7394F849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25</w:t>
            </w:r>
          </w:p>
        </w:tc>
        <w:tc>
          <w:tcPr>
            <w:tcW w:w="0" w:type="auto"/>
            <w:vAlign w:val="center"/>
            <w:hideMark/>
          </w:tcPr>
          <w:p w14:paraId="3505FA43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545/760 (71.7%)</w:t>
            </w:r>
          </w:p>
        </w:tc>
        <w:tc>
          <w:tcPr>
            <w:tcW w:w="0" w:type="auto"/>
            <w:vAlign w:val="center"/>
            <w:hideMark/>
          </w:tcPr>
          <w:p w14:paraId="415EABF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87/116 (75.0%)</w:t>
            </w:r>
          </w:p>
        </w:tc>
        <w:tc>
          <w:tcPr>
            <w:tcW w:w="0" w:type="auto"/>
            <w:vAlign w:val="center"/>
            <w:hideMark/>
          </w:tcPr>
          <w:p w14:paraId="67F8E5F8" w14:textId="2E20F591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84</w:t>
            </w:r>
            <w:r w:rsidR="00CC7150" w:rsidRPr="00904B4C">
              <w:rPr>
                <w:rFonts w:ascii="Cambria" w:hAnsi="Cambria" w:cs="Calibri"/>
                <w:szCs w:val="22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529B4BDC" w14:textId="1A4899CD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5</w:t>
            </w:r>
            <w:r w:rsidR="00CC7150" w:rsidRPr="00904B4C">
              <w:rPr>
                <w:rFonts w:ascii="Cambria" w:hAnsi="Cambria" w:cs="Calibri"/>
                <w:szCs w:val="22"/>
              </w:rPr>
              <w:t>19</w:t>
            </w:r>
            <w:r w:rsidRPr="00904B4C">
              <w:rPr>
                <w:rFonts w:ascii="Cambria" w:hAnsi="Cambria" w:cs="Calibri"/>
                <w:szCs w:val="22"/>
              </w:rPr>
              <w:t xml:space="preserve"> – 1.34</w:t>
            </w:r>
            <w:r w:rsidR="00CC7150" w:rsidRPr="00904B4C">
              <w:rPr>
                <w:rFonts w:ascii="Cambria" w:hAnsi="Cambria" w:cs="Calibri"/>
                <w:szCs w:val="22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2ABA1EED" w14:textId="1217776A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50</w:t>
            </w:r>
            <w:r w:rsidR="00CC7150" w:rsidRPr="00904B4C">
              <w:rPr>
                <w:rFonts w:ascii="Cambria" w:hAnsi="Cambria" w:cs="Calibri"/>
                <w:szCs w:val="22"/>
              </w:rPr>
              <w:t>58</w:t>
            </w:r>
          </w:p>
        </w:tc>
        <w:tc>
          <w:tcPr>
            <w:tcW w:w="0" w:type="auto"/>
            <w:vAlign w:val="center"/>
            <w:hideMark/>
          </w:tcPr>
          <w:p w14:paraId="4141221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0D2C8EC9" w14:textId="77777777" w:rsidTr="009D77A7">
        <w:tc>
          <w:tcPr>
            <w:tcW w:w="0" w:type="auto"/>
            <w:vAlign w:val="center"/>
            <w:hideMark/>
          </w:tcPr>
          <w:p w14:paraId="6CF81DB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Dysarthria</w:t>
            </w:r>
          </w:p>
        </w:tc>
        <w:tc>
          <w:tcPr>
            <w:tcW w:w="0" w:type="auto"/>
            <w:vAlign w:val="center"/>
            <w:hideMark/>
          </w:tcPr>
          <w:p w14:paraId="059973B7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92</w:t>
            </w:r>
          </w:p>
        </w:tc>
        <w:tc>
          <w:tcPr>
            <w:tcW w:w="0" w:type="auto"/>
            <w:vAlign w:val="center"/>
            <w:hideMark/>
          </w:tcPr>
          <w:p w14:paraId="6AF8F2C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61/862 (41.9%)</w:t>
            </w:r>
          </w:p>
        </w:tc>
        <w:tc>
          <w:tcPr>
            <w:tcW w:w="0" w:type="auto"/>
            <w:vAlign w:val="center"/>
            <w:hideMark/>
          </w:tcPr>
          <w:p w14:paraId="6B87423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49/116 (42.2%)</w:t>
            </w:r>
          </w:p>
        </w:tc>
        <w:tc>
          <w:tcPr>
            <w:tcW w:w="0" w:type="auto"/>
            <w:vAlign w:val="center"/>
            <w:hideMark/>
          </w:tcPr>
          <w:p w14:paraId="3F051EF6" w14:textId="173DC2EC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98</w:t>
            </w:r>
            <w:r w:rsidR="00CC7150" w:rsidRPr="00904B4C">
              <w:rPr>
                <w:rFonts w:ascii="Cambria" w:hAnsi="Cambria" w:cs="Calibri"/>
                <w:szCs w:val="22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4281A67F" w14:textId="328C3684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65</w:t>
            </w:r>
            <w:r w:rsidR="00CC7150" w:rsidRPr="00904B4C">
              <w:rPr>
                <w:rFonts w:ascii="Cambria" w:hAnsi="Cambria" w:cs="Calibri"/>
                <w:szCs w:val="22"/>
              </w:rPr>
              <w:t>4</w:t>
            </w:r>
            <w:r w:rsidRPr="00904B4C">
              <w:rPr>
                <w:rFonts w:ascii="Cambria" w:hAnsi="Cambria" w:cs="Calibri"/>
                <w:szCs w:val="22"/>
              </w:rPr>
              <w:t xml:space="preserve"> – 1.49</w:t>
            </w:r>
            <w:r w:rsidR="00CC7150" w:rsidRPr="00904B4C">
              <w:rPr>
                <w:rFonts w:ascii="Cambria" w:hAnsi="Cambria" w:cs="Calibri"/>
                <w:szCs w:val="22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02DD3BE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7C4F66E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2B011B91" w14:textId="77777777" w:rsidTr="009D77A7">
        <w:tc>
          <w:tcPr>
            <w:tcW w:w="0" w:type="auto"/>
            <w:vAlign w:val="center"/>
            <w:hideMark/>
          </w:tcPr>
          <w:p w14:paraId="016E62C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Dysautonomia</w:t>
            </w:r>
          </w:p>
        </w:tc>
        <w:tc>
          <w:tcPr>
            <w:tcW w:w="0" w:type="auto"/>
            <w:vAlign w:val="center"/>
            <w:hideMark/>
          </w:tcPr>
          <w:p w14:paraId="02D12BA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453</w:t>
            </w:r>
          </w:p>
        </w:tc>
        <w:tc>
          <w:tcPr>
            <w:tcW w:w="0" w:type="auto"/>
            <w:vAlign w:val="center"/>
            <w:hideMark/>
          </w:tcPr>
          <w:p w14:paraId="2D83EBE7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63/422 (14.9%)</w:t>
            </w:r>
          </w:p>
        </w:tc>
        <w:tc>
          <w:tcPr>
            <w:tcW w:w="0" w:type="auto"/>
            <w:vAlign w:val="center"/>
            <w:hideMark/>
          </w:tcPr>
          <w:p w14:paraId="38FDBA2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11 (0.0%)</w:t>
            </w:r>
          </w:p>
        </w:tc>
        <w:tc>
          <w:tcPr>
            <w:tcW w:w="0" w:type="auto"/>
            <w:vAlign w:val="center"/>
            <w:hideMark/>
          </w:tcPr>
          <w:p w14:paraId="78DBEC7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280C1F93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43 – Inf</w:t>
            </w:r>
          </w:p>
        </w:tc>
        <w:tc>
          <w:tcPr>
            <w:tcW w:w="0" w:type="auto"/>
            <w:vAlign w:val="center"/>
            <w:hideMark/>
          </w:tcPr>
          <w:p w14:paraId="74240BA9" w14:textId="1BDE317A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379</w:t>
            </w:r>
            <w:r w:rsidR="00CC7150" w:rsidRPr="00904B4C">
              <w:rPr>
                <w:rFonts w:ascii="Cambria" w:hAnsi="Cambria" w:cs="Calibri"/>
                <w:szCs w:val="22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25E05A9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5CF13D7E" w14:textId="77777777" w:rsidTr="009D77A7">
        <w:tc>
          <w:tcPr>
            <w:tcW w:w="0" w:type="auto"/>
            <w:vAlign w:val="center"/>
            <w:hideMark/>
          </w:tcPr>
          <w:p w14:paraId="648B5E0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emor</w:t>
            </w:r>
          </w:p>
        </w:tc>
        <w:tc>
          <w:tcPr>
            <w:tcW w:w="0" w:type="auto"/>
            <w:vAlign w:val="center"/>
            <w:hideMark/>
          </w:tcPr>
          <w:p w14:paraId="51A3BA11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807</w:t>
            </w:r>
          </w:p>
        </w:tc>
        <w:tc>
          <w:tcPr>
            <w:tcW w:w="0" w:type="auto"/>
            <w:vAlign w:val="center"/>
            <w:hideMark/>
          </w:tcPr>
          <w:p w14:paraId="1125F18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64/759 (21.6%)</w:t>
            </w:r>
          </w:p>
        </w:tc>
        <w:tc>
          <w:tcPr>
            <w:tcW w:w="0" w:type="auto"/>
            <w:vAlign w:val="center"/>
            <w:hideMark/>
          </w:tcPr>
          <w:p w14:paraId="77AE6E6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9/116 (16.4%)</w:t>
            </w:r>
          </w:p>
        </w:tc>
        <w:tc>
          <w:tcPr>
            <w:tcW w:w="0" w:type="auto"/>
            <w:vAlign w:val="center"/>
            <w:hideMark/>
          </w:tcPr>
          <w:p w14:paraId="79CD3F86" w14:textId="7C89EC81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4</w:t>
            </w:r>
            <w:r w:rsidR="00E46660" w:rsidRPr="00904B4C">
              <w:rPr>
                <w:rFonts w:ascii="Cambria" w:hAnsi="Cambria" w:cs="Calibri"/>
                <w:szCs w:val="22"/>
              </w:rPr>
              <w:t>07</w:t>
            </w:r>
          </w:p>
        </w:tc>
        <w:tc>
          <w:tcPr>
            <w:tcW w:w="0" w:type="auto"/>
            <w:vAlign w:val="center"/>
            <w:hideMark/>
          </w:tcPr>
          <w:p w14:paraId="520AF230" w14:textId="701DFFED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82</w:t>
            </w:r>
            <w:r w:rsidR="00E46660" w:rsidRPr="00904B4C">
              <w:rPr>
                <w:rFonts w:ascii="Cambria" w:hAnsi="Cambria" w:cs="Calibri"/>
                <w:szCs w:val="22"/>
              </w:rPr>
              <w:t>4</w:t>
            </w:r>
            <w:r w:rsidRPr="00904B4C">
              <w:rPr>
                <w:rFonts w:ascii="Cambria" w:hAnsi="Cambria" w:cs="Calibri"/>
                <w:szCs w:val="22"/>
              </w:rPr>
              <w:t xml:space="preserve"> – 2.51</w:t>
            </w:r>
            <w:r w:rsidR="00E46660" w:rsidRPr="00904B4C">
              <w:rPr>
                <w:rFonts w:ascii="Cambria" w:hAnsi="Cambria" w:cs="Calibri"/>
                <w:szCs w:val="22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08F9F4A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221</w:t>
            </w:r>
          </w:p>
        </w:tc>
        <w:tc>
          <w:tcPr>
            <w:tcW w:w="0" w:type="auto"/>
            <w:vAlign w:val="center"/>
            <w:hideMark/>
          </w:tcPr>
          <w:p w14:paraId="782C777F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404976DF" w14:textId="77777777" w:rsidTr="009D77A7">
        <w:tc>
          <w:tcPr>
            <w:tcW w:w="0" w:type="auto"/>
            <w:vAlign w:val="center"/>
            <w:hideMark/>
          </w:tcPr>
          <w:p w14:paraId="2DD0FC71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Vertigo</w:t>
            </w:r>
          </w:p>
        </w:tc>
        <w:tc>
          <w:tcPr>
            <w:tcW w:w="0" w:type="auto"/>
            <w:vAlign w:val="center"/>
            <w:hideMark/>
          </w:tcPr>
          <w:p w14:paraId="4571439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90</w:t>
            </w:r>
          </w:p>
        </w:tc>
        <w:tc>
          <w:tcPr>
            <w:tcW w:w="0" w:type="auto"/>
            <w:vAlign w:val="center"/>
            <w:hideMark/>
          </w:tcPr>
          <w:p w14:paraId="253A7E6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245/838 (29.2%)</w:t>
            </w:r>
          </w:p>
        </w:tc>
        <w:tc>
          <w:tcPr>
            <w:tcW w:w="0" w:type="auto"/>
            <w:vAlign w:val="center"/>
            <w:hideMark/>
          </w:tcPr>
          <w:p w14:paraId="500EFB2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46/138 (33.3%)</w:t>
            </w:r>
          </w:p>
        </w:tc>
        <w:tc>
          <w:tcPr>
            <w:tcW w:w="0" w:type="auto"/>
            <w:vAlign w:val="center"/>
            <w:hideMark/>
          </w:tcPr>
          <w:p w14:paraId="69C5A536" w14:textId="6F1874C0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8</w:t>
            </w:r>
            <w:r w:rsidR="00E46660" w:rsidRPr="00904B4C">
              <w:rPr>
                <w:rFonts w:ascii="Cambria" w:hAnsi="Cambria" w:cs="Calibri"/>
                <w:szCs w:val="22"/>
              </w:rPr>
              <w:t>26</w:t>
            </w:r>
          </w:p>
        </w:tc>
        <w:tc>
          <w:tcPr>
            <w:tcW w:w="0" w:type="auto"/>
            <w:vAlign w:val="center"/>
            <w:hideMark/>
          </w:tcPr>
          <w:p w14:paraId="5E600299" w14:textId="2B07EE4F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5</w:t>
            </w:r>
            <w:r w:rsidR="00E46660" w:rsidRPr="00904B4C">
              <w:rPr>
                <w:rFonts w:ascii="Cambria" w:hAnsi="Cambria" w:cs="Calibri"/>
                <w:szCs w:val="22"/>
              </w:rPr>
              <w:t>55</w:t>
            </w:r>
            <w:r w:rsidRPr="00904B4C">
              <w:rPr>
                <w:rFonts w:ascii="Cambria" w:hAnsi="Cambria" w:cs="Calibri"/>
                <w:szCs w:val="22"/>
              </w:rPr>
              <w:t xml:space="preserve"> – 1.24</w:t>
            </w:r>
            <w:r w:rsidR="00E46660" w:rsidRPr="00904B4C">
              <w:rPr>
                <w:rFonts w:ascii="Cambria" w:hAnsi="Cambria" w:cs="Calibri"/>
                <w:szCs w:val="22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24509CB2" w14:textId="6A4E21F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366</w:t>
            </w:r>
            <w:r w:rsidR="00E46660" w:rsidRPr="00904B4C">
              <w:rPr>
                <w:rFonts w:ascii="Cambria" w:hAnsi="Cambria" w:cs="Calibri"/>
                <w:szCs w:val="22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43982ED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4AB19304" w14:textId="77777777" w:rsidTr="009D77A7">
        <w:tc>
          <w:tcPr>
            <w:tcW w:w="0" w:type="auto"/>
            <w:vAlign w:val="center"/>
            <w:hideMark/>
          </w:tcPr>
          <w:p w14:paraId="5D622C8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Amyotrophy</w:t>
            </w:r>
          </w:p>
        </w:tc>
        <w:tc>
          <w:tcPr>
            <w:tcW w:w="0" w:type="auto"/>
            <w:vAlign w:val="center"/>
            <w:hideMark/>
          </w:tcPr>
          <w:p w14:paraId="1A52A63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45</w:t>
            </w:r>
          </w:p>
        </w:tc>
        <w:tc>
          <w:tcPr>
            <w:tcW w:w="0" w:type="auto"/>
            <w:vAlign w:val="center"/>
            <w:hideMark/>
          </w:tcPr>
          <w:p w14:paraId="6FBE37E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3/136 (2.2%)</w:t>
            </w:r>
          </w:p>
        </w:tc>
        <w:tc>
          <w:tcPr>
            <w:tcW w:w="0" w:type="auto"/>
            <w:vAlign w:val="center"/>
            <w:hideMark/>
          </w:tcPr>
          <w:p w14:paraId="6F74A403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68C4FF59" w14:textId="7E16BA75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6884E7B3" w14:textId="04C20C70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3 – Inf</w:t>
            </w:r>
          </w:p>
        </w:tc>
        <w:tc>
          <w:tcPr>
            <w:tcW w:w="0" w:type="auto"/>
            <w:vAlign w:val="center"/>
            <w:hideMark/>
          </w:tcPr>
          <w:p w14:paraId="4DB9AD38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67372C76" w14:textId="03408FDE" w:rsidR="009D77A7" w:rsidRPr="00904B4C" w:rsidRDefault="00CC7150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571C27DB" w14:textId="77777777" w:rsidTr="009D77A7">
        <w:tc>
          <w:tcPr>
            <w:tcW w:w="0" w:type="auto"/>
            <w:vAlign w:val="center"/>
            <w:hideMark/>
          </w:tcPr>
          <w:p w14:paraId="1961ECB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Extrapyramidal Symptoms</w:t>
            </w:r>
          </w:p>
        </w:tc>
        <w:tc>
          <w:tcPr>
            <w:tcW w:w="0" w:type="auto"/>
            <w:vAlign w:val="center"/>
            <w:hideMark/>
          </w:tcPr>
          <w:p w14:paraId="5CC3611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61</w:t>
            </w:r>
          </w:p>
        </w:tc>
        <w:tc>
          <w:tcPr>
            <w:tcW w:w="0" w:type="auto"/>
            <w:vAlign w:val="center"/>
            <w:hideMark/>
          </w:tcPr>
          <w:p w14:paraId="4E7111D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4/52 (7.7%)</w:t>
            </w:r>
          </w:p>
        </w:tc>
        <w:tc>
          <w:tcPr>
            <w:tcW w:w="0" w:type="auto"/>
            <w:vAlign w:val="center"/>
            <w:hideMark/>
          </w:tcPr>
          <w:p w14:paraId="62C728F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0D7AA7B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35806B6C" w14:textId="7D989D35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1</w:t>
            </w:r>
            <w:r w:rsidR="00CC7150" w:rsidRPr="00904B4C">
              <w:rPr>
                <w:rFonts w:ascii="Cambria" w:hAnsi="Cambria" w:cs="Calibri"/>
                <w:szCs w:val="22"/>
              </w:rPr>
              <w:t>07</w:t>
            </w:r>
            <w:r w:rsidRPr="00904B4C">
              <w:rPr>
                <w:rFonts w:ascii="Cambria" w:hAnsi="Cambria" w:cs="Calibri"/>
                <w:szCs w:val="22"/>
              </w:rPr>
              <w:t xml:space="preserve"> – Inf</w:t>
            </w:r>
          </w:p>
        </w:tc>
        <w:tc>
          <w:tcPr>
            <w:tcW w:w="0" w:type="auto"/>
            <w:vAlign w:val="center"/>
            <w:hideMark/>
          </w:tcPr>
          <w:p w14:paraId="1AA5EF9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6AE465A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19502092" w14:textId="77777777" w:rsidTr="009D77A7">
        <w:tc>
          <w:tcPr>
            <w:tcW w:w="0" w:type="auto"/>
            <w:vAlign w:val="center"/>
            <w:hideMark/>
          </w:tcPr>
          <w:p w14:paraId="6E31F05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igger: Fatigue</w:t>
            </w:r>
          </w:p>
        </w:tc>
        <w:tc>
          <w:tcPr>
            <w:tcW w:w="0" w:type="auto"/>
            <w:vAlign w:val="center"/>
            <w:hideMark/>
          </w:tcPr>
          <w:p w14:paraId="0CDD6BF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11</w:t>
            </w:r>
          </w:p>
        </w:tc>
        <w:tc>
          <w:tcPr>
            <w:tcW w:w="0" w:type="auto"/>
            <w:vAlign w:val="center"/>
            <w:hideMark/>
          </w:tcPr>
          <w:p w14:paraId="25844F2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21/102 (20.6%)</w:t>
            </w:r>
          </w:p>
        </w:tc>
        <w:tc>
          <w:tcPr>
            <w:tcW w:w="0" w:type="auto"/>
            <w:vAlign w:val="center"/>
            <w:hideMark/>
          </w:tcPr>
          <w:p w14:paraId="5FDC81BF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296A77A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747CC70F" w14:textId="42F76D1F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4</w:t>
            </w:r>
            <w:r w:rsidR="00E46660" w:rsidRPr="00904B4C">
              <w:rPr>
                <w:rFonts w:ascii="Cambria" w:hAnsi="Cambria" w:cs="Calibri"/>
                <w:szCs w:val="22"/>
              </w:rPr>
              <w:t>66</w:t>
            </w:r>
            <w:r w:rsidRPr="00904B4C">
              <w:rPr>
                <w:rFonts w:ascii="Cambria" w:hAnsi="Cambria" w:cs="Calibri"/>
                <w:szCs w:val="22"/>
              </w:rPr>
              <w:t xml:space="preserve"> – Inf</w:t>
            </w:r>
          </w:p>
        </w:tc>
        <w:tc>
          <w:tcPr>
            <w:tcW w:w="0" w:type="auto"/>
            <w:vAlign w:val="center"/>
            <w:hideMark/>
          </w:tcPr>
          <w:p w14:paraId="71ED8DA5" w14:textId="2922242A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203</w:t>
            </w:r>
            <w:r w:rsidR="00E46660" w:rsidRPr="00904B4C">
              <w:rPr>
                <w:rFonts w:ascii="Cambria" w:hAnsi="Cambria" w:cs="Calibri"/>
                <w:szCs w:val="22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415FF53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78A8B451" w14:textId="77777777" w:rsidTr="009D77A7">
        <w:tc>
          <w:tcPr>
            <w:tcW w:w="0" w:type="auto"/>
            <w:vAlign w:val="center"/>
            <w:hideMark/>
          </w:tcPr>
          <w:p w14:paraId="31FE3AB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igger: Alcohol</w:t>
            </w:r>
          </w:p>
        </w:tc>
        <w:tc>
          <w:tcPr>
            <w:tcW w:w="0" w:type="auto"/>
            <w:vAlign w:val="center"/>
            <w:hideMark/>
          </w:tcPr>
          <w:p w14:paraId="012012E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11</w:t>
            </w:r>
          </w:p>
        </w:tc>
        <w:tc>
          <w:tcPr>
            <w:tcW w:w="0" w:type="auto"/>
            <w:vAlign w:val="center"/>
            <w:hideMark/>
          </w:tcPr>
          <w:p w14:paraId="46819170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6/102 (15.7%)</w:t>
            </w:r>
          </w:p>
        </w:tc>
        <w:tc>
          <w:tcPr>
            <w:tcW w:w="0" w:type="auto"/>
            <w:vAlign w:val="center"/>
            <w:hideMark/>
          </w:tcPr>
          <w:p w14:paraId="73B5630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10A4298F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04DB00BC" w14:textId="4F2FB32C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3</w:t>
            </w:r>
            <w:r w:rsidR="00E46660" w:rsidRPr="00904B4C">
              <w:rPr>
                <w:rFonts w:ascii="Cambria" w:hAnsi="Cambria" w:cs="Calibri"/>
                <w:szCs w:val="22"/>
              </w:rPr>
              <w:t>28</w:t>
            </w:r>
            <w:r w:rsidRPr="00904B4C">
              <w:rPr>
                <w:rFonts w:ascii="Cambria" w:hAnsi="Cambria" w:cs="Calibri"/>
                <w:szCs w:val="22"/>
              </w:rPr>
              <w:t xml:space="preserve"> – Inf</w:t>
            </w:r>
          </w:p>
        </w:tc>
        <w:tc>
          <w:tcPr>
            <w:tcW w:w="0" w:type="auto"/>
            <w:vAlign w:val="center"/>
            <w:hideMark/>
          </w:tcPr>
          <w:p w14:paraId="60B7DF19" w14:textId="4F7B6712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35</w:t>
            </w:r>
            <w:r w:rsidR="00E46660" w:rsidRPr="00904B4C">
              <w:rPr>
                <w:rFonts w:ascii="Cambria" w:hAnsi="Cambria" w:cs="Calibri"/>
                <w:szCs w:val="22"/>
              </w:rPr>
              <w:t>27</w:t>
            </w:r>
          </w:p>
        </w:tc>
        <w:tc>
          <w:tcPr>
            <w:tcW w:w="0" w:type="auto"/>
            <w:vAlign w:val="center"/>
            <w:hideMark/>
          </w:tcPr>
          <w:p w14:paraId="08F6A1C5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1FB3CE31" w14:textId="77777777" w:rsidTr="009D77A7">
        <w:tc>
          <w:tcPr>
            <w:tcW w:w="0" w:type="auto"/>
            <w:vAlign w:val="center"/>
            <w:hideMark/>
          </w:tcPr>
          <w:p w14:paraId="7B1A78A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igger: Emotion</w:t>
            </w:r>
          </w:p>
        </w:tc>
        <w:tc>
          <w:tcPr>
            <w:tcW w:w="0" w:type="auto"/>
            <w:vAlign w:val="center"/>
            <w:hideMark/>
          </w:tcPr>
          <w:p w14:paraId="4193171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11</w:t>
            </w:r>
          </w:p>
        </w:tc>
        <w:tc>
          <w:tcPr>
            <w:tcW w:w="0" w:type="auto"/>
            <w:vAlign w:val="center"/>
            <w:hideMark/>
          </w:tcPr>
          <w:p w14:paraId="42EA0D19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9/102 (8.8%)</w:t>
            </w:r>
          </w:p>
        </w:tc>
        <w:tc>
          <w:tcPr>
            <w:tcW w:w="0" w:type="auto"/>
            <w:vAlign w:val="center"/>
            <w:hideMark/>
          </w:tcPr>
          <w:p w14:paraId="28054AF4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6E19486E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5AFCA356" w14:textId="5FD7C2B0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1</w:t>
            </w:r>
            <w:r w:rsidR="00E46660" w:rsidRPr="00904B4C">
              <w:rPr>
                <w:rFonts w:ascii="Cambria" w:hAnsi="Cambria" w:cs="Calibri"/>
                <w:szCs w:val="22"/>
              </w:rPr>
              <w:t>59</w:t>
            </w:r>
            <w:r w:rsidRPr="00904B4C">
              <w:rPr>
                <w:rFonts w:ascii="Cambria" w:hAnsi="Cambria" w:cs="Calibri"/>
                <w:szCs w:val="22"/>
              </w:rPr>
              <w:t xml:space="preserve"> – Inf</w:t>
            </w:r>
          </w:p>
        </w:tc>
        <w:tc>
          <w:tcPr>
            <w:tcW w:w="0" w:type="auto"/>
            <w:vAlign w:val="center"/>
            <w:hideMark/>
          </w:tcPr>
          <w:p w14:paraId="2913125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5BB3E70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389E1774" w14:textId="77777777" w:rsidTr="009D77A7">
        <w:tc>
          <w:tcPr>
            <w:tcW w:w="0" w:type="auto"/>
            <w:vAlign w:val="center"/>
            <w:hideMark/>
          </w:tcPr>
          <w:p w14:paraId="4FF9F9E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igger: Physical Activity</w:t>
            </w:r>
          </w:p>
        </w:tc>
        <w:tc>
          <w:tcPr>
            <w:tcW w:w="0" w:type="auto"/>
            <w:vAlign w:val="center"/>
            <w:hideMark/>
          </w:tcPr>
          <w:p w14:paraId="43F5E7E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11</w:t>
            </w:r>
          </w:p>
        </w:tc>
        <w:tc>
          <w:tcPr>
            <w:tcW w:w="0" w:type="auto"/>
            <w:vAlign w:val="center"/>
            <w:hideMark/>
          </w:tcPr>
          <w:p w14:paraId="4BCEEEA6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6/102 (5.9%)</w:t>
            </w:r>
          </w:p>
        </w:tc>
        <w:tc>
          <w:tcPr>
            <w:tcW w:w="0" w:type="auto"/>
            <w:vAlign w:val="center"/>
            <w:hideMark/>
          </w:tcPr>
          <w:p w14:paraId="5CA62CB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6E0D930F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Inf</w:t>
            </w:r>
          </w:p>
        </w:tc>
        <w:tc>
          <w:tcPr>
            <w:tcW w:w="0" w:type="auto"/>
            <w:vAlign w:val="center"/>
            <w:hideMark/>
          </w:tcPr>
          <w:p w14:paraId="19CFA3F5" w14:textId="4C2E0CE2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9</w:t>
            </w:r>
            <w:r w:rsidR="00E46660" w:rsidRPr="00904B4C">
              <w:rPr>
                <w:rFonts w:ascii="Cambria" w:hAnsi="Cambria" w:cs="Calibri"/>
                <w:szCs w:val="22"/>
              </w:rPr>
              <w:t>4</w:t>
            </w:r>
            <w:r w:rsidRPr="00904B4C">
              <w:rPr>
                <w:rFonts w:ascii="Cambria" w:hAnsi="Cambria" w:cs="Calibri"/>
                <w:szCs w:val="22"/>
              </w:rPr>
              <w:t xml:space="preserve"> – Inf</w:t>
            </w:r>
          </w:p>
        </w:tc>
        <w:tc>
          <w:tcPr>
            <w:tcW w:w="0" w:type="auto"/>
            <w:vAlign w:val="center"/>
            <w:hideMark/>
          </w:tcPr>
          <w:p w14:paraId="4DD1AB12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7F9CACC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  <w:tr w:rsidR="00CC7150" w:rsidRPr="00904B4C" w14:paraId="6E25AC0E" w14:textId="77777777" w:rsidTr="009D77A7">
        <w:tc>
          <w:tcPr>
            <w:tcW w:w="0" w:type="auto"/>
            <w:vAlign w:val="center"/>
            <w:hideMark/>
          </w:tcPr>
          <w:p w14:paraId="23F69509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Trigger: Fever</w:t>
            </w:r>
          </w:p>
        </w:tc>
        <w:tc>
          <w:tcPr>
            <w:tcW w:w="0" w:type="auto"/>
            <w:vAlign w:val="center"/>
            <w:hideMark/>
          </w:tcPr>
          <w:p w14:paraId="45C03038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88</w:t>
            </w:r>
          </w:p>
        </w:tc>
        <w:tc>
          <w:tcPr>
            <w:tcW w:w="0" w:type="auto"/>
            <w:vAlign w:val="center"/>
            <w:hideMark/>
          </w:tcPr>
          <w:p w14:paraId="7906A5CA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79 (0.0%)</w:t>
            </w:r>
          </w:p>
        </w:tc>
        <w:tc>
          <w:tcPr>
            <w:tcW w:w="0" w:type="auto"/>
            <w:vAlign w:val="center"/>
            <w:hideMark/>
          </w:tcPr>
          <w:p w14:paraId="0F13213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/9 (0.0%)</w:t>
            </w:r>
          </w:p>
        </w:tc>
        <w:tc>
          <w:tcPr>
            <w:tcW w:w="0" w:type="auto"/>
            <w:vAlign w:val="center"/>
            <w:hideMark/>
          </w:tcPr>
          <w:p w14:paraId="6BEEAF2B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0</w:t>
            </w:r>
          </w:p>
        </w:tc>
        <w:tc>
          <w:tcPr>
            <w:tcW w:w="0" w:type="auto"/>
            <w:vAlign w:val="center"/>
            <w:hideMark/>
          </w:tcPr>
          <w:p w14:paraId="3EC3038D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0.00 – Inf</w:t>
            </w:r>
          </w:p>
        </w:tc>
        <w:tc>
          <w:tcPr>
            <w:tcW w:w="0" w:type="auto"/>
            <w:vAlign w:val="center"/>
            <w:hideMark/>
          </w:tcPr>
          <w:p w14:paraId="5A6C06AC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1.000</w:t>
            </w:r>
          </w:p>
        </w:tc>
        <w:tc>
          <w:tcPr>
            <w:tcW w:w="0" w:type="auto"/>
            <w:vAlign w:val="center"/>
            <w:hideMark/>
          </w:tcPr>
          <w:p w14:paraId="7D48D523" w14:textId="77777777" w:rsidR="009D77A7" w:rsidRPr="00904B4C" w:rsidRDefault="009D77A7" w:rsidP="009D77A7">
            <w:pPr>
              <w:jc w:val="center"/>
              <w:rPr>
                <w:rFonts w:ascii="Cambria" w:hAnsi="Cambria" w:cs="Calibri"/>
                <w:szCs w:val="22"/>
              </w:rPr>
            </w:pPr>
            <w:r w:rsidRPr="00904B4C">
              <w:rPr>
                <w:rFonts w:ascii="Cambria" w:hAnsi="Cambria" w:cs="Calibri"/>
                <w:szCs w:val="22"/>
              </w:rPr>
              <w:t>NS</w:t>
            </w:r>
          </w:p>
        </w:tc>
      </w:tr>
    </w:tbl>
    <w:p w14:paraId="522CA529" w14:textId="59F87AF4" w:rsidR="009D77A7" w:rsidRPr="00904B4C" w:rsidRDefault="009D77A7" w:rsidP="009D77A7">
      <w:pPr>
        <w:rPr>
          <w:rFonts w:ascii="Cambria" w:hAnsi="Cambria" w:cs="Calibri"/>
          <w:sz w:val="22"/>
          <w:szCs w:val="22"/>
        </w:rPr>
      </w:pPr>
    </w:p>
    <w:p w14:paraId="0B263E06" w14:textId="15C8FBE0" w:rsidR="009D77A7" w:rsidRPr="00904B4C" w:rsidRDefault="009D77A7" w:rsidP="007742C4">
      <w:pPr>
        <w:rPr>
          <w:rFonts w:ascii="Cambria" w:hAnsi="Cambria" w:cs="Calibri"/>
          <w:sz w:val="22"/>
          <w:szCs w:val="22"/>
        </w:rPr>
      </w:pPr>
    </w:p>
    <w:p w14:paraId="4582D9FE" w14:textId="4626B6D6" w:rsidR="007742C4" w:rsidRPr="00904B4C" w:rsidRDefault="00CC7150" w:rsidP="006C54DA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</w:rPr>
        <w:t>Inf: Infinity, S: Significant, NS: Non</w:t>
      </w:r>
      <w:r w:rsidR="00E46660" w:rsidRPr="00904B4C">
        <w:rPr>
          <w:rFonts w:ascii="Cambria" w:hAnsi="Cambria" w:cs="Calibri"/>
          <w:sz w:val="22"/>
          <w:szCs w:val="22"/>
        </w:rPr>
        <w:t>-</w:t>
      </w:r>
      <w:r w:rsidRPr="00904B4C">
        <w:rPr>
          <w:rFonts w:ascii="Cambria" w:hAnsi="Cambria" w:cs="Calibri"/>
          <w:sz w:val="22"/>
          <w:szCs w:val="22"/>
        </w:rPr>
        <w:t>significant</w:t>
      </w:r>
    </w:p>
    <w:p w14:paraId="18290983" w14:textId="77777777" w:rsidR="00D45481" w:rsidRDefault="00D45481" w:rsidP="00D45481">
      <w:r w:rsidRPr="001B331E">
        <w:rPr>
          <w:noProof/>
        </w:rPr>
        <w:lastRenderedPageBreak/>
        <w:drawing>
          <wp:inline distT="0" distB="0" distL="0" distR="0" wp14:anchorId="7533F27C" wp14:editId="50746316">
            <wp:extent cx="5731127" cy="4461137"/>
            <wp:effectExtent l="0" t="0" r="0" b="0"/>
            <wp:docPr id="1651768272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382" b="66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61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5EB111" w14:textId="77777777" w:rsidR="00D45481" w:rsidRDefault="00D45481" w:rsidP="00D45481">
      <w:pPr>
        <w:jc w:val="both"/>
      </w:pPr>
      <w:r>
        <w:t xml:space="preserve">S5: </w:t>
      </w:r>
      <w:r w:rsidRPr="00171B34">
        <w:t xml:space="preserve">Forest plot showing individual study estimates and the pooled random-effects proportion of </w:t>
      </w:r>
      <w:r>
        <w:t>dysarthria</w:t>
      </w:r>
      <w:r w:rsidRPr="00171B34">
        <w:t xml:space="preserve"> in SCA27B (0.</w:t>
      </w:r>
      <w:r>
        <w:t>46</w:t>
      </w:r>
      <w:r w:rsidRPr="00171B34">
        <w:t>; 95% CI: 0.3</w:t>
      </w:r>
      <w:r>
        <w:t>8</w:t>
      </w:r>
      <w:r w:rsidRPr="00171B34">
        <w:t>–0.</w:t>
      </w:r>
      <w:r>
        <w:t>54</w:t>
      </w:r>
      <w:r w:rsidRPr="00171B34">
        <w:t>). Squares represent study-level prevalence estimates with 95% confidence intervals, while the diamond represents the pooled summary estimate. Substantial heterogeneity was observed across studies (I² = 8</w:t>
      </w:r>
      <w:r>
        <w:t>0</w:t>
      </w:r>
      <w:r w:rsidRPr="00171B34">
        <w:t>.</w:t>
      </w:r>
      <w:r>
        <w:t>9</w:t>
      </w:r>
      <w:r w:rsidRPr="00171B34">
        <w:t>%,</w:t>
      </w:r>
      <w:r>
        <w:t xml:space="preserve"> </w:t>
      </w:r>
      <w:r w:rsidRPr="00171B34">
        <w:t>Tau² = 0.0</w:t>
      </w:r>
      <w:r>
        <w:t>289, p &lt;0.001</w:t>
      </w:r>
      <w:r w:rsidRPr="00171B34">
        <w:t>).</w:t>
      </w:r>
    </w:p>
    <w:p w14:paraId="7EFA0DBA" w14:textId="77777777" w:rsidR="00D45481" w:rsidRDefault="00D45481" w:rsidP="00D45481"/>
    <w:p w14:paraId="59ED940D" w14:textId="77777777" w:rsidR="00D45481" w:rsidRPr="00E25979" w:rsidRDefault="00D45481" w:rsidP="00D45481">
      <w:r w:rsidRPr="00E25979">
        <w:rPr>
          <w:noProof/>
        </w:rPr>
        <w:lastRenderedPageBreak/>
        <w:drawing>
          <wp:inline distT="0" distB="0" distL="0" distR="0" wp14:anchorId="114C0101" wp14:editId="64CABAFD">
            <wp:extent cx="4769963" cy="4902118"/>
            <wp:effectExtent l="0" t="0" r="5715" b="635"/>
            <wp:docPr id="122235378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7103" cy="4919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59DC1" w14:textId="77777777" w:rsidR="00D45481" w:rsidRDefault="00D45481" w:rsidP="00D45481"/>
    <w:p w14:paraId="1A962AB2" w14:textId="5706F378" w:rsidR="00D45481" w:rsidRDefault="00D45481" w:rsidP="00D45481">
      <w:pPr>
        <w:jc w:val="both"/>
      </w:pPr>
      <w:r>
        <w:t xml:space="preserve">S6: </w:t>
      </w:r>
      <w:r w:rsidRPr="00503548">
        <w:t>Forest plot showing individual study estimates and the pooled random-effects proportion of episodic symptoms in SCA27B (0.3</w:t>
      </w:r>
      <w:r>
        <w:t>8</w:t>
      </w:r>
      <w:r w:rsidRPr="00503548">
        <w:t>; 95% CI: 0.</w:t>
      </w:r>
      <w:r>
        <w:t>29</w:t>
      </w:r>
      <w:r w:rsidRPr="00503548">
        <w:t>–0.48). Squares represent study-level prevalence estimates with 95% confidence intervals, while the diamond represents the pooled summary estimate. Substantial heterogeneity was observed across studies (I² = 8</w:t>
      </w:r>
      <w:r>
        <w:t>5</w:t>
      </w:r>
      <w:r w:rsidRPr="00503548">
        <w:t>.</w:t>
      </w:r>
      <w:r>
        <w:t>9</w:t>
      </w:r>
      <w:r w:rsidRPr="00503548">
        <w:t>%, Tau² = 0.04</w:t>
      </w:r>
      <w:r>
        <w:t>41, p &lt;0.0001</w:t>
      </w:r>
      <w:r w:rsidRPr="00503548">
        <w:t>).</w:t>
      </w:r>
    </w:p>
    <w:p w14:paraId="0DF0B21A" w14:textId="77777777" w:rsidR="00D45481" w:rsidRPr="0006667A" w:rsidRDefault="00D45481" w:rsidP="00D45481">
      <w:r w:rsidRPr="0006667A">
        <w:rPr>
          <w:noProof/>
        </w:rPr>
        <w:lastRenderedPageBreak/>
        <w:drawing>
          <wp:inline distT="0" distB="0" distL="0" distR="0" wp14:anchorId="4A54A6CD" wp14:editId="7B577259">
            <wp:extent cx="5730875" cy="4241548"/>
            <wp:effectExtent l="0" t="0" r="0" b="635"/>
            <wp:docPr id="145805578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133" b="108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420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ED5534" w14:textId="77777777" w:rsidR="00D45481" w:rsidRDefault="00D45481" w:rsidP="00D45481">
      <w:pPr>
        <w:jc w:val="both"/>
      </w:pPr>
      <w:r>
        <w:t xml:space="preserve">S7: </w:t>
      </w:r>
      <w:r w:rsidRPr="009B0CED">
        <w:t>Forest plot showing individual study estimates and the pooled random-effects proportion of tremor</w:t>
      </w:r>
      <w:r>
        <w:t>s</w:t>
      </w:r>
      <w:r w:rsidRPr="009B0CED">
        <w:t xml:space="preserve"> in SCA27B (0.3</w:t>
      </w:r>
      <w:r>
        <w:t>1</w:t>
      </w:r>
      <w:r w:rsidRPr="009B0CED">
        <w:t>; 95% CI: 0.</w:t>
      </w:r>
      <w:r>
        <w:t>19</w:t>
      </w:r>
      <w:r w:rsidRPr="009B0CED">
        <w:t>–0.</w:t>
      </w:r>
      <w:r>
        <w:t>47</w:t>
      </w:r>
      <w:r w:rsidRPr="009B0CED">
        <w:t>). Squares represent study-level proportions with 95% confidence intervals and the diamond indicates the overall pooled estimate</w:t>
      </w:r>
      <w:r w:rsidRPr="00416E58">
        <w:t>. Substantial heterogeneity was observed across studies (I² = 9</w:t>
      </w:r>
      <w:r>
        <w:t>1.3</w:t>
      </w:r>
      <w:r w:rsidRPr="00416E58">
        <w:t xml:space="preserve">%, Tau² = </w:t>
      </w:r>
      <w:r>
        <w:t>1.6947, p &lt; 0.0001</w:t>
      </w:r>
      <w:r w:rsidRPr="00416E58">
        <w:t>)</w:t>
      </w:r>
      <w:r>
        <w:t>.</w:t>
      </w:r>
    </w:p>
    <w:p w14:paraId="5CEA89D9" w14:textId="77777777" w:rsidR="00D45481" w:rsidRDefault="00D45481" w:rsidP="00D45481"/>
    <w:p w14:paraId="2CB7417E" w14:textId="77777777" w:rsidR="00D45481" w:rsidRDefault="00D45481" w:rsidP="00D45481"/>
    <w:p w14:paraId="0D585BB0" w14:textId="77777777" w:rsidR="00D45481" w:rsidRDefault="00D45481" w:rsidP="00D45481"/>
    <w:p w14:paraId="1D5705EA" w14:textId="77777777" w:rsidR="00D45481" w:rsidRDefault="00D45481" w:rsidP="00D45481"/>
    <w:p w14:paraId="2E8A9722" w14:textId="77777777" w:rsidR="00D45481" w:rsidRPr="003331D6" w:rsidRDefault="00D45481" w:rsidP="00D45481">
      <w:pPr>
        <w:jc w:val="both"/>
      </w:pPr>
      <w:r w:rsidRPr="003331D6">
        <w:rPr>
          <w:noProof/>
        </w:rPr>
        <w:lastRenderedPageBreak/>
        <w:drawing>
          <wp:inline distT="0" distB="0" distL="0" distR="0" wp14:anchorId="244A2982" wp14:editId="5FEBFD0B">
            <wp:extent cx="5730408" cy="5040034"/>
            <wp:effectExtent l="0" t="0" r="3810" b="8255"/>
            <wp:docPr id="194405628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32" b="572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891" cy="5043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D4C4E0" w14:textId="5098CE88" w:rsidR="00D45481" w:rsidRPr="009B0CED" w:rsidRDefault="00D45481" w:rsidP="00D45481">
      <w:pPr>
        <w:jc w:val="both"/>
      </w:pPr>
      <w:r>
        <w:t>S8</w:t>
      </w:r>
      <w:r w:rsidR="00CD29D5">
        <w:t>:</w:t>
      </w:r>
      <w:r w:rsidRPr="00C944D9">
        <w:t xml:space="preserve"> Forest plot showing individual study estimates and the pooled random</w:t>
      </w:r>
      <w:r>
        <w:t xml:space="preserve"> </w:t>
      </w:r>
      <w:r w:rsidRPr="00C944D9">
        <w:t>effects proportion of vertigo</w:t>
      </w:r>
      <w:r>
        <w:t xml:space="preserve"> and dizziness</w:t>
      </w:r>
      <w:r w:rsidRPr="00C944D9">
        <w:t xml:space="preserve"> in SCA27B (0.3</w:t>
      </w:r>
      <w:r>
        <w:t>4</w:t>
      </w:r>
      <w:r w:rsidRPr="00C944D9">
        <w:t>; 95% CI: 0.2</w:t>
      </w:r>
      <w:r>
        <w:t>9</w:t>
      </w:r>
      <w:r w:rsidRPr="00C944D9">
        <w:t>–0</w:t>
      </w:r>
      <w:r>
        <w:t>.39</w:t>
      </w:r>
      <w:r w:rsidRPr="00C944D9">
        <w:t>). Square markers indicate study</w:t>
      </w:r>
      <w:r>
        <w:t xml:space="preserve"> </w:t>
      </w:r>
      <w:r w:rsidRPr="00C944D9">
        <w:t>level proportions with 95% confidence intervals and the diamond represents the pooled estimate</w:t>
      </w:r>
      <w:r>
        <w:t xml:space="preserve">. </w:t>
      </w:r>
      <w:r w:rsidRPr="009B0CED">
        <w:t xml:space="preserve">Substantial heterogeneity was </w:t>
      </w:r>
      <w:r>
        <w:t xml:space="preserve">noted the </w:t>
      </w:r>
      <w:r w:rsidRPr="009B0CED">
        <w:t xml:space="preserve">across studies (I² = </w:t>
      </w:r>
      <w:r>
        <w:t>62.2</w:t>
      </w:r>
      <w:r w:rsidRPr="009B0CED">
        <w:t>%, Tau² = 0.0</w:t>
      </w:r>
      <w:r>
        <w:t>121, p &lt;0.0001</w:t>
      </w:r>
      <w:r w:rsidRPr="009B0CED">
        <w:t>)</w:t>
      </w:r>
      <w:r>
        <w:t>.</w:t>
      </w:r>
    </w:p>
    <w:p w14:paraId="1E9190D5" w14:textId="77777777" w:rsidR="00D45481" w:rsidRDefault="00D45481" w:rsidP="00D45481">
      <w:pPr>
        <w:jc w:val="both"/>
      </w:pPr>
    </w:p>
    <w:p w14:paraId="7CC89C62" w14:textId="77777777" w:rsidR="00D45481" w:rsidRDefault="00D45481" w:rsidP="00D45481">
      <w:pPr>
        <w:jc w:val="both"/>
      </w:pPr>
    </w:p>
    <w:p w14:paraId="37246326" w14:textId="77777777" w:rsidR="00D45481" w:rsidRDefault="00D45481" w:rsidP="00D45481">
      <w:pPr>
        <w:jc w:val="both"/>
      </w:pPr>
    </w:p>
    <w:p w14:paraId="09FC72EA" w14:textId="77777777" w:rsidR="00D45481" w:rsidRDefault="00D45481" w:rsidP="00D45481">
      <w:pPr>
        <w:jc w:val="both"/>
      </w:pPr>
      <w:r w:rsidRPr="00577390">
        <w:rPr>
          <w:noProof/>
        </w:rPr>
        <w:drawing>
          <wp:inline distT="0" distB="0" distL="0" distR="0" wp14:anchorId="13764331" wp14:editId="424EB113">
            <wp:extent cx="5731256" cy="3057099"/>
            <wp:effectExtent l="0" t="0" r="3175" b="0"/>
            <wp:docPr id="1897684957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479" b="211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057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D120C6" w14:textId="77777777" w:rsidR="00D45481" w:rsidRDefault="00D45481" w:rsidP="00D45481">
      <w:pPr>
        <w:jc w:val="both"/>
      </w:pPr>
      <w:r>
        <w:t xml:space="preserve">S9: </w:t>
      </w:r>
      <w:r w:rsidRPr="00692309">
        <w:t>Forest plot showing individual study estimates and the pooled random-effects proportion of</w:t>
      </w:r>
      <w:r>
        <w:t xml:space="preserve"> dysautonomia </w:t>
      </w:r>
      <w:r w:rsidRPr="00692309">
        <w:t>in SCA27B (0.</w:t>
      </w:r>
      <w:r>
        <w:t>21</w:t>
      </w:r>
      <w:r w:rsidRPr="00692309">
        <w:t>; 95% CI: 0.</w:t>
      </w:r>
      <w:r>
        <w:t>16</w:t>
      </w:r>
      <w:r w:rsidRPr="00692309">
        <w:t>–0.</w:t>
      </w:r>
      <w:r>
        <w:t>27</w:t>
      </w:r>
      <w:r w:rsidRPr="00692309">
        <w:t>).</w:t>
      </w:r>
      <w:r>
        <w:t xml:space="preserve"> </w:t>
      </w:r>
      <w:r w:rsidRPr="00692309">
        <w:t xml:space="preserve">Squares represent study-level prevalence estimates with 95% confidence intervals, while the diamond represents the pooled summary estimate. </w:t>
      </w:r>
      <w:r>
        <w:t>Mild to m</w:t>
      </w:r>
      <w:r w:rsidRPr="001D344B">
        <w:t xml:space="preserve">oderate heterogeneity was observed across studies (I² = </w:t>
      </w:r>
      <w:r>
        <w:t>33.2</w:t>
      </w:r>
      <w:r w:rsidRPr="001D344B">
        <w:t>%, τ² = 0.0</w:t>
      </w:r>
      <w:r>
        <w:t>036</w:t>
      </w:r>
      <w:r w:rsidRPr="001D344B">
        <w:t>, p = 0.14</w:t>
      </w:r>
      <w:r>
        <w:t>21</w:t>
      </w:r>
      <w:r w:rsidRPr="001D344B">
        <w:t>)</w:t>
      </w:r>
      <w:r>
        <w:t>.</w:t>
      </w:r>
    </w:p>
    <w:p w14:paraId="55E31462" w14:textId="77777777" w:rsidR="00D45481" w:rsidRDefault="00D45481" w:rsidP="00D45481">
      <w:pPr>
        <w:jc w:val="both"/>
      </w:pPr>
    </w:p>
    <w:p w14:paraId="0391E63F" w14:textId="77777777" w:rsidR="00D45481" w:rsidRDefault="00D45481" w:rsidP="00D45481">
      <w:pPr>
        <w:jc w:val="both"/>
      </w:pPr>
      <w:r w:rsidRPr="008B51C0">
        <w:rPr>
          <w:noProof/>
        </w:rPr>
        <w:lastRenderedPageBreak/>
        <w:drawing>
          <wp:inline distT="0" distB="0" distL="0" distR="0" wp14:anchorId="02F94570" wp14:editId="6C598BA2">
            <wp:extent cx="5730914" cy="3445251"/>
            <wp:effectExtent l="0" t="0" r="3175" b="3175"/>
            <wp:docPr id="1341158394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304" b="175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445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3AAEEB" w14:textId="77777777" w:rsidR="00D45481" w:rsidRDefault="00D45481" w:rsidP="00D45481">
      <w:pPr>
        <w:jc w:val="both"/>
      </w:pPr>
      <w:r>
        <w:t xml:space="preserve">S10: </w:t>
      </w:r>
      <w:r w:rsidRPr="009D0E16">
        <w:t>Forest plot showing individual study estimates and the pooled random</w:t>
      </w:r>
      <w:r>
        <w:t>-</w:t>
      </w:r>
      <w:r w:rsidRPr="009D0E16">
        <w:t>effects proportion of pyramidal symptoms in SCA27B (0.2</w:t>
      </w:r>
      <w:r>
        <w:t>0</w:t>
      </w:r>
      <w:r w:rsidRPr="009D0E16">
        <w:t>; 95% CI: 0.0</w:t>
      </w:r>
      <w:r>
        <w:t>6-</w:t>
      </w:r>
      <w:r w:rsidRPr="009D0E16">
        <w:t>0.3</w:t>
      </w:r>
      <w:r>
        <w:t>8</w:t>
      </w:r>
      <w:r w:rsidRPr="009D0E16">
        <w:t>). Squares represent study-level proportions with 95% confidence intervals and the diamond represents the pooled estimate. Substantial heterogeneity was observed across studies (I² = 9</w:t>
      </w:r>
      <w:r>
        <w:t>5</w:t>
      </w:r>
      <w:r w:rsidRPr="009D0E16">
        <w:t>.</w:t>
      </w:r>
      <w:r>
        <w:t>3</w:t>
      </w:r>
      <w:r w:rsidRPr="009D0E16">
        <w:t>%, Tau² = 0</w:t>
      </w:r>
      <w:r>
        <w:t>.1443, p &lt;0.0001</w:t>
      </w:r>
      <w:r w:rsidRPr="009D0E16">
        <w:t>)</w:t>
      </w:r>
      <w:r>
        <w:t>.</w:t>
      </w:r>
    </w:p>
    <w:p w14:paraId="59553168" w14:textId="77777777" w:rsidR="00D45481" w:rsidRPr="00471F4F" w:rsidRDefault="00D45481" w:rsidP="00D45481">
      <w:pPr>
        <w:jc w:val="both"/>
      </w:pPr>
    </w:p>
    <w:p w14:paraId="345539ED" w14:textId="77777777" w:rsidR="00D45481" w:rsidRDefault="00D45481" w:rsidP="00D45481">
      <w:pPr>
        <w:jc w:val="both"/>
      </w:pPr>
      <w:r w:rsidRPr="00471F4F">
        <w:rPr>
          <w:noProof/>
        </w:rPr>
        <w:lastRenderedPageBreak/>
        <w:drawing>
          <wp:inline distT="0" distB="0" distL="0" distR="0" wp14:anchorId="2E4970E4" wp14:editId="6F2B549A">
            <wp:extent cx="6344463" cy="2784417"/>
            <wp:effectExtent l="0" t="0" r="0" b="0"/>
            <wp:docPr id="199384454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000" b="286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15924" cy="2815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BF617" w14:textId="77777777" w:rsidR="00D45481" w:rsidRPr="00692309" w:rsidRDefault="00D45481" w:rsidP="00D45481">
      <w:pPr>
        <w:jc w:val="both"/>
      </w:pPr>
      <w:r>
        <w:t xml:space="preserve">S11: </w:t>
      </w:r>
      <w:r w:rsidRPr="00692309">
        <w:t xml:space="preserve">Forest plot showing individual study estimates and the pooled random-effects proportion of </w:t>
      </w:r>
      <w:r>
        <w:t xml:space="preserve">amyotrophy </w:t>
      </w:r>
      <w:r w:rsidRPr="00692309">
        <w:t>in SCA27B (</w:t>
      </w:r>
      <w:bookmarkStart w:id="3" w:name="_Hlk217202180"/>
      <w:r w:rsidRPr="00692309">
        <w:t>0.</w:t>
      </w:r>
      <w:r>
        <w:t>03</w:t>
      </w:r>
      <w:r w:rsidRPr="00692309">
        <w:t>; 95% CI: 0.</w:t>
      </w:r>
      <w:r>
        <w:t>00</w:t>
      </w:r>
      <w:r w:rsidRPr="00692309">
        <w:t>–0.</w:t>
      </w:r>
      <w:r>
        <w:t>08</w:t>
      </w:r>
      <w:bookmarkEnd w:id="3"/>
      <w:r w:rsidRPr="00692309">
        <w:t>).</w:t>
      </w:r>
      <w:r>
        <w:t xml:space="preserve"> </w:t>
      </w:r>
      <w:r w:rsidRPr="00692309">
        <w:t xml:space="preserve">Squares represent study-level prevalence estimates with 95% confidence intervals, while the diamond represents the pooled summary estimate. </w:t>
      </w:r>
      <w:r w:rsidRPr="001D344B">
        <w:t>Minimal heterogeneity was observed across studies (I² = 0.0%, τ² = 0, p = 0.5489), indicating no statistically significant between-study heterogeneity</w:t>
      </w:r>
      <w:r w:rsidRPr="001D344B">
        <w:rPr>
          <w:i/>
          <w:iCs/>
        </w:rPr>
        <w:t>.</w:t>
      </w:r>
    </w:p>
    <w:p w14:paraId="2E3CA4A7" w14:textId="77777777" w:rsidR="00D45481" w:rsidRPr="00AD4B85" w:rsidRDefault="00D45481" w:rsidP="00D45481">
      <w:pPr>
        <w:jc w:val="both"/>
      </w:pPr>
      <w:r>
        <w:t xml:space="preserve"> </w:t>
      </w:r>
    </w:p>
    <w:p w14:paraId="67855B67" w14:textId="77777777" w:rsidR="00D45481" w:rsidRDefault="00D45481" w:rsidP="00D45481">
      <w:pPr>
        <w:jc w:val="both"/>
        <w:rPr>
          <w:b/>
          <w:bCs/>
        </w:rPr>
      </w:pPr>
      <w:r w:rsidRPr="00AD4B85">
        <w:rPr>
          <w:b/>
          <w:bCs/>
          <w:noProof/>
        </w:rPr>
        <w:lastRenderedPageBreak/>
        <w:drawing>
          <wp:inline distT="0" distB="0" distL="0" distR="0" wp14:anchorId="11B67DA1" wp14:editId="4BEA1B6F">
            <wp:extent cx="5730801" cy="2114736"/>
            <wp:effectExtent l="0" t="0" r="3810" b="0"/>
            <wp:docPr id="1443095469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700" b="313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14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107C3A" w14:textId="77777777" w:rsidR="00D45481" w:rsidRDefault="00D45481" w:rsidP="00D45481">
      <w:pPr>
        <w:jc w:val="both"/>
      </w:pPr>
      <w:r>
        <w:t xml:space="preserve">S12: </w:t>
      </w:r>
      <w:r w:rsidRPr="00692309">
        <w:t xml:space="preserve">Forest plot showing individual study estimates and the pooled random-effects proportion of </w:t>
      </w:r>
      <w:r>
        <w:t xml:space="preserve">Extrapyramidal symptoms </w:t>
      </w:r>
      <w:r w:rsidRPr="00692309">
        <w:t>in SCA27B (0.</w:t>
      </w:r>
      <w:r>
        <w:t>13</w:t>
      </w:r>
      <w:r w:rsidRPr="00692309">
        <w:t>; 95% CI: 0.</w:t>
      </w:r>
      <w:r>
        <w:t>00</w:t>
      </w:r>
      <w:r w:rsidRPr="00692309">
        <w:t>–0.</w:t>
      </w:r>
      <w:r>
        <w:t>37</w:t>
      </w:r>
      <w:r w:rsidRPr="00692309">
        <w:t>).</w:t>
      </w:r>
      <w:r>
        <w:t xml:space="preserve"> </w:t>
      </w:r>
      <w:r w:rsidRPr="00692309">
        <w:t xml:space="preserve">Squares represent study-level prevalence estimates with 95% confidence intervals, while the diamond represents the pooled summary estimate. </w:t>
      </w:r>
      <w:r w:rsidRPr="001D344B">
        <w:t>Moderate heterogeneity was observed across studies (I² = 51.8%, τ² = 0.0180, p = 0.1499) despite a non-significant Q-test.</w:t>
      </w:r>
    </w:p>
    <w:p w14:paraId="4D7A6F92" w14:textId="77777777" w:rsidR="00D45481" w:rsidRPr="00577390" w:rsidRDefault="00D45481" w:rsidP="00D45481">
      <w:pPr>
        <w:jc w:val="both"/>
      </w:pPr>
    </w:p>
    <w:p w14:paraId="6D171E36" w14:textId="77777777" w:rsidR="00D45481" w:rsidRDefault="00D45481" w:rsidP="00D45481">
      <w:pPr>
        <w:jc w:val="both"/>
      </w:pPr>
    </w:p>
    <w:p w14:paraId="2AEEFD39" w14:textId="77777777" w:rsidR="00D45481" w:rsidRDefault="00D45481" w:rsidP="00D45481">
      <w:pPr>
        <w:jc w:val="both"/>
      </w:pPr>
    </w:p>
    <w:p w14:paraId="2D753412" w14:textId="77777777" w:rsidR="00D45481" w:rsidRDefault="00D45481" w:rsidP="00D45481">
      <w:pPr>
        <w:jc w:val="both"/>
      </w:pPr>
      <w:r w:rsidRPr="00677B79">
        <w:rPr>
          <w:noProof/>
        </w:rPr>
        <w:lastRenderedPageBreak/>
        <w:drawing>
          <wp:inline distT="0" distB="0" distL="0" distR="0" wp14:anchorId="54E2DC7D" wp14:editId="1E317DA8">
            <wp:extent cx="5731510" cy="2767330"/>
            <wp:effectExtent l="0" t="0" r="2540" b="0"/>
            <wp:docPr id="98329060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67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5B7182" w14:textId="77777777" w:rsidR="00D45481" w:rsidRDefault="00D45481" w:rsidP="00D45481">
      <w:pPr>
        <w:jc w:val="both"/>
      </w:pPr>
    </w:p>
    <w:p w14:paraId="431E28F8" w14:textId="77777777" w:rsidR="00D45481" w:rsidRDefault="00D45481" w:rsidP="00D45481">
      <w:pPr>
        <w:jc w:val="both"/>
      </w:pPr>
      <w:r>
        <w:t xml:space="preserve">S13: </w:t>
      </w:r>
      <w:r w:rsidRPr="00F25FD4">
        <w:t xml:space="preserve">Forest plot showing individual study estimates and the pooled random-effects proportion </w:t>
      </w:r>
      <w:r>
        <w:t xml:space="preserve">of repeats less than 250 </w:t>
      </w:r>
      <w:r w:rsidRPr="00F25FD4">
        <w:t>in SCA27B (Pooled Proportion</w:t>
      </w:r>
      <w:r>
        <w:t xml:space="preserve"> 0.98</w:t>
      </w:r>
      <w:r w:rsidRPr="00F25FD4">
        <w:t xml:space="preserve">; 95% CI: </w:t>
      </w:r>
      <w:r>
        <w:t>0.12-1.00</w:t>
      </w:r>
      <w:r w:rsidRPr="00F25FD4">
        <w:t>). Squares represent study-level prevalence estimates with 95% confidence intervals, while the diamond represents the pooled summary estimate</w:t>
      </w:r>
      <w:r>
        <w:t xml:space="preserve">. </w:t>
      </w:r>
      <w:r w:rsidRPr="001D344B">
        <w:t>Moderate heterogeneity was observed across studies (I² = 51.</w:t>
      </w:r>
      <w:r>
        <w:t>1</w:t>
      </w:r>
      <w:r w:rsidRPr="001D344B">
        <w:t xml:space="preserve">%, τ² = </w:t>
      </w:r>
      <w:r>
        <w:t>31.7162,</w:t>
      </w:r>
      <w:r w:rsidRPr="001D344B">
        <w:t xml:space="preserve"> p = 0.</w:t>
      </w:r>
      <w:r>
        <w:t>0561</w:t>
      </w:r>
      <w:r w:rsidRPr="001D344B">
        <w:t>) despite a non-significant Q-test.</w:t>
      </w:r>
    </w:p>
    <w:p w14:paraId="77169A64" w14:textId="77777777" w:rsidR="00D45481" w:rsidRDefault="00D45481" w:rsidP="00D45481">
      <w:pPr>
        <w:jc w:val="both"/>
      </w:pPr>
    </w:p>
    <w:p w14:paraId="392DE889" w14:textId="77777777" w:rsidR="00D45481" w:rsidRDefault="00D45481" w:rsidP="00D45481">
      <w:pPr>
        <w:jc w:val="both"/>
      </w:pPr>
    </w:p>
    <w:p w14:paraId="313EB380" w14:textId="77777777" w:rsidR="00D45481" w:rsidRDefault="00D45481" w:rsidP="00D45481">
      <w:pPr>
        <w:jc w:val="both"/>
      </w:pPr>
    </w:p>
    <w:p w14:paraId="4D790646" w14:textId="77777777" w:rsidR="00D45481" w:rsidRDefault="00D45481" w:rsidP="00D45481">
      <w:pPr>
        <w:jc w:val="both"/>
      </w:pPr>
    </w:p>
    <w:p w14:paraId="36F27DED" w14:textId="77777777" w:rsidR="00D45481" w:rsidRDefault="00D45481" w:rsidP="00D45481">
      <w:pPr>
        <w:jc w:val="both"/>
      </w:pPr>
    </w:p>
    <w:p w14:paraId="0FD5C66A" w14:textId="77777777" w:rsidR="00D45481" w:rsidRDefault="00D45481" w:rsidP="00D45481">
      <w:pPr>
        <w:jc w:val="both"/>
      </w:pPr>
    </w:p>
    <w:p w14:paraId="172997C4" w14:textId="77777777" w:rsidR="00D45481" w:rsidRDefault="00D45481" w:rsidP="00D45481">
      <w:pPr>
        <w:jc w:val="both"/>
      </w:pPr>
    </w:p>
    <w:p w14:paraId="31B00A14" w14:textId="77777777" w:rsidR="00D45481" w:rsidRDefault="00D45481" w:rsidP="00D45481">
      <w:pPr>
        <w:jc w:val="both"/>
      </w:pPr>
    </w:p>
    <w:p w14:paraId="497F6CDE" w14:textId="77777777" w:rsidR="00D45481" w:rsidRDefault="00D45481" w:rsidP="00D45481">
      <w:pPr>
        <w:jc w:val="both"/>
      </w:pPr>
    </w:p>
    <w:p w14:paraId="6340443B" w14:textId="77777777" w:rsidR="00D45481" w:rsidRDefault="00D45481" w:rsidP="00D45481">
      <w:pPr>
        <w:jc w:val="both"/>
      </w:pPr>
    </w:p>
    <w:p w14:paraId="33866AD2" w14:textId="77777777" w:rsidR="00D45481" w:rsidRDefault="00D45481" w:rsidP="00D45481">
      <w:pPr>
        <w:jc w:val="both"/>
      </w:pPr>
      <w:r>
        <w:rPr>
          <w:noProof/>
        </w:rPr>
        <w:lastRenderedPageBreak/>
        <w:t xml:space="preserve"> </w:t>
      </w:r>
      <w:r w:rsidRPr="00F25FD4">
        <w:rPr>
          <w:noProof/>
        </w:rPr>
        <w:drawing>
          <wp:inline distT="0" distB="0" distL="0" distR="0" wp14:anchorId="6BAE4C21" wp14:editId="7B7829D7">
            <wp:extent cx="4930219" cy="4930219"/>
            <wp:effectExtent l="0" t="0" r="0" b="0"/>
            <wp:docPr id="1071625770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6572" cy="4936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BCB688" w14:textId="77777777" w:rsidR="00D45481" w:rsidRPr="00B672A2" w:rsidRDefault="00D45481" w:rsidP="00D45481">
      <w:pPr>
        <w:jc w:val="both"/>
      </w:pPr>
      <w:r>
        <w:t xml:space="preserve">S14: </w:t>
      </w:r>
      <w:r w:rsidRPr="00F25FD4">
        <w:t xml:space="preserve">Forest plot showing individual study estimates and the pooled random-effects proportion </w:t>
      </w:r>
      <w:r>
        <w:t xml:space="preserve">of repeats </w:t>
      </w:r>
      <w:r w:rsidRPr="00121C85">
        <w:rPr>
          <w:u w:val="single"/>
        </w:rPr>
        <w:t>&gt;</w:t>
      </w:r>
      <w:r>
        <w:t xml:space="preserve"> 250 </w:t>
      </w:r>
      <w:r w:rsidRPr="00F25FD4">
        <w:t>in SCA27B (Pooled Proportion</w:t>
      </w:r>
      <w:r>
        <w:t xml:space="preserve"> 1.00</w:t>
      </w:r>
      <w:r w:rsidRPr="00F25FD4">
        <w:t xml:space="preserve">; 95% CI: </w:t>
      </w:r>
      <w:r>
        <w:t>0.37-1.00</w:t>
      </w:r>
      <w:r w:rsidRPr="00F25FD4">
        <w:t>). Squares represent study-level prevalence estimates with 95% confidence intervals, while the diamond represents the pooled summary estimate</w:t>
      </w:r>
      <w:r>
        <w:t xml:space="preserve">. No </w:t>
      </w:r>
      <w:r w:rsidRPr="001D344B">
        <w:t>heterogeneity was observed across studies</w:t>
      </w:r>
      <w:r>
        <w:t xml:space="preserve"> (</w:t>
      </w:r>
      <w:r w:rsidRPr="001D344B">
        <w:t xml:space="preserve">I² = </w:t>
      </w:r>
      <w:r>
        <w:t>0.0</w:t>
      </w:r>
      <w:r w:rsidRPr="001D344B">
        <w:t xml:space="preserve">%, τ² = </w:t>
      </w:r>
      <w:r>
        <w:t>32.0214,</w:t>
      </w:r>
      <w:r w:rsidRPr="001D344B">
        <w:t xml:space="preserve"> p = 0.</w:t>
      </w:r>
      <w:r>
        <w:t>9895</w:t>
      </w:r>
      <w:r w:rsidRPr="001D344B">
        <w:t>)</w:t>
      </w:r>
    </w:p>
    <w:p w14:paraId="0A0A6828" w14:textId="77777777" w:rsidR="00D45481" w:rsidRDefault="00D45481" w:rsidP="00D45481">
      <w:pPr>
        <w:jc w:val="both"/>
      </w:pPr>
    </w:p>
    <w:p w14:paraId="4C4A75E3" w14:textId="77777777" w:rsidR="00D45481" w:rsidRPr="009A03B9" w:rsidRDefault="00D45481" w:rsidP="00D45481">
      <w:pPr>
        <w:jc w:val="both"/>
      </w:pPr>
      <w:r w:rsidRPr="009A03B9">
        <w:rPr>
          <w:noProof/>
        </w:rPr>
        <w:lastRenderedPageBreak/>
        <w:drawing>
          <wp:inline distT="0" distB="0" distL="0" distR="0" wp14:anchorId="038FB832" wp14:editId="459836B9">
            <wp:extent cx="4383464" cy="4383464"/>
            <wp:effectExtent l="0" t="0" r="0" b="0"/>
            <wp:docPr id="1933520420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4457" cy="4404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95782" w14:textId="77777777" w:rsidR="00D45481" w:rsidRDefault="00D45481" w:rsidP="00D45481">
      <w:pPr>
        <w:jc w:val="both"/>
      </w:pPr>
    </w:p>
    <w:p w14:paraId="18BF1276" w14:textId="77777777" w:rsidR="00D45481" w:rsidRPr="00D45481" w:rsidRDefault="00D45481" w:rsidP="00D45481">
      <w:pPr>
        <w:jc w:val="both"/>
        <w:rPr>
          <w:sz w:val="22"/>
          <w:szCs w:val="22"/>
        </w:rPr>
      </w:pPr>
      <w:r w:rsidRPr="00D45481">
        <w:rPr>
          <w:sz w:val="22"/>
          <w:szCs w:val="22"/>
        </w:rPr>
        <w:t>S15: Heatmap showing the association between FGF14 GAA repeat length and clinical outcomes in SCA27B. This Heatmap shows the odd’s ratios (ORs) derived from 2 × 2 contingency analysis comparing patients with ≥250 repeats versus ≤249 repeats. Colour intensity represents the magnitude and direction of association on a log(OR) scale. Red shades indicate higher odds of the clinical feature in the high-repeat group (≥250 repeats) and blue shades indicate higher odds in the low-repeat group (≤249 repeats). White/neutral tones indicate minimal or no association (OR ≈ 1). Asterisks (*) denote statistically significant associations (two-sided Fisher’s exact test, p &lt; 0.05). OR values are displayed within each cell. Outcomes with undefined or infinite ORs were excluded from visualization.</w:t>
      </w:r>
    </w:p>
    <w:p w14:paraId="5529BE59" w14:textId="77777777" w:rsidR="008A48D0" w:rsidRPr="00904B4C" w:rsidRDefault="008A48D0" w:rsidP="006C54DA">
      <w:pPr>
        <w:rPr>
          <w:rFonts w:ascii="Cambria" w:hAnsi="Cambria" w:cs="Calibri"/>
          <w:sz w:val="22"/>
          <w:szCs w:val="22"/>
        </w:rPr>
      </w:pPr>
    </w:p>
    <w:p w14:paraId="1DF94AAC" w14:textId="713E6F92" w:rsidR="009D77A7" w:rsidRPr="00904B4C" w:rsidRDefault="009D77A7" w:rsidP="009D77A7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16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vertigo</w:t>
      </w:r>
    </w:p>
    <w:p w14:paraId="4E1BDCFA" w14:textId="77777777" w:rsidR="009D77A7" w:rsidRPr="00904B4C" w:rsidRDefault="009D77A7" w:rsidP="006C54DA">
      <w:pPr>
        <w:rPr>
          <w:rFonts w:ascii="Cambria" w:hAnsi="Cambria" w:cs="Calibri"/>
          <w:sz w:val="22"/>
          <w:szCs w:val="22"/>
        </w:rPr>
      </w:pPr>
    </w:p>
    <w:tbl>
      <w:tblPr>
        <w:tblpPr w:leftFromText="180" w:rightFromText="180" w:vertAnchor="text" w:tblpY="1"/>
        <w:tblOverlap w:val="never"/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176"/>
        <w:gridCol w:w="779"/>
        <w:gridCol w:w="30"/>
        <w:gridCol w:w="777"/>
        <w:gridCol w:w="30"/>
        <w:gridCol w:w="1025"/>
        <w:gridCol w:w="30"/>
        <w:gridCol w:w="733"/>
      </w:tblGrid>
      <w:tr w:rsidR="00025DEE" w:rsidRPr="00904B4C" w14:paraId="1C37DB10" w14:textId="77777777" w:rsidTr="00025DEE">
        <w:trPr>
          <w:cantSplit/>
          <w:tblHeader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1C9506F0" w14:textId="77777777" w:rsidR="00025DEE" w:rsidRPr="00904B4C" w:rsidRDefault="00025DEE" w:rsidP="00025DEE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025DEE" w:rsidRPr="00904B4C" w14:paraId="7A314D68" w14:textId="77777777" w:rsidTr="00025DEE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5DBBF4B" w14:textId="77777777" w:rsidR="00025DEE" w:rsidRPr="00904B4C" w:rsidRDefault="00025DEE" w:rsidP="00025DEE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A4668D9" w14:textId="77777777" w:rsidR="00025DEE" w:rsidRPr="00904B4C" w:rsidRDefault="00025DEE" w:rsidP="00025DEE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025DEE" w:rsidRPr="00904B4C" w14:paraId="440240D0" w14:textId="77777777" w:rsidTr="00025DEE">
        <w:trPr>
          <w:cantSplit/>
          <w:tblCellSpacing w:w="15" w:type="dxa"/>
        </w:trPr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073834B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4966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A80BF77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83E35A9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 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59D70EE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025DEE" w:rsidRPr="00904B4C" w14:paraId="528E8A12" w14:textId="77777777" w:rsidTr="00025DEE">
        <w:trPr>
          <w:cantSplit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D3B9422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  <w:p w14:paraId="04FAF9B6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  <w:p w14:paraId="257D4A0D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025DEE" w:rsidRPr="00904B4C" w14:paraId="44387B2F" w14:textId="77777777" w:rsidTr="00025DEE">
        <w:trPr>
          <w:cantSplit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153BAF7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025DEE" w:rsidRPr="00904B4C" w14:paraId="4984D1DC" w14:textId="77777777" w:rsidTr="00025DEE">
        <w:trPr>
          <w:cantSplit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5D5CBB28" w14:textId="1E7A0FC4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  <w:r w:rsidR="00491F15" w:rsidRPr="00904B4C">
              <w:rPr>
                <w:rFonts w:ascii="Cambria" w:hAnsi="Cambria"/>
                <w:sz w:val="22"/>
                <w:szCs w:val="22"/>
              </w:rPr>
              <w:t xml:space="preserve"> (Begg’s test)</w:t>
            </w:r>
          </w:p>
        </w:tc>
      </w:tr>
      <w:tr w:rsidR="00025DEE" w:rsidRPr="00904B4C" w14:paraId="169034D9" w14:textId="77777777" w:rsidTr="00025DEE">
        <w:trPr>
          <w:gridAfter w:val="2"/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773C715" w14:textId="77777777" w:rsidR="00025DEE" w:rsidRPr="00904B4C" w:rsidRDefault="00025DEE" w:rsidP="00025DEE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FA92227" w14:textId="77777777" w:rsidR="00025DEE" w:rsidRPr="00904B4C" w:rsidRDefault="00025DEE" w:rsidP="00025DEE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025DEE" w:rsidRPr="00904B4C" w14:paraId="5698FADE" w14:textId="77777777" w:rsidTr="00025DEE">
        <w:trPr>
          <w:gridAfter w:val="2"/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54813EB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3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2930E2DB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37BC625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E6D6A6F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025DEE" w:rsidRPr="00904B4C" w14:paraId="46D4EAA9" w14:textId="77777777" w:rsidTr="00025DEE">
        <w:trPr>
          <w:gridAfter w:val="2"/>
          <w:cantSplit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5DCE89F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025DEE" w:rsidRPr="00904B4C" w14:paraId="6BCD7249" w14:textId="77777777" w:rsidTr="00025DEE">
        <w:trPr>
          <w:gridAfter w:val="2"/>
          <w:cantSplit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210"/>
              <w:gridCol w:w="548"/>
              <w:gridCol w:w="2196"/>
              <w:gridCol w:w="563"/>
            </w:tblGrid>
            <w:tr w:rsidR="00025DEE" w:rsidRPr="00904B4C" w14:paraId="5DA5F78A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43A64B5D" w14:textId="35148C6E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egression Test for Funnel Plot Asymmetry</w:t>
                  </w:r>
                  <w:r w:rsidR="00491F15" w:rsidRPr="00904B4C">
                    <w:rPr>
                      <w:rFonts w:ascii="Cambria" w:hAnsi="Cambria"/>
                      <w:sz w:val="22"/>
                      <w:szCs w:val="22"/>
                    </w:rPr>
                    <w:t xml:space="preserve"> (Egger’s test) </w:t>
                  </w:r>
                </w:p>
              </w:tc>
            </w:tr>
            <w:tr w:rsidR="00025DEE" w:rsidRPr="00904B4C" w14:paraId="0D10F87F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43165149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Z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4A39236D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025DEE" w:rsidRPr="00904B4C" w14:paraId="17A094CE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5F19E931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2.234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0013DA77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14B0BCA8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025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5B424010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025DEE" w:rsidRPr="00904B4C" w14:paraId="76D199AA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06794ED3" w14:textId="77777777" w:rsidR="00025DEE" w:rsidRPr="00904B4C" w:rsidRDefault="00025DEE" w:rsidP="00025DEE">
                  <w:pPr>
                    <w:framePr w:hSpace="180" w:wrap="around" w:vAnchor="text" w:hAnchor="text" w:y="1"/>
                    <w:suppressOverlap/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</w:tbl>
          <w:p w14:paraId="2245D372" w14:textId="77777777" w:rsidR="00025DEE" w:rsidRPr="00904B4C" w:rsidRDefault="00025DEE" w:rsidP="00025DEE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205755DC" w14:textId="104340FB" w:rsidR="00335AB5" w:rsidRPr="00904B4C" w:rsidRDefault="00025DEE" w:rsidP="006C54DA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</w:rPr>
        <w:br w:type="textWrapping" w:clear="all"/>
      </w:r>
    </w:p>
    <w:p w14:paraId="1EF8BBD3" w14:textId="77777777" w:rsidR="007742C4" w:rsidRPr="00904B4C" w:rsidRDefault="007742C4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794600E8" w14:textId="5CCE13A5" w:rsidR="00932A3C" w:rsidRPr="00904B4C" w:rsidRDefault="00932A3C" w:rsidP="006C54DA">
      <w:pPr>
        <w:rPr>
          <w:rFonts w:ascii="Cambria" w:hAnsi="Cambria" w:cs="Calibri"/>
          <w:sz w:val="22"/>
          <w:szCs w:val="22"/>
          <w:lang w:val="en-US"/>
        </w:rPr>
      </w:pPr>
    </w:p>
    <w:p w14:paraId="6B7AF673" w14:textId="5155F215" w:rsidR="00126DE6" w:rsidRPr="00904B4C" w:rsidRDefault="00025DEE" w:rsidP="00B81562">
      <w:pPr>
        <w:rPr>
          <w:rFonts w:ascii="Cambria" w:hAnsi="Cambria" w:cs="Calibri"/>
          <w:sz w:val="22"/>
          <w:szCs w:val="22"/>
          <w:lang w:val="en-US"/>
        </w:rPr>
      </w:pPr>
      <w:r w:rsidRPr="00904B4C">
        <w:rPr>
          <w:rFonts w:ascii="Cambria" w:hAnsi="Cambria"/>
          <w:noProof/>
          <w:sz w:val="22"/>
          <w:szCs w:val="22"/>
        </w:rPr>
        <w:lastRenderedPageBreak/>
        <w:drawing>
          <wp:inline distT="0" distB="0" distL="0" distR="0" wp14:anchorId="6934E1F9" wp14:editId="2CCDFF33">
            <wp:extent cx="5731510" cy="4300855"/>
            <wp:effectExtent l="0" t="0" r="0" b="0"/>
            <wp:docPr id="1490621339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E2DE4B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4EC0718B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2EC0B7A1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78CFD78A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2B935FE3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503D14F0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371E455B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7B871242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7D6494F3" w14:textId="1F57849C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lastRenderedPageBreak/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17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tremors</w:t>
      </w:r>
    </w:p>
    <w:p w14:paraId="16B32EDB" w14:textId="77777777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</w:p>
    <w:p w14:paraId="3D496D92" w14:textId="52CE1380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tbl>
      <w:tblPr>
        <w:tblW w:w="6613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20"/>
        <w:gridCol w:w="812"/>
        <w:gridCol w:w="30"/>
        <w:gridCol w:w="579"/>
        <w:gridCol w:w="86"/>
        <w:gridCol w:w="30"/>
        <w:gridCol w:w="279"/>
        <w:gridCol w:w="279"/>
        <w:gridCol w:w="30"/>
        <w:gridCol w:w="917"/>
        <w:gridCol w:w="30"/>
        <w:gridCol w:w="821"/>
      </w:tblGrid>
      <w:tr w:rsidR="004A7FF7" w:rsidRPr="00904B4C" w14:paraId="64991DAE" w14:textId="77777777" w:rsidTr="004A7FF7">
        <w:trPr>
          <w:cantSplit/>
          <w:trHeight w:val="336"/>
          <w:tblHeader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082A94BF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4A7FF7" w:rsidRPr="00904B4C" w14:paraId="474ED85E" w14:textId="77777777" w:rsidTr="004A7FF7">
        <w:trPr>
          <w:cantSplit/>
          <w:trHeight w:val="336"/>
          <w:tblHeader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1148230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AD34D71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43182462" w14:textId="77777777" w:rsidTr="004A7FF7">
        <w:trPr>
          <w:cantSplit/>
          <w:trHeight w:val="336"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6CF72C7" w14:textId="3FF6EC3E" w:rsidR="004A7FF7" w:rsidRPr="00904B4C" w:rsidRDefault="008A48D0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6448</w:t>
            </w:r>
            <w:r w:rsidR="004A7FF7" w:rsidRPr="00904B4C">
              <w:rPr>
                <w:rFonts w:ascii="Cambria" w:hAnsi="Cambria"/>
                <w:sz w:val="22"/>
                <w:szCs w:val="22"/>
              </w:rPr>
              <w:t>.00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F7313F5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CD18BC7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5DEC08BD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68AED631" w14:textId="77777777" w:rsidTr="004A7FF7">
        <w:trPr>
          <w:cantSplit/>
          <w:trHeight w:val="336"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038A8C2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4A7FF7" w:rsidRPr="00904B4C" w14:paraId="646EE56C" w14:textId="77777777" w:rsidTr="004A7FF7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65C0D17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6D58D559" w14:textId="77777777" w:rsidTr="004A7FF7">
        <w:trPr>
          <w:cantSplit/>
          <w:trHeight w:val="336"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5DBB1671" w14:textId="6966C6DE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  <w:r w:rsidR="008A48D0" w:rsidRPr="00904B4C">
              <w:rPr>
                <w:rFonts w:ascii="Cambria" w:hAnsi="Cambria"/>
                <w:sz w:val="22"/>
                <w:szCs w:val="22"/>
              </w:rPr>
              <w:t xml:space="preserve"> (Begg’s test)</w:t>
            </w:r>
          </w:p>
        </w:tc>
      </w:tr>
      <w:tr w:rsidR="004A7FF7" w:rsidRPr="00904B4C" w14:paraId="6EC2950E" w14:textId="77777777" w:rsidTr="004A7FF7">
        <w:trPr>
          <w:gridAfter w:val="2"/>
          <w:cantSplit/>
          <w:trHeight w:val="336"/>
          <w:tblHeader/>
          <w:tblCellSpacing w:w="15" w:type="dxa"/>
        </w:trPr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3FDB18B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690DEDD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385E8927" w14:textId="77777777" w:rsidTr="004A7FF7">
        <w:trPr>
          <w:gridAfter w:val="2"/>
          <w:cantSplit/>
          <w:trHeight w:val="336"/>
          <w:tblCellSpacing w:w="15" w:type="dxa"/>
        </w:trPr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9DD32F2" w14:textId="60B12C01" w:rsidR="004A7FF7" w:rsidRPr="00904B4C" w:rsidRDefault="008A48D0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5F8474D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0D4498F" w14:textId="7AF4187B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8A48D0" w:rsidRPr="00904B4C">
              <w:rPr>
                <w:rFonts w:ascii="Cambria" w:hAnsi="Cambria"/>
                <w:sz w:val="22"/>
                <w:szCs w:val="22"/>
              </w:rPr>
              <w:t>4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B16E510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7CB64CFB" w14:textId="77777777" w:rsidTr="004A7FF7">
        <w:trPr>
          <w:gridAfter w:val="2"/>
          <w:cantSplit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DC07E34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1794756D" w14:textId="77777777" w:rsidTr="004A7FF7">
        <w:trPr>
          <w:gridAfter w:val="2"/>
          <w:cantSplit/>
          <w:trHeight w:val="344"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7703B02" w14:textId="0FCC9815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egression Test for Funnel Plot Asymmetry</w:t>
            </w:r>
            <w:r w:rsidR="008A48D0" w:rsidRPr="00904B4C">
              <w:rPr>
                <w:rFonts w:ascii="Cambria" w:hAnsi="Cambria"/>
                <w:sz w:val="22"/>
                <w:szCs w:val="22"/>
              </w:rPr>
              <w:t xml:space="preserve"> (Egger’s test)</w:t>
            </w:r>
          </w:p>
        </w:tc>
      </w:tr>
      <w:tr w:rsidR="004A7FF7" w:rsidRPr="00904B4C" w14:paraId="6C8E0871" w14:textId="77777777" w:rsidTr="004A7FF7">
        <w:trPr>
          <w:gridAfter w:val="5"/>
          <w:cantSplit/>
          <w:trHeight w:val="336"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56984D4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Z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C1995A1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6209757E" w14:textId="77777777" w:rsidTr="004A7FF7">
        <w:trPr>
          <w:gridAfter w:val="5"/>
          <w:cantSplit/>
          <w:trHeight w:val="336"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1FE6D7C8" w14:textId="564BC41D" w:rsidR="004A7FF7" w:rsidRPr="00904B4C" w:rsidRDefault="008A48D0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5F0C987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17030E3" w14:textId="5C59BBD3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8A48D0" w:rsidRPr="00904B4C">
              <w:rPr>
                <w:rFonts w:ascii="Cambria" w:hAnsi="Cambria"/>
                <w:sz w:val="22"/>
                <w:szCs w:val="22"/>
              </w:rPr>
              <w:t>620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38103D39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6DFE44E4" w14:textId="77777777" w:rsidTr="004A7FF7">
        <w:trPr>
          <w:gridAfter w:val="5"/>
          <w:cantSplit/>
          <w:tblCellSpacing w:w="15" w:type="dxa"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FED4F0C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4506563B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50242E64" w14:textId="46CEE693" w:rsidR="00014C53" w:rsidRPr="00904B4C" w:rsidRDefault="00014C53" w:rsidP="00014C53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2AE2E8DF" wp14:editId="0D064BD7">
            <wp:extent cx="7086600" cy="5727700"/>
            <wp:effectExtent l="0" t="0" r="0" b="6350"/>
            <wp:docPr id="45779107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86600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04B4C">
        <w:rPr>
          <w:rFonts w:ascii="Cambria" w:eastAsia="Times New Roman" w:hAnsi="Cambria" w:cs="Times New Roman"/>
          <w:kern w:val="0"/>
          <w:sz w:val="22"/>
          <w:szCs w:val="22"/>
          <w:lang w:eastAsia="en-IN"/>
          <w14:ligatures w14:val="none"/>
        </w:rPr>
        <w:t xml:space="preserve"> </w:t>
      </w:r>
    </w:p>
    <w:p w14:paraId="5E0C84DE" w14:textId="17148919" w:rsidR="00014C53" w:rsidRPr="00904B4C" w:rsidRDefault="00014C53" w:rsidP="00014C53">
      <w:pPr>
        <w:rPr>
          <w:rFonts w:ascii="Cambria" w:hAnsi="Cambria" w:cs="Calibri"/>
          <w:sz w:val="22"/>
          <w:szCs w:val="22"/>
        </w:rPr>
      </w:pPr>
    </w:p>
    <w:p w14:paraId="7D901BB1" w14:textId="77777777" w:rsidR="004A7FF7" w:rsidRPr="00904B4C" w:rsidRDefault="004A7FF7" w:rsidP="004A7FF7">
      <w:pPr>
        <w:rPr>
          <w:rFonts w:ascii="Cambria" w:hAnsi="Cambria" w:cs="Calibri"/>
          <w:sz w:val="22"/>
          <w:szCs w:val="22"/>
        </w:rPr>
      </w:pPr>
    </w:p>
    <w:p w14:paraId="48E673A4" w14:textId="77777777" w:rsidR="004A7FF7" w:rsidRPr="00904B4C" w:rsidRDefault="004A7FF7" w:rsidP="004A7FF7">
      <w:pPr>
        <w:rPr>
          <w:rFonts w:ascii="Cambria" w:hAnsi="Cambria" w:cs="Calibri"/>
          <w:sz w:val="22"/>
          <w:szCs w:val="22"/>
        </w:rPr>
      </w:pPr>
    </w:p>
    <w:p w14:paraId="3A4673FB" w14:textId="7AC13F95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18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pyramidal symptoms</w:t>
      </w:r>
    </w:p>
    <w:p w14:paraId="64DA3887" w14:textId="77777777" w:rsidR="004A7FF7" w:rsidRPr="00904B4C" w:rsidRDefault="004A7FF7" w:rsidP="004A7FF7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375"/>
        <w:gridCol w:w="700"/>
        <w:gridCol w:w="30"/>
        <w:gridCol w:w="775"/>
        <w:gridCol w:w="93"/>
        <w:gridCol w:w="30"/>
        <w:gridCol w:w="373"/>
        <w:gridCol w:w="373"/>
        <w:gridCol w:w="30"/>
        <w:gridCol w:w="925"/>
        <w:gridCol w:w="30"/>
        <w:gridCol w:w="715"/>
      </w:tblGrid>
      <w:tr w:rsidR="004A7FF7" w:rsidRPr="00904B4C" w14:paraId="571A325F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6448C77F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4A7FF7" w:rsidRPr="00904B4C" w14:paraId="3457FB15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30B3B2F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0EA374B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48C0B638" w14:textId="77777777" w:rsidTr="00611779">
        <w:trPr>
          <w:cantSplit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2E482F5F" w14:textId="2E065C40" w:rsidR="004A7FF7" w:rsidRPr="00904B4C" w:rsidRDefault="00491F15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2988</w:t>
            </w:r>
            <w:r w:rsidR="004A7FF7" w:rsidRPr="00904B4C">
              <w:rPr>
                <w:rFonts w:ascii="Cambria" w:hAnsi="Cambria"/>
                <w:sz w:val="22"/>
                <w:szCs w:val="22"/>
              </w:rPr>
              <w:t>.00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224E0D38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275DD3EE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55982498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4944A1E4" w14:textId="77777777" w:rsidTr="00611779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41B6028" w14:textId="705C1912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  <w:r w:rsidR="00491F15" w:rsidRPr="00904B4C">
              <w:rPr>
                <w:rFonts w:ascii="Cambria" w:hAnsi="Cambria"/>
                <w:sz w:val="22"/>
                <w:szCs w:val="22"/>
              </w:rPr>
              <w:t xml:space="preserve"> </w:t>
            </w:r>
          </w:p>
        </w:tc>
      </w:tr>
      <w:tr w:rsidR="004A7FF7" w:rsidRPr="00904B4C" w14:paraId="48445B44" w14:textId="77777777" w:rsidTr="00611779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69038CFB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4F0808B6" w14:textId="77777777" w:rsidTr="004A7FF7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3BB94E92" w14:textId="6FB56113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  <w:r w:rsidR="00491F15" w:rsidRPr="00904B4C">
              <w:rPr>
                <w:rFonts w:ascii="Cambria" w:hAnsi="Cambria"/>
                <w:sz w:val="22"/>
                <w:szCs w:val="22"/>
              </w:rPr>
              <w:t xml:space="preserve"> (Begg’s test)</w:t>
            </w:r>
          </w:p>
        </w:tc>
      </w:tr>
      <w:tr w:rsidR="004A7FF7" w:rsidRPr="00904B4C" w14:paraId="3C7A31E5" w14:textId="77777777" w:rsidTr="00611779">
        <w:trPr>
          <w:gridAfter w:val="2"/>
          <w:cantSplit/>
          <w:tblHeader/>
          <w:tblCellSpacing w:w="15" w:type="dxa"/>
        </w:trPr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2430783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083D473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20E8A840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6D9012C" w14:textId="31074365" w:rsidR="004A7FF7" w:rsidRPr="00904B4C" w:rsidRDefault="00491F15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24.214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3E0ECCCD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8D3A9D1" w14:textId="6702DF97" w:rsidR="004A7FF7" w:rsidRPr="00904B4C" w:rsidRDefault="00491F15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07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B268C7E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349553DF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88B5700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6B247926" w14:textId="77777777" w:rsidTr="004A7FF7">
        <w:trPr>
          <w:gridAfter w:val="2"/>
          <w:cantSplit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C90694D" w14:textId="712DFBDA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egression Test for Funnel Plot Asymmetry</w:t>
            </w:r>
            <w:r w:rsidR="00491F15" w:rsidRPr="00904B4C">
              <w:rPr>
                <w:rFonts w:ascii="Cambria" w:hAnsi="Cambria"/>
                <w:sz w:val="22"/>
                <w:szCs w:val="22"/>
              </w:rPr>
              <w:t xml:space="preserve"> (Egger’s test)</w:t>
            </w:r>
          </w:p>
        </w:tc>
      </w:tr>
      <w:tr w:rsidR="004A7FF7" w:rsidRPr="00904B4C" w14:paraId="4AEBCD3B" w14:textId="77777777" w:rsidTr="00611779">
        <w:trPr>
          <w:gridAfter w:val="5"/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148A043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Z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A39151E" w14:textId="77777777" w:rsidR="004A7FF7" w:rsidRPr="00904B4C" w:rsidRDefault="004A7FF7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4A7FF7" w:rsidRPr="00904B4C" w14:paraId="4367B68D" w14:textId="77777777" w:rsidTr="00611779">
        <w:trPr>
          <w:gridAfter w:val="5"/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32D2627" w14:textId="59B5CFFD" w:rsidR="004A7FF7" w:rsidRPr="00904B4C" w:rsidRDefault="00491F15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3.08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061D7838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399ABD9" w14:textId="5EA592BD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491F15" w:rsidRPr="00904B4C">
              <w:rPr>
                <w:rFonts w:ascii="Cambria" w:hAnsi="Cambria"/>
                <w:sz w:val="22"/>
                <w:szCs w:val="22"/>
              </w:rPr>
              <w:t>3354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296283D1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4A7FF7" w:rsidRPr="00904B4C" w14:paraId="4A7DC096" w14:textId="77777777" w:rsidTr="00611779">
        <w:trPr>
          <w:gridAfter w:val="5"/>
          <w:cantSplit/>
          <w:tblCellSpacing w:w="15" w:type="dxa"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7CD31FF4" w14:textId="77777777" w:rsidR="004A7FF7" w:rsidRPr="00904B4C" w:rsidRDefault="004A7FF7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744E6F73" w14:textId="1537DDB2" w:rsidR="004A7FF7" w:rsidRPr="00904B4C" w:rsidRDefault="004A7FF7" w:rsidP="004A7FF7">
      <w:pPr>
        <w:rPr>
          <w:rFonts w:ascii="Cambria" w:hAnsi="Cambria"/>
          <w:noProof/>
          <w:sz w:val="22"/>
          <w:szCs w:val="22"/>
        </w:rPr>
      </w:pPr>
    </w:p>
    <w:p w14:paraId="2522E4FF" w14:textId="62B13C6D" w:rsidR="00186082" w:rsidRPr="00904B4C" w:rsidRDefault="00491F15" w:rsidP="004A7FF7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34984640" wp14:editId="02A84907">
            <wp:extent cx="6546215" cy="5727700"/>
            <wp:effectExtent l="0" t="0" r="6985" b="6350"/>
            <wp:docPr id="92732556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6EEF3B" w14:textId="1C786FF1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lastRenderedPageBreak/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19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oculomotor abnormalities</w:t>
      </w:r>
    </w:p>
    <w:p w14:paraId="121C2F2D" w14:textId="77777777" w:rsidR="00186082" w:rsidRPr="00904B4C" w:rsidRDefault="00186082" w:rsidP="004A7FF7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514"/>
        <w:gridCol w:w="560"/>
        <w:gridCol w:w="360"/>
        <w:gridCol w:w="360"/>
        <w:gridCol w:w="560"/>
        <w:gridCol w:w="30"/>
        <w:gridCol w:w="660"/>
        <w:gridCol w:w="30"/>
        <w:gridCol w:w="882"/>
        <w:gridCol w:w="30"/>
        <w:gridCol w:w="575"/>
      </w:tblGrid>
      <w:tr w:rsidR="00767633" w:rsidRPr="00904B4C" w14:paraId="3D416F0D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11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5208F8E6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767633" w:rsidRPr="00904B4C" w14:paraId="2D2F0ED4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7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24E1FA4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A2088DB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1ADDAD6F" w14:textId="77777777" w:rsidTr="00611779">
        <w:trPr>
          <w:cantSplit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158A99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37108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16FDAA1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7B233039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0FFDE8EE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22EF6361" w14:textId="77777777" w:rsidTr="00611779">
        <w:trPr>
          <w:cantSplit/>
          <w:tblCellSpacing w:w="15" w:type="dxa"/>
        </w:trPr>
        <w:tc>
          <w:tcPr>
            <w:tcW w:w="0" w:type="auto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5532CED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767633" w:rsidRPr="00904B4C" w14:paraId="09E0788A" w14:textId="77777777" w:rsidTr="00611779">
        <w:trPr>
          <w:cantSplit/>
          <w:tblCellSpacing w:w="15" w:type="dxa"/>
        </w:trPr>
        <w:tc>
          <w:tcPr>
            <w:tcW w:w="0" w:type="auto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54C44D90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2B753563" w14:textId="77777777" w:rsidTr="00767633">
        <w:trPr>
          <w:cantSplit/>
          <w:tblCellSpacing w:w="15" w:type="dxa"/>
        </w:trPr>
        <w:tc>
          <w:tcPr>
            <w:tcW w:w="0" w:type="auto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AD36923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</w:p>
        </w:tc>
      </w:tr>
      <w:tr w:rsidR="00767633" w:rsidRPr="00904B4C" w14:paraId="441A3946" w14:textId="77777777" w:rsidTr="00611779">
        <w:trPr>
          <w:gridAfter w:val="2"/>
          <w:cantSplit/>
          <w:tblHeader/>
          <w:tblCellSpacing w:w="15" w:type="dxa"/>
        </w:trPr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A8DF05B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24AA149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678672C3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D13FE6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-0.53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313BCA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67399A46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27E06B70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569A6E69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9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BEDA332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17855A17" w14:textId="77777777" w:rsidTr="00767633">
        <w:trPr>
          <w:gridAfter w:val="2"/>
          <w:cantSplit/>
          <w:tblCellSpacing w:w="15" w:type="dxa"/>
        </w:trPr>
        <w:tc>
          <w:tcPr>
            <w:tcW w:w="0" w:type="auto"/>
            <w:gridSpan w:val="9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1D0EF9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egression Test for Funnel Plot Asymmetry</w:t>
            </w:r>
          </w:p>
        </w:tc>
      </w:tr>
      <w:tr w:rsidR="00767633" w:rsidRPr="00904B4C" w14:paraId="2FF60676" w14:textId="77777777" w:rsidTr="00611779">
        <w:trPr>
          <w:gridAfter w:val="6"/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1DDE817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Z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91D9BFC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16ED741A" w14:textId="77777777" w:rsidTr="00611779">
        <w:trPr>
          <w:gridAfter w:val="6"/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C62B6A2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-4.6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2052F8E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BFE381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2BAE4E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42DE2FC4" w14:textId="77777777" w:rsidTr="00611779">
        <w:trPr>
          <w:gridAfter w:val="6"/>
          <w:cantSplit/>
          <w:tblCellSpacing w:w="15" w:type="dxa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E8BC3A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23F85160" w14:textId="72C1AE59" w:rsidR="00767633" w:rsidRPr="00904B4C" w:rsidRDefault="00767633" w:rsidP="004A7FF7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/>
          <w:noProof/>
          <w:sz w:val="22"/>
          <w:szCs w:val="22"/>
        </w:rPr>
        <w:lastRenderedPageBreak/>
        <w:drawing>
          <wp:inline distT="0" distB="0" distL="0" distR="0" wp14:anchorId="0B4A772F" wp14:editId="42CAFA73">
            <wp:extent cx="5731510" cy="4300855"/>
            <wp:effectExtent l="0" t="0" r="0" b="0"/>
            <wp:docPr id="1596462048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584B04" w14:textId="626EBF11" w:rsidR="00767633" w:rsidRPr="00904B4C" w:rsidRDefault="00767633" w:rsidP="004A7FF7">
      <w:pPr>
        <w:rPr>
          <w:rFonts w:ascii="Cambria" w:hAnsi="Cambria" w:cs="Calibri"/>
          <w:sz w:val="22"/>
          <w:szCs w:val="22"/>
        </w:rPr>
      </w:pPr>
    </w:p>
    <w:p w14:paraId="63C251F2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000B201D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178AFEF5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6C8A7AF5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529F37B4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554BA14E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03A7074F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58F4084A" w14:textId="2CA55962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lastRenderedPageBreak/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20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nystagmus</w:t>
      </w:r>
    </w:p>
    <w:p w14:paraId="24EEEE61" w14:textId="77777777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</w:p>
    <w:p w14:paraId="56EF1573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96"/>
        <w:gridCol w:w="552"/>
        <w:gridCol w:w="494"/>
        <w:gridCol w:w="394"/>
        <w:gridCol w:w="652"/>
        <w:gridCol w:w="30"/>
        <w:gridCol w:w="800"/>
        <w:gridCol w:w="30"/>
        <w:gridCol w:w="963"/>
        <w:gridCol w:w="45"/>
        <w:gridCol w:w="567"/>
      </w:tblGrid>
      <w:tr w:rsidR="00767633" w:rsidRPr="00904B4C" w14:paraId="24970097" w14:textId="77777777" w:rsidTr="003753D8">
        <w:trPr>
          <w:cantSplit/>
          <w:tblHeader/>
          <w:tblCellSpacing w:w="15" w:type="dxa"/>
        </w:trPr>
        <w:tc>
          <w:tcPr>
            <w:tcW w:w="7563" w:type="dxa"/>
            <w:gridSpan w:val="11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3ECEF4ED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767633" w:rsidRPr="00904B4C" w14:paraId="241621A4" w14:textId="77777777" w:rsidTr="003753D8">
        <w:trPr>
          <w:cantSplit/>
          <w:tblHeader/>
          <w:tblCellSpacing w:w="15" w:type="dxa"/>
        </w:trPr>
        <w:tc>
          <w:tcPr>
            <w:tcW w:w="5973" w:type="dxa"/>
            <w:gridSpan w:val="7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FFE6830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1560" w:type="dxa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DEFD047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6FDA2B33" w14:textId="77777777" w:rsidTr="003753D8">
        <w:trPr>
          <w:cantSplit/>
          <w:tblCellSpacing w:w="15" w:type="dxa"/>
        </w:trPr>
        <w:tc>
          <w:tcPr>
            <w:tcW w:w="5173" w:type="dxa"/>
            <w:gridSpan w:val="6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0154F26" w14:textId="602F3A2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2</w:t>
            </w:r>
            <w:r w:rsidR="003753D8" w:rsidRPr="00904B4C">
              <w:rPr>
                <w:rFonts w:ascii="Cambria" w:hAnsi="Cambria"/>
                <w:sz w:val="22"/>
                <w:szCs w:val="22"/>
              </w:rPr>
              <w:t>8700</w:t>
            </w:r>
            <w:r w:rsidRPr="00904B4C">
              <w:rPr>
                <w:rFonts w:ascii="Cambria" w:hAnsi="Cambria"/>
                <w:sz w:val="22"/>
                <w:szCs w:val="22"/>
              </w:rPr>
              <w:t>.000</w:t>
            </w:r>
          </w:p>
        </w:tc>
        <w:tc>
          <w:tcPr>
            <w:tcW w:w="770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C8A0B9E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1008" w:type="dxa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66EC89A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522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1B6AEB86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78B8295F" w14:textId="77777777" w:rsidTr="003753D8">
        <w:trPr>
          <w:cantSplit/>
          <w:tblCellSpacing w:w="15" w:type="dxa"/>
        </w:trPr>
        <w:tc>
          <w:tcPr>
            <w:tcW w:w="7563" w:type="dxa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FB83439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767633" w:rsidRPr="00904B4C" w14:paraId="561CCC6E" w14:textId="77777777" w:rsidTr="003753D8">
        <w:trPr>
          <w:cantSplit/>
          <w:tblCellSpacing w:w="15" w:type="dxa"/>
        </w:trPr>
        <w:tc>
          <w:tcPr>
            <w:tcW w:w="7563" w:type="dxa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C182A55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0960FA97" w14:textId="77777777" w:rsidTr="003753D8">
        <w:trPr>
          <w:cantSplit/>
          <w:tblCellSpacing w:w="15" w:type="dxa"/>
        </w:trPr>
        <w:tc>
          <w:tcPr>
            <w:tcW w:w="7563" w:type="dxa"/>
            <w:gridSpan w:val="11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42638E1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</w:p>
        </w:tc>
      </w:tr>
      <w:tr w:rsidR="00767633" w:rsidRPr="00904B4C" w14:paraId="1D348985" w14:textId="77777777" w:rsidTr="003753D8">
        <w:trPr>
          <w:gridAfter w:val="2"/>
          <w:wAfter w:w="567" w:type="dxa"/>
          <w:cantSplit/>
          <w:tblHeader/>
          <w:tblCellSpacing w:w="15" w:type="dxa"/>
        </w:trPr>
        <w:tc>
          <w:tcPr>
            <w:tcW w:w="5143" w:type="dxa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87A2714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1793" w:type="dxa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13A1B42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53E64E9C" w14:textId="77777777" w:rsidTr="003753D8">
        <w:trPr>
          <w:gridAfter w:val="2"/>
          <w:wAfter w:w="567" w:type="dxa"/>
          <w:cantSplit/>
          <w:tblCellSpacing w:w="15" w:type="dxa"/>
        </w:trPr>
        <w:tc>
          <w:tcPr>
            <w:tcW w:w="4097" w:type="dxa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38C854B" w14:textId="308DB3A8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-</w:t>
            </w:r>
            <w:r w:rsidR="003753D8" w:rsidRPr="00904B4C">
              <w:rPr>
                <w:rFonts w:ascii="Cambria" w:hAnsi="Cambria"/>
                <w:sz w:val="22"/>
                <w:szCs w:val="22"/>
              </w:rPr>
              <w:t>9</w:t>
            </w:r>
          </w:p>
        </w:tc>
        <w:tc>
          <w:tcPr>
            <w:tcW w:w="1016" w:type="dxa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0E236C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830" w:type="dxa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415C7AC3" w14:textId="050BAEE5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3753D8" w:rsidRPr="00904B4C">
              <w:rPr>
                <w:rFonts w:ascii="Cambria" w:hAnsi="Cambria"/>
                <w:sz w:val="22"/>
                <w:szCs w:val="22"/>
              </w:rPr>
              <w:t>8507</w:t>
            </w:r>
          </w:p>
        </w:tc>
        <w:tc>
          <w:tcPr>
            <w:tcW w:w="933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13DE581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718280EE" w14:textId="77777777" w:rsidTr="003753D8">
        <w:trPr>
          <w:gridAfter w:val="2"/>
          <w:wAfter w:w="567" w:type="dxa"/>
          <w:cantSplit/>
          <w:tblCellSpacing w:w="15" w:type="dxa"/>
        </w:trPr>
        <w:tc>
          <w:tcPr>
            <w:tcW w:w="6966" w:type="dxa"/>
            <w:gridSpan w:val="9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56291DC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311AF170" w14:textId="77777777" w:rsidTr="003753D8">
        <w:trPr>
          <w:gridAfter w:val="2"/>
          <w:wAfter w:w="567" w:type="dxa"/>
          <w:cantSplit/>
          <w:tblCellSpacing w:w="15" w:type="dxa"/>
        </w:trPr>
        <w:tc>
          <w:tcPr>
            <w:tcW w:w="6966" w:type="dxa"/>
            <w:gridSpan w:val="9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DF87E8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egression Test for Funnel Plot Asymmetry</w:t>
            </w:r>
          </w:p>
        </w:tc>
      </w:tr>
      <w:tr w:rsidR="00767633" w:rsidRPr="00904B4C" w14:paraId="27B45F33" w14:textId="77777777" w:rsidTr="003753D8">
        <w:trPr>
          <w:gridAfter w:val="6"/>
          <w:wAfter w:w="2390" w:type="dxa"/>
          <w:cantSplit/>
          <w:tblHeader/>
          <w:tblCellSpacing w:w="15" w:type="dxa"/>
        </w:trPr>
        <w:tc>
          <w:tcPr>
            <w:tcW w:w="3603" w:type="dxa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1AD1AD8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Z</w:t>
            </w:r>
          </w:p>
        </w:tc>
        <w:tc>
          <w:tcPr>
            <w:tcW w:w="1510" w:type="dxa"/>
            <w:gridSpan w:val="3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8EBC369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2535D385" w14:textId="77777777" w:rsidTr="003753D8">
        <w:trPr>
          <w:gridAfter w:val="6"/>
          <w:wAfter w:w="2390" w:type="dxa"/>
          <w:cantSplit/>
          <w:tblCellSpacing w:w="15" w:type="dxa"/>
        </w:trPr>
        <w:tc>
          <w:tcPr>
            <w:tcW w:w="3051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4DB4E904" w14:textId="1B059515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-</w:t>
            </w:r>
            <w:r w:rsidR="003753D8" w:rsidRPr="00904B4C">
              <w:rPr>
                <w:rFonts w:ascii="Cambria" w:hAnsi="Cambria"/>
                <w:sz w:val="22"/>
                <w:szCs w:val="22"/>
              </w:rPr>
              <w:t>0.4514</w:t>
            </w:r>
          </w:p>
        </w:tc>
        <w:tc>
          <w:tcPr>
            <w:tcW w:w="522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305C0ED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858" w:type="dxa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6B29736" w14:textId="1775A59E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3753D8" w:rsidRPr="00904B4C">
              <w:rPr>
                <w:rFonts w:ascii="Cambria" w:hAnsi="Cambria"/>
                <w:sz w:val="22"/>
                <w:szCs w:val="22"/>
              </w:rPr>
              <w:t>7257</w:t>
            </w:r>
            <w:r w:rsidRPr="00904B4C">
              <w:rPr>
                <w:rFonts w:ascii="Cambria" w:hAnsi="Cambria"/>
                <w:sz w:val="22"/>
                <w:szCs w:val="22"/>
              </w:rPr>
              <w:t>9</w:t>
            </w:r>
          </w:p>
        </w:tc>
        <w:tc>
          <w:tcPr>
            <w:tcW w:w="622" w:type="dxa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1C5FE08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301A983A" w14:textId="77777777" w:rsidTr="003753D8">
        <w:trPr>
          <w:gridAfter w:val="6"/>
          <w:wAfter w:w="2390" w:type="dxa"/>
          <w:cantSplit/>
          <w:tblCellSpacing w:w="15" w:type="dxa"/>
        </w:trPr>
        <w:tc>
          <w:tcPr>
            <w:tcW w:w="5143" w:type="dxa"/>
            <w:gridSpan w:val="5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D005070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53F0A35D" w14:textId="4325CB1F" w:rsidR="003753D8" w:rsidRPr="00904B4C" w:rsidRDefault="003753D8" w:rsidP="003753D8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21DDC58E" wp14:editId="44D035AF">
            <wp:extent cx="6546215" cy="5727700"/>
            <wp:effectExtent l="0" t="0" r="6985" b="6350"/>
            <wp:docPr id="203548657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AF102C" w14:textId="0B423EAE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57C5D5AC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5BA30691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425ECD57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7CAFDA0A" w14:textId="03AE7B68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21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Dysarthria</w:t>
      </w:r>
    </w:p>
    <w:p w14:paraId="014CBDD4" w14:textId="77777777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</w:p>
    <w:p w14:paraId="09E08E31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13"/>
        <w:gridCol w:w="739"/>
        <w:gridCol w:w="30"/>
        <w:gridCol w:w="653"/>
        <w:gridCol w:w="93"/>
        <w:gridCol w:w="30"/>
        <w:gridCol w:w="312"/>
        <w:gridCol w:w="312"/>
        <w:gridCol w:w="30"/>
        <w:gridCol w:w="884"/>
        <w:gridCol w:w="30"/>
        <w:gridCol w:w="754"/>
      </w:tblGrid>
      <w:tr w:rsidR="00767633" w:rsidRPr="00904B4C" w14:paraId="6C145D31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78804642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767633" w:rsidRPr="00904B4C" w14:paraId="781287F4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8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4480D85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B3B96BC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30460BBB" w14:textId="77777777" w:rsidTr="00611779">
        <w:trPr>
          <w:cantSplit/>
          <w:tblCellSpacing w:w="15" w:type="dxa"/>
        </w:trPr>
        <w:tc>
          <w:tcPr>
            <w:tcW w:w="0" w:type="auto"/>
            <w:gridSpan w:val="6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79F69DC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7762.00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05103BDB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AD50292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38D075D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59E25EA1" w14:textId="77777777" w:rsidTr="00611779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0A3CCF1E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767633" w:rsidRPr="00904B4C" w14:paraId="4B4CCB17" w14:textId="77777777" w:rsidTr="00611779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5C55312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0623831E" w14:textId="77777777" w:rsidTr="00767633">
        <w:trPr>
          <w:cantSplit/>
          <w:tblCellSpacing w:w="15" w:type="dxa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3D913177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</w:p>
        </w:tc>
      </w:tr>
      <w:tr w:rsidR="00767633" w:rsidRPr="00904B4C" w14:paraId="7EA82B02" w14:textId="77777777" w:rsidTr="00611779">
        <w:trPr>
          <w:gridAfter w:val="2"/>
          <w:cantSplit/>
          <w:tblHeader/>
          <w:tblCellSpacing w:w="15" w:type="dxa"/>
        </w:trPr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B69C40F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39322BB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00B5ACF3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1486EC15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111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171B9AF4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19143465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4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372AD18C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45E735B4" w14:textId="77777777" w:rsidTr="00611779">
        <w:trPr>
          <w:gridAfter w:val="2"/>
          <w:cantSplit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54B88586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46CD9965" w14:textId="77777777" w:rsidTr="00767633">
        <w:trPr>
          <w:gridAfter w:val="2"/>
          <w:cantSplit/>
          <w:tblCellSpacing w:w="15" w:type="dxa"/>
        </w:trPr>
        <w:tc>
          <w:tcPr>
            <w:tcW w:w="0" w:type="auto"/>
            <w:gridSpan w:val="10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05C08C28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egression Test for Funnel Plot Asymmetry</w:t>
            </w:r>
          </w:p>
        </w:tc>
      </w:tr>
      <w:tr w:rsidR="00767633" w:rsidRPr="00904B4C" w14:paraId="68183075" w14:textId="77777777" w:rsidTr="00611779">
        <w:trPr>
          <w:gridAfter w:val="5"/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882A0BD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Z</w:t>
            </w:r>
          </w:p>
        </w:tc>
        <w:tc>
          <w:tcPr>
            <w:tcW w:w="0" w:type="auto"/>
            <w:gridSpan w:val="5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65D65D4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7C6FAD3F" w14:textId="77777777" w:rsidTr="00611779">
        <w:trPr>
          <w:gridAfter w:val="5"/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307EC6C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.6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62059EA2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CA39DED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090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BEE34E2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7EF536A7" w14:textId="77777777" w:rsidTr="00611779">
        <w:trPr>
          <w:gridAfter w:val="5"/>
          <w:cantSplit/>
          <w:tblCellSpacing w:w="15" w:type="dxa"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6356407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06BBA8FF" w14:textId="3FA5E084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/>
          <w:noProof/>
          <w:sz w:val="22"/>
          <w:szCs w:val="22"/>
        </w:rPr>
        <w:lastRenderedPageBreak/>
        <w:drawing>
          <wp:inline distT="0" distB="0" distL="0" distR="0" wp14:anchorId="59A310DA" wp14:editId="5FCA606C">
            <wp:extent cx="5731510" cy="4300855"/>
            <wp:effectExtent l="0" t="0" r="0" b="0"/>
            <wp:docPr id="317119715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D24814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  <w:lang w:val="en-US"/>
        </w:rPr>
      </w:pPr>
    </w:p>
    <w:p w14:paraId="15F593E5" w14:textId="77777777" w:rsidR="00186082" w:rsidRPr="00904B4C" w:rsidRDefault="00186082" w:rsidP="00767633">
      <w:pPr>
        <w:rPr>
          <w:rFonts w:ascii="Cambria" w:hAnsi="Cambria" w:cs="Calibri"/>
          <w:sz w:val="22"/>
          <w:szCs w:val="22"/>
          <w:lang w:val="en-US"/>
        </w:rPr>
      </w:pPr>
    </w:p>
    <w:p w14:paraId="2FAE5F56" w14:textId="77777777" w:rsidR="00186082" w:rsidRPr="00904B4C" w:rsidRDefault="00186082" w:rsidP="00767633">
      <w:pPr>
        <w:rPr>
          <w:rFonts w:ascii="Cambria" w:hAnsi="Cambria" w:cs="Calibri"/>
          <w:sz w:val="22"/>
          <w:szCs w:val="22"/>
          <w:lang w:val="en-US"/>
        </w:rPr>
      </w:pPr>
    </w:p>
    <w:p w14:paraId="211AAC7D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22FA76B7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5BC69C43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6FF0DCFF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6F1B3D75" w14:textId="77777777" w:rsidR="00904B4C" w:rsidRDefault="00904B4C" w:rsidP="00186082">
      <w:pPr>
        <w:rPr>
          <w:rFonts w:ascii="Cambria" w:hAnsi="Cambria" w:cs="Calibri"/>
          <w:sz w:val="22"/>
          <w:szCs w:val="22"/>
          <w:lang w:val="en-US"/>
        </w:rPr>
      </w:pPr>
    </w:p>
    <w:p w14:paraId="1A0CC50A" w14:textId="4D05FE5E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lastRenderedPageBreak/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2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Downbeat nystagmus</w:t>
      </w:r>
    </w:p>
    <w:p w14:paraId="4F8F3950" w14:textId="77777777" w:rsidR="00186082" w:rsidRPr="00904B4C" w:rsidRDefault="00186082" w:rsidP="00767633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53"/>
        <w:gridCol w:w="441"/>
        <w:gridCol w:w="1850"/>
        <w:gridCol w:w="456"/>
      </w:tblGrid>
      <w:tr w:rsidR="00767633" w:rsidRPr="00904B4C" w14:paraId="68A80AEA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1B640F34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767633" w:rsidRPr="00904B4C" w14:paraId="53273794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1B7A8B9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DD08265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32C2B958" w14:textId="77777777" w:rsidTr="00611779">
        <w:trPr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228C0F45" w14:textId="4CB536BA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</w:t>
            </w:r>
            <w:r w:rsidR="00804B21" w:rsidRPr="00904B4C">
              <w:rPr>
                <w:rFonts w:ascii="Cambria" w:hAnsi="Cambria"/>
                <w:sz w:val="22"/>
                <w:szCs w:val="22"/>
              </w:rPr>
              <w:t>7895</w:t>
            </w:r>
            <w:r w:rsidRPr="00904B4C">
              <w:rPr>
                <w:rFonts w:ascii="Cambria" w:hAnsi="Cambria"/>
                <w:sz w:val="22"/>
                <w:szCs w:val="22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232901F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18CFEF19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C14530B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737573A1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734D319E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767633" w:rsidRPr="00904B4C" w14:paraId="23ECC9C6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7BE1E3C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044258DD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2C098D94" w14:textId="6BA2858D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6A68D632" w14:textId="77777777" w:rsidR="004A7FF7" w:rsidRPr="00904B4C" w:rsidRDefault="004A7FF7" w:rsidP="004A7FF7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13"/>
        <w:gridCol w:w="718"/>
        <w:gridCol w:w="3449"/>
        <w:gridCol w:w="733"/>
      </w:tblGrid>
      <w:tr w:rsidR="00767633" w:rsidRPr="00904B4C" w14:paraId="426F57E0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11D56423" w14:textId="2DA33B33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Rank Correlation Test for Funnel Plot Asymmetry</w:t>
            </w:r>
            <w:r w:rsidR="00804B21" w:rsidRPr="00904B4C">
              <w:rPr>
                <w:rFonts w:ascii="Cambria" w:hAnsi="Cambria"/>
                <w:sz w:val="22"/>
                <w:szCs w:val="22"/>
              </w:rPr>
              <w:t xml:space="preserve"> (Begg’s test)</w:t>
            </w:r>
          </w:p>
        </w:tc>
      </w:tr>
      <w:tr w:rsidR="00767633" w:rsidRPr="00904B4C" w14:paraId="41ECD269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48AF8F4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Kendall's Tau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27D748C" w14:textId="77777777" w:rsidR="00767633" w:rsidRPr="00904B4C" w:rsidRDefault="00767633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767633" w:rsidRPr="00904B4C" w14:paraId="64EEF966" w14:textId="77777777" w:rsidTr="00611779">
        <w:trPr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550DEC9" w14:textId="154251BF" w:rsidR="00767633" w:rsidRPr="00904B4C" w:rsidRDefault="00804B21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A7F9A49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C4ED77C" w14:textId="19968A2B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0.</w:t>
            </w:r>
            <w:r w:rsidR="00804B21" w:rsidRPr="00904B4C">
              <w:rPr>
                <w:rFonts w:ascii="Cambria" w:hAnsi="Cambria"/>
                <w:sz w:val="22"/>
                <w:szCs w:val="22"/>
              </w:rPr>
              <w:t>98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47AD785A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16A1F597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3EE29CB1" w14:textId="77777777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767633" w:rsidRPr="00904B4C" w14:paraId="57B84833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403"/>
              <w:gridCol w:w="464"/>
              <w:gridCol w:w="2185"/>
              <w:gridCol w:w="479"/>
            </w:tblGrid>
            <w:tr w:rsidR="00767633" w:rsidRPr="00904B4C" w14:paraId="2457F072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3B6BC05" w14:textId="09BA40D9" w:rsidR="00767633" w:rsidRPr="00904B4C" w:rsidRDefault="00767633" w:rsidP="00767633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egression Test for Funnel Plot Asymmetry</w:t>
                  </w:r>
                  <w:r w:rsidR="00804B21" w:rsidRPr="00904B4C">
                    <w:rPr>
                      <w:rFonts w:ascii="Cambria" w:hAnsi="Cambria"/>
                      <w:sz w:val="22"/>
                      <w:szCs w:val="22"/>
                    </w:rPr>
                    <w:t xml:space="preserve"> (Egger’s test)</w:t>
                  </w:r>
                </w:p>
              </w:tc>
            </w:tr>
            <w:tr w:rsidR="00767633" w:rsidRPr="00904B4C" w14:paraId="3BB51515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CB01D14" w14:textId="77777777" w:rsidR="00767633" w:rsidRPr="00904B4C" w:rsidRDefault="00767633" w:rsidP="00767633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Z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6B587609" w14:textId="77777777" w:rsidR="00767633" w:rsidRPr="00904B4C" w:rsidRDefault="00767633" w:rsidP="00767633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767633" w:rsidRPr="00904B4C" w14:paraId="56C135F8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2CF689FE" w14:textId="5DF1B829" w:rsidR="00767633" w:rsidRPr="00904B4C" w:rsidRDefault="00767633" w:rsidP="00767633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-1.</w:t>
                  </w:r>
                  <w:r w:rsidR="00804B21" w:rsidRPr="00904B4C">
                    <w:rPr>
                      <w:rFonts w:ascii="Cambria" w:hAnsi="Cambria"/>
                      <w:sz w:val="22"/>
                      <w:szCs w:val="22"/>
                    </w:rPr>
                    <w:t>3302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09189411" w14:textId="77777777" w:rsidR="00767633" w:rsidRPr="00904B4C" w:rsidRDefault="00767633" w:rsidP="00767633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0EF50BE6" w14:textId="35A700DC" w:rsidR="00767633" w:rsidRPr="00904B4C" w:rsidRDefault="00767633" w:rsidP="00767633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</w:t>
                  </w:r>
                  <w:r w:rsidR="00804B21" w:rsidRPr="00904B4C">
                    <w:rPr>
                      <w:rFonts w:ascii="Cambria" w:hAnsi="Cambria"/>
                      <w:sz w:val="22"/>
                      <w:szCs w:val="22"/>
                    </w:rPr>
                    <w:t>516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69D6211D" w14:textId="77777777" w:rsidR="00767633" w:rsidRPr="00904B4C" w:rsidRDefault="00767633" w:rsidP="00767633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767633" w:rsidRPr="00904B4C" w14:paraId="345105A1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4D403C2A" w14:textId="77777777" w:rsidR="00767633" w:rsidRPr="00904B4C" w:rsidRDefault="00767633" w:rsidP="00767633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</w:tbl>
          <w:p w14:paraId="72E87861" w14:textId="6AF85BFB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  <w:p w14:paraId="0C669D96" w14:textId="13D2F48F" w:rsidR="00767633" w:rsidRPr="00904B4C" w:rsidRDefault="00767633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2A0B97E3" w14:textId="752AD153" w:rsidR="004A7FF7" w:rsidRPr="00904B4C" w:rsidRDefault="004A7FF7" w:rsidP="004A7FF7">
      <w:pPr>
        <w:rPr>
          <w:rFonts w:ascii="Cambria" w:hAnsi="Cambria" w:cs="Calibri"/>
          <w:sz w:val="22"/>
          <w:szCs w:val="22"/>
        </w:rPr>
      </w:pPr>
    </w:p>
    <w:p w14:paraId="32F5CD4B" w14:textId="77777777" w:rsidR="00186082" w:rsidRPr="00904B4C" w:rsidRDefault="00186082" w:rsidP="004A7FF7">
      <w:pPr>
        <w:rPr>
          <w:rFonts w:ascii="Cambria" w:hAnsi="Cambria" w:cs="Calibri"/>
          <w:sz w:val="22"/>
          <w:szCs w:val="22"/>
        </w:rPr>
      </w:pPr>
    </w:p>
    <w:p w14:paraId="713BB412" w14:textId="77777777" w:rsidR="00186082" w:rsidRPr="00904B4C" w:rsidRDefault="00186082" w:rsidP="004A7FF7">
      <w:pPr>
        <w:rPr>
          <w:rFonts w:ascii="Cambria" w:hAnsi="Cambria" w:cs="Calibri"/>
          <w:sz w:val="22"/>
          <w:szCs w:val="22"/>
        </w:rPr>
      </w:pPr>
    </w:p>
    <w:p w14:paraId="34682B0D" w14:textId="77777777" w:rsidR="00186082" w:rsidRPr="00904B4C" w:rsidRDefault="00186082" w:rsidP="004A7FF7">
      <w:pPr>
        <w:rPr>
          <w:rFonts w:ascii="Cambria" w:hAnsi="Cambria" w:cs="Calibri"/>
          <w:sz w:val="22"/>
          <w:szCs w:val="22"/>
        </w:rPr>
      </w:pPr>
    </w:p>
    <w:p w14:paraId="406FBFC4" w14:textId="617E7B2D" w:rsidR="00804B21" w:rsidRPr="00904B4C" w:rsidRDefault="00804B21" w:rsidP="00804B21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23CE67C5" wp14:editId="770CE593">
            <wp:extent cx="6546215" cy="5727700"/>
            <wp:effectExtent l="0" t="0" r="6985" b="6350"/>
            <wp:docPr id="185508367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708639" w14:textId="77777777" w:rsidR="00186082" w:rsidRPr="00904B4C" w:rsidRDefault="00186082" w:rsidP="004A7FF7">
      <w:pPr>
        <w:rPr>
          <w:rFonts w:ascii="Cambria" w:hAnsi="Cambria" w:cs="Calibri"/>
          <w:sz w:val="22"/>
          <w:szCs w:val="22"/>
        </w:rPr>
      </w:pPr>
    </w:p>
    <w:p w14:paraId="7AF273CF" w14:textId="603D14B6" w:rsidR="00186082" w:rsidRPr="00904B4C" w:rsidRDefault="00186082" w:rsidP="0018608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t>S</w:t>
      </w:r>
      <w:r w:rsidR="00804B21" w:rsidRPr="00904B4C">
        <w:rPr>
          <w:rFonts w:ascii="Cambria" w:hAnsi="Cambria" w:cs="Calibri"/>
          <w:sz w:val="22"/>
          <w:szCs w:val="22"/>
          <w:lang w:val="en-US"/>
        </w:rPr>
        <w:t xml:space="preserve"> </w:t>
      </w:r>
      <w:r w:rsidR="00904B4C">
        <w:rPr>
          <w:rFonts w:ascii="Cambria" w:hAnsi="Cambria" w:cs="Calibri"/>
          <w:sz w:val="22"/>
          <w:szCs w:val="22"/>
          <w:lang w:val="en-US"/>
        </w:rPr>
        <w:t>23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cerebellar ataxia</w:t>
      </w:r>
    </w:p>
    <w:p w14:paraId="7932D545" w14:textId="0385DF47" w:rsidR="008104DB" w:rsidRPr="00904B4C" w:rsidRDefault="008104DB" w:rsidP="00767633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15"/>
        <w:gridCol w:w="504"/>
        <w:gridCol w:w="2129"/>
        <w:gridCol w:w="519"/>
      </w:tblGrid>
      <w:tr w:rsidR="008104DB" w:rsidRPr="00904B4C" w14:paraId="09F944F0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2B557F16" w14:textId="77777777" w:rsidR="008104DB" w:rsidRPr="00904B4C" w:rsidRDefault="008104DB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8104DB" w:rsidRPr="00904B4C" w14:paraId="2100C538" w14:textId="77777777" w:rsidTr="00611779">
        <w:trPr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AD66BC7" w14:textId="77777777" w:rsidR="008104DB" w:rsidRPr="00904B4C" w:rsidRDefault="008104DB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EF17ACC" w14:textId="77777777" w:rsidR="008104DB" w:rsidRPr="00904B4C" w:rsidRDefault="008104DB" w:rsidP="0061177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8104DB" w:rsidRPr="00904B4C" w14:paraId="33739CE5" w14:textId="77777777" w:rsidTr="00611779">
        <w:trPr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59AB868" w14:textId="4B0D7941" w:rsidR="008104DB" w:rsidRPr="00904B4C" w:rsidRDefault="00014C53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48513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0BA13711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42CA2D04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612DC1E0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8104DB" w:rsidRPr="00904B4C" w14:paraId="1F0E44E2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7556D3F5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8104DB" w:rsidRPr="00904B4C" w14:paraId="62A5A3F4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873"/>
              <w:gridCol w:w="861"/>
              <w:gridCol w:w="30"/>
              <w:gridCol w:w="861"/>
              <w:gridCol w:w="30"/>
              <w:gridCol w:w="861"/>
              <w:gridCol w:w="30"/>
              <w:gridCol w:w="821"/>
            </w:tblGrid>
            <w:tr w:rsidR="008104DB" w:rsidRPr="00904B4C" w14:paraId="2D71CF00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078FA9CD" w14:textId="2424FDB7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ank Correlation Test for Funnel Plot Asymmetry</w:t>
                  </w:r>
                  <w:r w:rsidR="00014C53" w:rsidRPr="00904B4C">
                    <w:rPr>
                      <w:rFonts w:ascii="Cambria" w:hAnsi="Cambria"/>
                      <w:sz w:val="22"/>
                      <w:szCs w:val="22"/>
                    </w:rPr>
                    <w:t xml:space="preserve"> (Begg’s test)</w:t>
                  </w:r>
                </w:p>
              </w:tc>
            </w:tr>
            <w:tr w:rsidR="008104DB" w:rsidRPr="00904B4C" w14:paraId="6B2D0313" w14:textId="77777777" w:rsidTr="0061177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021F0F51" w14:textId="77777777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Kendall's Tau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7C9B4182" w14:textId="77777777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014C53" w:rsidRPr="00904B4C" w14:paraId="1FC74C70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38DBE192" w14:textId="40EEC3E0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-</w:t>
                  </w:r>
                  <w:r w:rsidR="00014C53" w:rsidRPr="00904B4C">
                    <w:rPr>
                      <w:rFonts w:ascii="Cambria" w:hAnsi="Cambria"/>
                      <w:sz w:val="22"/>
                      <w:szCs w:val="22"/>
                    </w:rPr>
                    <w:t>2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666966A4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7493A227" w14:textId="11088CFD" w:rsidR="008104DB" w:rsidRPr="00904B4C" w:rsidRDefault="00014C53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693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5EC0A6AE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8104DB" w:rsidRPr="00904B4C" w14:paraId="1F5D79B8" w14:textId="77777777" w:rsidTr="00611779">
              <w:trPr>
                <w:cantSplit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3BCC1564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8104DB" w:rsidRPr="00904B4C" w14:paraId="10ADF70A" w14:textId="77777777" w:rsidTr="0061177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885662F" w14:textId="31663EB6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egression Test for Funnel Plot Asymmetry</w:t>
                  </w:r>
                  <w:r w:rsidR="00014C53" w:rsidRPr="00904B4C">
                    <w:rPr>
                      <w:rFonts w:ascii="Cambria" w:hAnsi="Cambria"/>
                      <w:sz w:val="22"/>
                      <w:szCs w:val="22"/>
                    </w:rPr>
                    <w:t xml:space="preserve"> (Egger’s test)</w:t>
                  </w:r>
                </w:p>
              </w:tc>
            </w:tr>
            <w:tr w:rsidR="008104DB" w:rsidRPr="00904B4C" w14:paraId="739D0552" w14:textId="77777777" w:rsidTr="0061177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7CEAE590" w14:textId="77777777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Z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A75C896" w14:textId="77777777" w:rsidR="008104DB" w:rsidRPr="00904B4C" w:rsidRDefault="008104DB" w:rsidP="008104DB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014C53" w:rsidRPr="00904B4C" w14:paraId="3C4DF8E0" w14:textId="77777777" w:rsidTr="0061177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69E20B08" w14:textId="0D9F09BD" w:rsidR="008104DB" w:rsidRPr="00904B4C" w:rsidRDefault="00014C53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32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1FCE0FA5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3F3AE956" w14:textId="502D9BE2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</w:t>
                  </w:r>
                  <w:r w:rsidR="00014C53" w:rsidRPr="00904B4C">
                    <w:rPr>
                      <w:rFonts w:ascii="Cambria" w:hAnsi="Cambria"/>
                      <w:sz w:val="22"/>
                      <w:szCs w:val="22"/>
                    </w:rPr>
                    <w:t>745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52164B27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8104DB" w:rsidRPr="00904B4C" w14:paraId="4F54AFF7" w14:textId="77777777" w:rsidTr="0061177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16517DD2" w14:textId="77777777" w:rsidR="008104DB" w:rsidRPr="00904B4C" w:rsidRDefault="008104DB" w:rsidP="008104DB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</w:tbl>
          <w:p w14:paraId="65BAD258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</w:p>
          <w:p w14:paraId="2E3C8421" w14:textId="70889BAF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8104DB" w:rsidRPr="00904B4C" w14:paraId="0D3FB651" w14:textId="77777777" w:rsidTr="0061177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017554B8" w14:textId="77777777" w:rsidR="008104DB" w:rsidRPr="00904B4C" w:rsidRDefault="008104DB" w:rsidP="0061177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5178B325" w14:textId="77777777" w:rsidR="00767633" w:rsidRPr="00904B4C" w:rsidRDefault="00767633" w:rsidP="00767633">
      <w:pPr>
        <w:rPr>
          <w:rFonts w:ascii="Cambria" w:hAnsi="Cambria" w:cs="Calibri"/>
          <w:sz w:val="22"/>
          <w:szCs w:val="22"/>
        </w:rPr>
      </w:pPr>
    </w:p>
    <w:p w14:paraId="43D4700A" w14:textId="666A8FF8" w:rsidR="00014C53" w:rsidRPr="00904B4C" w:rsidRDefault="00014C53" w:rsidP="00014C53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7CC8F10D" wp14:editId="4BC24639">
            <wp:extent cx="6546215" cy="5727700"/>
            <wp:effectExtent l="0" t="0" r="6985" b="6350"/>
            <wp:docPr id="24226508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E1300" w14:textId="7B6382F8" w:rsidR="00014C53" w:rsidRPr="00904B4C" w:rsidRDefault="00014C53" w:rsidP="00014C53">
      <w:pPr>
        <w:rPr>
          <w:rFonts w:ascii="Cambria" w:hAnsi="Cambria" w:cs="Calibri"/>
          <w:sz w:val="22"/>
          <w:szCs w:val="22"/>
        </w:rPr>
      </w:pPr>
    </w:p>
    <w:p w14:paraId="03DF6439" w14:textId="6A0F228B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24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episodic symptoms</w:t>
      </w:r>
    </w:p>
    <w:p w14:paraId="57F00B8D" w14:textId="77777777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</w:p>
    <w:p w14:paraId="7CFE69ED" w14:textId="77777777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474"/>
        <w:gridCol w:w="498"/>
        <w:gridCol w:w="2104"/>
        <w:gridCol w:w="513"/>
      </w:tblGrid>
      <w:tr w:rsidR="001138F0" w:rsidRPr="00904B4C" w14:paraId="2ABA0DC4" w14:textId="77777777" w:rsidTr="005A04E9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2283860B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1138F0" w:rsidRPr="00904B4C" w14:paraId="6B6B39FE" w14:textId="77777777" w:rsidTr="005A04E9">
        <w:trPr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EAEF3C4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8CA7EB1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1138F0" w:rsidRPr="00904B4C" w14:paraId="053046BF" w14:textId="77777777" w:rsidTr="005A04E9">
        <w:trPr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0B9CC27B" w14:textId="01E7FC29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6609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17DDB03E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2EBEFFE9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706C48C3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1138F0" w:rsidRPr="00904B4C" w14:paraId="0C1FADE4" w14:textId="77777777" w:rsidTr="005A04E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2816C210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1138F0" w:rsidRPr="00904B4C" w14:paraId="6BA77339" w14:textId="77777777" w:rsidTr="005A04E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3315"/>
              <w:gridCol w:w="689"/>
              <w:gridCol w:w="30"/>
              <w:gridCol w:w="745"/>
              <w:gridCol w:w="30"/>
              <w:gridCol w:w="765"/>
              <w:gridCol w:w="30"/>
              <w:gridCol w:w="685"/>
            </w:tblGrid>
            <w:tr w:rsidR="001138F0" w:rsidRPr="00904B4C" w14:paraId="6C37AB29" w14:textId="77777777" w:rsidTr="005A04E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365EC1A5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ank Correlation Test for Funnel Plot Asymmetry (Begg’s test)</w:t>
                  </w:r>
                </w:p>
              </w:tc>
            </w:tr>
            <w:tr w:rsidR="001138F0" w:rsidRPr="00904B4C" w14:paraId="12DF502C" w14:textId="77777777" w:rsidTr="005A04E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2EAE2407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Kendall's Tau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69A8FC2E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1138F0" w:rsidRPr="00904B4C" w14:paraId="7F9F1F85" w14:textId="77777777" w:rsidTr="005A04E9">
              <w:trPr>
                <w:cantSplit/>
                <w:tblCellSpacing w:w="15" w:type="dxa"/>
              </w:trPr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1C136B33" w14:textId="6AD624EB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1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30043462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2C5A5790" w14:textId="0C4F204A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6914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20DDFF7D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275A7735" w14:textId="77777777" w:rsidTr="005A04E9">
              <w:trPr>
                <w:cantSplit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16892B9A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7D9D5B2D" w14:textId="77777777" w:rsidTr="005A04E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49BF1F0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egression Test for Funnel Plot Asymmetry (Egger’s test)</w:t>
                  </w:r>
                </w:p>
              </w:tc>
            </w:tr>
            <w:tr w:rsidR="001138F0" w:rsidRPr="00904B4C" w14:paraId="1226A209" w14:textId="77777777" w:rsidTr="005A04E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18BFC922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Z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1093D387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1138F0" w:rsidRPr="00904B4C" w14:paraId="20FDB2A9" w14:textId="77777777" w:rsidTr="005A04E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6F22EB63" w14:textId="271CABD3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2127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29AD370B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7525610F" w14:textId="13A047B9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8925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360961E7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22851E42" w14:textId="77777777" w:rsidTr="005A04E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3FBBCBC5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</w:tbl>
          <w:p w14:paraId="67E68DB6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  <w:p w14:paraId="12D760C0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1138F0" w:rsidRPr="00904B4C" w14:paraId="16D0F58D" w14:textId="77777777" w:rsidTr="005A04E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3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11FC4ADF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40EBCC36" w14:textId="77777777" w:rsidR="004A7FF7" w:rsidRPr="00904B4C" w:rsidRDefault="004A7FF7" w:rsidP="00B81562">
      <w:pPr>
        <w:rPr>
          <w:rFonts w:ascii="Cambria" w:hAnsi="Cambria" w:cs="Calibri"/>
          <w:sz w:val="22"/>
          <w:szCs w:val="22"/>
        </w:rPr>
      </w:pPr>
    </w:p>
    <w:p w14:paraId="2EF30851" w14:textId="77777777" w:rsidR="001138F0" w:rsidRPr="00904B4C" w:rsidRDefault="001138F0" w:rsidP="00B81562">
      <w:pPr>
        <w:rPr>
          <w:rFonts w:ascii="Cambria" w:hAnsi="Cambria" w:cs="Calibri"/>
          <w:sz w:val="22"/>
          <w:szCs w:val="22"/>
        </w:rPr>
      </w:pPr>
    </w:p>
    <w:p w14:paraId="36CAF7B3" w14:textId="210BD064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2FB7BC99" wp14:editId="7DA205B7">
            <wp:extent cx="6546215" cy="5727700"/>
            <wp:effectExtent l="0" t="0" r="6985" b="6350"/>
            <wp:docPr id="30655288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A88C9A" w14:textId="5FDAD8CB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sz w:val="22"/>
          <w:szCs w:val="22"/>
          <w:lang w:val="en-US"/>
        </w:rPr>
        <w:lastRenderedPageBreak/>
        <w:t>S</w:t>
      </w:r>
      <w:r w:rsidR="00904B4C">
        <w:rPr>
          <w:rFonts w:ascii="Cambria" w:hAnsi="Cambria" w:cs="Calibri"/>
          <w:sz w:val="22"/>
          <w:szCs w:val="22"/>
          <w:lang w:val="en-US"/>
        </w:rPr>
        <w:t>25</w:t>
      </w:r>
      <w:r w:rsidRPr="00904B4C">
        <w:rPr>
          <w:rFonts w:ascii="Cambria" w:hAnsi="Cambria" w:cs="Calibri"/>
          <w:sz w:val="22"/>
          <w:szCs w:val="22"/>
          <w:lang w:val="en-US"/>
        </w:rPr>
        <w:t xml:space="preserve">: </w:t>
      </w:r>
      <w:r w:rsidRPr="00904B4C">
        <w:rPr>
          <w:rFonts w:ascii="Cambria" w:hAnsi="Cambria" w:cs="Calibri"/>
          <w:sz w:val="22"/>
          <w:szCs w:val="22"/>
        </w:rPr>
        <w:t>Publication-bias statistics and funnel plot for dysautonomia</w:t>
      </w:r>
    </w:p>
    <w:p w14:paraId="0A26BD46" w14:textId="77777777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</w:p>
    <w:p w14:paraId="0B37EB4B" w14:textId="77777777" w:rsidR="001138F0" w:rsidRPr="00904B4C" w:rsidRDefault="001138F0" w:rsidP="001138F0">
      <w:pPr>
        <w:rPr>
          <w:rFonts w:ascii="Cambria" w:hAnsi="Cambria" w:cs="Calibri"/>
          <w:sz w:val="22"/>
          <w:szCs w:val="22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93"/>
        <w:gridCol w:w="529"/>
        <w:gridCol w:w="2232"/>
        <w:gridCol w:w="544"/>
      </w:tblGrid>
      <w:tr w:rsidR="001138F0" w:rsidRPr="00904B4C" w14:paraId="6C76E2A9" w14:textId="77777777" w:rsidTr="005A04E9">
        <w:trPr>
          <w:cantSplit/>
          <w:tblHeader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14:paraId="7B4A4CF2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Fail-Safe N Analysis (File Drawer Analysis)</w:t>
            </w:r>
          </w:p>
        </w:tc>
      </w:tr>
      <w:tr w:rsidR="001138F0" w:rsidRPr="00904B4C" w14:paraId="52BCFCD7" w14:textId="77777777" w:rsidTr="005A04E9">
        <w:trPr>
          <w:cantSplit/>
          <w:tblHeader/>
          <w:tblCellSpacing w:w="15" w:type="dxa"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7E26C40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Fail-safe 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333333"/>
              <w:right w:val="nil"/>
            </w:tcBorders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45F9AA8" w14:textId="77777777" w:rsidR="001138F0" w:rsidRPr="00904B4C" w:rsidRDefault="001138F0" w:rsidP="005A04E9">
            <w:pPr>
              <w:rPr>
                <w:rFonts w:ascii="Cambria" w:hAnsi="Cambria"/>
                <w:b/>
                <w:bCs/>
                <w:sz w:val="22"/>
                <w:szCs w:val="22"/>
              </w:rPr>
            </w:pPr>
            <w:r w:rsidRPr="00904B4C">
              <w:rPr>
                <w:rFonts w:ascii="Cambria" w:hAnsi="Cambria"/>
                <w:b/>
                <w:bCs/>
                <w:sz w:val="22"/>
                <w:szCs w:val="22"/>
              </w:rPr>
              <w:t>p</w:t>
            </w:r>
          </w:p>
        </w:tc>
      </w:tr>
      <w:tr w:rsidR="001138F0" w:rsidRPr="00904B4C" w14:paraId="00CFF980" w14:textId="77777777" w:rsidTr="005A04E9">
        <w:trPr>
          <w:cantSplit/>
          <w:tblCellSpacing w:w="15" w:type="dxa"/>
        </w:trPr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373CADD5" w14:textId="0DDD5350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1527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2DE5832C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120" w:type="dxa"/>
              <w:bottom w:w="120" w:type="dxa"/>
              <w:right w:w="0" w:type="dxa"/>
            </w:tcMar>
            <w:vAlign w:val="center"/>
            <w:hideMark/>
          </w:tcPr>
          <w:p w14:paraId="58E5EAB3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&lt;</w:t>
            </w:r>
            <w:r w:rsidRPr="00904B4C">
              <w:rPr>
                <w:rFonts w:ascii="Cambria" w:hAnsi="Cambria" w:cs="Arial"/>
                <w:sz w:val="22"/>
                <w:szCs w:val="22"/>
              </w:rPr>
              <w:t> </w:t>
            </w:r>
            <w:r w:rsidRPr="00904B4C">
              <w:rPr>
                <w:rFonts w:ascii="Cambria" w:hAnsi="Cambria"/>
                <w:sz w:val="22"/>
                <w:szCs w:val="22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333333"/>
              <w:right w:val="nil"/>
            </w:tcBorders>
            <w:tcMar>
              <w:top w:w="120" w:type="dxa"/>
              <w:left w:w="30" w:type="dxa"/>
              <w:bottom w:w="120" w:type="dxa"/>
              <w:right w:w="120" w:type="dxa"/>
            </w:tcMar>
            <w:vAlign w:val="center"/>
            <w:hideMark/>
          </w:tcPr>
          <w:p w14:paraId="0769CC51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</w:tr>
      <w:tr w:rsidR="001138F0" w:rsidRPr="00904B4C" w14:paraId="24FC35A0" w14:textId="77777777" w:rsidTr="005A04E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  <w:hideMark/>
          </w:tcPr>
          <w:p w14:paraId="45A34E36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  <w:r w:rsidRPr="00904B4C">
              <w:rPr>
                <w:rFonts w:ascii="Cambria" w:hAnsi="Cambria"/>
                <w:sz w:val="22"/>
                <w:szCs w:val="22"/>
              </w:rPr>
              <w:t>Note. Fail-safe N Calculation Using the Rosenthal Approach</w:t>
            </w:r>
          </w:p>
        </w:tc>
      </w:tr>
      <w:tr w:rsidR="001138F0" w:rsidRPr="00904B4C" w14:paraId="7708942F" w14:textId="77777777" w:rsidTr="005A04E9">
        <w:trPr>
          <w:cantSplit/>
          <w:tblCellSpacing w:w="15" w:type="dxa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tcMar>
              <w:top w:w="90" w:type="dxa"/>
              <w:left w:w="120" w:type="dxa"/>
              <w:bottom w:w="30" w:type="dxa"/>
              <w:right w:w="120" w:type="dxa"/>
            </w:tcMar>
            <w:vAlign w:val="center"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3404"/>
              <w:gridCol w:w="648"/>
              <w:gridCol w:w="30"/>
              <w:gridCol w:w="745"/>
              <w:gridCol w:w="30"/>
              <w:gridCol w:w="756"/>
              <w:gridCol w:w="30"/>
              <w:gridCol w:w="654"/>
            </w:tblGrid>
            <w:tr w:rsidR="001138F0" w:rsidRPr="00904B4C" w14:paraId="363662F9" w14:textId="77777777" w:rsidTr="005A04E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7AA20F6B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ank Correlation Test for Funnel Plot Asymmetry (Begg’s test)</w:t>
                  </w:r>
                </w:p>
              </w:tc>
            </w:tr>
            <w:tr w:rsidR="001138F0" w:rsidRPr="00904B4C" w14:paraId="4CF88C0B" w14:textId="77777777" w:rsidTr="005A04E9">
              <w:trPr>
                <w:cantSplit/>
                <w:tblHeader/>
                <w:tblCellSpacing w:w="15" w:type="dxa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F7FC1E6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Kendall's Tau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433E6D6B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1138F0" w:rsidRPr="00904B4C" w14:paraId="7B5267DC" w14:textId="77777777" w:rsidTr="005A04E9">
              <w:trPr>
                <w:cantSplit/>
                <w:tblCellSpacing w:w="15" w:type="dxa"/>
              </w:trPr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76216A98" w14:textId="3B7CBEEB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-1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7B0338EF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45AC226F" w14:textId="166C76D5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391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77B1CEAB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4ECBA5F6" w14:textId="77777777" w:rsidTr="005A04E9">
              <w:trPr>
                <w:cantSplit/>
                <w:tblCellSpacing w:w="15" w:type="dxa"/>
              </w:trPr>
              <w:tc>
                <w:tcPr>
                  <w:tcW w:w="0" w:type="auto"/>
                  <w:gridSpan w:val="8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236758F0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2DBEF98B" w14:textId="77777777" w:rsidTr="005A04E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75AA9FBD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Regression Test for Funnel Plot Asymmetry (Egger’s test)</w:t>
                  </w:r>
                </w:p>
              </w:tc>
            </w:tr>
            <w:tr w:rsidR="001138F0" w:rsidRPr="00904B4C" w14:paraId="74BC4E29" w14:textId="77777777" w:rsidTr="005A04E9">
              <w:trPr>
                <w:gridAfter w:val="2"/>
                <w:cantSplit/>
                <w:tblHeader/>
                <w:tblCellSpacing w:w="15" w:type="dxa"/>
              </w:trPr>
              <w:tc>
                <w:tcPr>
                  <w:tcW w:w="0" w:type="auto"/>
                  <w:gridSpan w:val="2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127801EC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Z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single" w:sz="6" w:space="0" w:color="333333"/>
                    <w:right w:val="nil"/>
                  </w:tcBorders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20EE6598" w14:textId="77777777" w:rsidR="001138F0" w:rsidRPr="00904B4C" w:rsidRDefault="001138F0" w:rsidP="005A04E9">
                  <w:pPr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b/>
                      <w:bCs/>
                      <w:sz w:val="22"/>
                      <w:szCs w:val="22"/>
                    </w:rPr>
                    <w:t>p</w:t>
                  </w:r>
                </w:p>
              </w:tc>
            </w:tr>
            <w:tr w:rsidR="001138F0" w:rsidRPr="00904B4C" w14:paraId="1142640E" w14:textId="77777777" w:rsidTr="005A04E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770F61D8" w14:textId="584EDDCC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-0.8265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24298B7D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120" w:type="dxa"/>
                    <w:bottom w:w="120" w:type="dxa"/>
                    <w:right w:w="0" w:type="dxa"/>
                  </w:tcMar>
                  <w:vAlign w:val="center"/>
                  <w:hideMark/>
                </w:tcPr>
                <w:p w14:paraId="68D9032A" w14:textId="0475C744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  <w:r w:rsidRPr="00904B4C">
                    <w:rPr>
                      <w:rFonts w:ascii="Cambria" w:hAnsi="Cambria"/>
                      <w:sz w:val="22"/>
                      <w:szCs w:val="22"/>
                    </w:rPr>
                    <w:t>0.461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12" w:space="0" w:color="333333"/>
                    <w:right w:val="nil"/>
                  </w:tcBorders>
                  <w:tcMar>
                    <w:top w:w="120" w:type="dxa"/>
                    <w:left w:w="30" w:type="dxa"/>
                    <w:bottom w:w="120" w:type="dxa"/>
                    <w:right w:w="120" w:type="dxa"/>
                  </w:tcMar>
                  <w:vAlign w:val="center"/>
                  <w:hideMark/>
                </w:tcPr>
                <w:p w14:paraId="685B4A68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  <w:tr w:rsidR="001138F0" w:rsidRPr="00904B4C" w14:paraId="5173C6D1" w14:textId="77777777" w:rsidTr="005A04E9">
              <w:trPr>
                <w:gridAfter w:val="2"/>
                <w:cantSplit/>
                <w:tblCellSpacing w:w="15" w:type="dxa"/>
              </w:trPr>
              <w:tc>
                <w:tcPr>
                  <w:tcW w:w="0" w:type="auto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tcMar>
                    <w:top w:w="90" w:type="dxa"/>
                    <w:left w:w="120" w:type="dxa"/>
                    <w:bottom w:w="30" w:type="dxa"/>
                    <w:right w:w="120" w:type="dxa"/>
                  </w:tcMar>
                  <w:vAlign w:val="center"/>
                  <w:hideMark/>
                </w:tcPr>
                <w:p w14:paraId="3B05329F" w14:textId="77777777" w:rsidR="001138F0" w:rsidRPr="00904B4C" w:rsidRDefault="001138F0" w:rsidP="005A04E9">
                  <w:pPr>
                    <w:rPr>
                      <w:rFonts w:ascii="Cambria" w:hAnsi="Cambria"/>
                      <w:sz w:val="22"/>
                      <w:szCs w:val="22"/>
                    </w:rPr>
                  </w:pPr>
                </w:p>
              </w:tc>
            </w:tr>
          </w:tbl>
          <w:p w14:paraId="619F1D96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  <w:p w14:paraId="303EDF48" w14:textId="77777777" w:rsidR="001138F0" w:rsidRPr="00904B4C" w:rsidRDefault="001138F0" w:rsidP="005A04E9">
            <w:pPr>
              <w:rPr>
                <w:rFonts w:ascii="Cambria" w:hAnsi="Cambria"/>
                <w:sz w:val="22"/>
                <w:szCs w:val="22"/>
              </w:rPr>
            </w:pPr>
          </w:p>
        </w:tc>
      </w:tr>
    </w:tbl>
    <w:p w14:paraId="68C306C6" w14:textId="77777777" w:rsidR="001138F0" w:rsidRPr="00904B4C" w:rsidRDefault="001138F0" w:rsidP="00B81562">
      <w:pPr>
        <w:rPr>
          <w:rFonts w:ascii="Cambria" w:hAnsi="Cambria" w:cs="Calibri"/>
          <w:sz w:val="22"/>
          <w:szCs w:val="22"/>
        </w:rPr>
      </w:pPr>
    </w:p>
    <w:p w14:paraId="4447D8E7" w14:textId="69BBD3B0" w:rsidR="001138F0" w:rsidRPr="00904B4C" w:rsidRDefault="001138F0" w:rsidP="00B81562">
      <w:pPr>
        <w:rPr>
          <w:rFonts w:ascii="Cambria" w:hAnsi="Cambria" w:cs="Calibri"/>
          <w:sz w:val="22"/>
          <w:szCs w:val="22"/>
        </w:rPr>
      </w:pPr>
      <w:r w:rsidRPr="00904B4C">
        <w:rPr>
          <w:rFonts w:ascii="Cambria" w:hAnsi="Cambria" w:cs="Calibri"/>
          <w:noProof/>
          <w:sz w:val="22"/>
          <w:szCs w:val="22"/>
        </w:rPr>
        <w:lastRenderedPageBreak/>
        <w:drawing>
          <wp:inline distT="0" distB="0" distL="0" distR="0" wp14:anchorId="65882245" wp14:editId="44EE1B81">
            <wp:extent cx="6546215" cy="5727700"/>
            <wp:effectExtent l="0" t="0" r="6985" b="6350"/>
            <wp:docPr id="161741299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215" cy="572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1138F0" w:rsidRPr="00904B4C" w:rsidSect="006C54DA">
      <w:pgSz w:w="1682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278335D" w14:textId="77777777" w:rsidR="00E71266" w:rsidRDefault="00E71266" w:rsidP="006C54DA">
      <w:r>
        <w:separator/>
      </w:r>
    </w:p>
  </w:endnote>
  <w:endnote w:type="continuationSeparator" w:id="0">
    <w:p w14:paraId="0D09CA45" w14:textId="77777777" w:rsidR="00E71266" w:rsidRDefault="00E71266" w:rsidP="006C54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62C4BAC" w14:textId="77777777" w:rsidR="00E71266" w:rsidRDefault="00E71266" w:rsidP="006C54DA">
      <w:r>
        <w:separator/>
      </w:r>
    </w:p>
  </w:footnote>
  <w:footnote w:type="continuationSeparator" w:id="0">
    <w:p w14:paraId="2BBE3790" w14:textId="77777777" w:rsidR="00E71266" w:rsidRDefault="00E71266" w:rsidP="006C54D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895669"/>
    <w:multiLevelType w:val="hybridMultilevel"/>
    <w:tmpl w:val="8DA8DDC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464BEA"/>
    <w:multiLevelType w:val="hybridMultilevel"/>
    <w:tmpl w:val="4E98998C"/>
    <w:lvl w:ilvl="0" w:tplc="3F7E53A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99C897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46854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47486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93E7F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3F271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09685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692839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5047D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EE459E7"/>
    <w:multiLevelType w:val="hybridMultilevel"/>
    <w:tmpl w:val="D8E420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80E3A72"/>
    <w:multiLevelType w:val="hybridMultilevel"/>
    <w:tmpl w:val="DE90F708"/>
    <w:lvl w:ilvl="0" w:tplc="8BC446F6">
      <w:start w:val="4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BD3F5A"/>
    <w:multiLevelType w:val="hybridMultilevel"/>
    <w:tmpl w:val="331AC4AA"/>
    <w:lvl w:ilvl="0" w:tplc="9674590A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4369A8"/>
    <w:multiLevelType w:val="hybridMultilevel"/>
    <w:tmpl w:val="C2F0FD3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927389"/>
    <w:multiLevelType w:val="hybridMultilevel"/>
    <w:tmpl w:val="324AB9D6"/>
    <w:lvl w:ilvl="0" w:tplc="FD6845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83055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D54620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1A8D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3842A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11A82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7B4D32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81ADB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D1C34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 w15:restartNumberingAfterBreak="0">
    <w:nsid w:val="707639E2"/>
    <w:multiLevelType w:val="multilevel"/>
    <w:tmpl w:val="99EA53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3CB0D09"/>
    <w:multiLevelType w:val="hybridMultilevel"/>
    <w:tmpl w:val="F10040C8"/>
    <w:lvl w:ilvl="0" w:tplc="1C7876EE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95136829">
    <w:abstractNumId w:val="1"/>
  </w:num>
  <w:num w:numId="2" w16cid:durableId="156653886">
    <w:abstractNumId w:val="5"/>
  </w:num>
  <w:num w:numId="3" w16cid:durableId="274139096">
    <w:abstractNumId w:val="6"/>
  </w:num>
  <w:num w:numId="4" w16cid:durableId="396561859">
    <w:abstractNumId w:val="2"/>
  </w:num>
  <w:num w:numId="5" w16cid:durableId="191961686">
    <w:abstractNumId w:val="0"/>
  </w:num>
  <w:num w:numId="6" w16cid:durableId="1227566583">
    <w:abstractNumId w:val="7"/>
  </w:num>
  <w:num w:numId="7" w16cid:durableId="1641959596">
    <w:abstractNumId w:val="8"/>
  </w:num>
  <w:num w:numId="8" w16cid:durableId="250479350">
    <w:abstractNumId w:val="3"/>
  </w:num>
  <w:num w:numId="9" w16cid:durableId="544987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54DA"/>
    <w:rsid w:val="00014C53"/>
    <w:rsid w:val="000234B4"/>
    <w:rsid w:val="00025DEE"/>
    <w:rsid w:val="0003245B"/>
    <w:rsid w:val="000832AB"/>
    <w:rsid w:val="000B30A7"/>
    <w:rsid w:val="001138F0"/>
    <w:rsid w:val="00126DE6"/>
    <w:rsid w:val="00160E99"/>
    <w:rsid w:val="00185C7B"/>
    <w:rsid w:val="00186082"/>
    <w:rsid w:val="001A77F6"/>
    <w:rsid w:val="001D2BBD"/>
    <w:rsid w:val="001E0A89"/>
    <w:rsid w:val="002063D7"/>
    <w:rsid w:val="0025302E"/>
    <w:rsid w:val="00284280"/>
    <w:rsid w:val="002D3D6E"/>
    <w:rsid w:val="00335AB5"/>
    <w:rsid w:val="00337C23"/>
    <w:rsid w:val="003753D8"/>
    <w:rsid w:val="003952B5"/>
    <w:rsid w:val="00430523"/>
    <w:rsid w:val="004515CD"/>
    <w:rsid w:val="0046072D"/>
    <w:rsid w:val="00491F15"/>
    <w:rsid w:val="004A7FF7"/>
    <w:rsid w:val="004B401E"/>
    <w:rsid w:val="004C7C9B"/>
    <w:rsid w:val="00525C2E"/>
    <w:rsid w:val="00582111"/>
    <w:rsid w:val="00594354"/>
    <w:rsid w:val="005B2105"/>
    <w:rsid w:val="005D4648"/>
    <w:rsid w:val="00611779"/>
    <w:rsid w:val="006806D5"/>
    <w:rsid w:val="00686E74"/>
    <w:rsid w:val="006A21C1"/>
    <w:rsid w:val="006B63F0"/>
    <w:rsid w:val="006C54DA"/>
    <w:rsid w:val="007153AA"/>
    <w:rsid w:val="00743568"/>
    <w:rsid w:val="00767633"/>
    <w:rsid w:val="007742C4"/>
    <w:rsid w:val="007B75D2"/>
    <w:rsid w:val="007E2FD9"/>
    <w:rsid w:val="00804B21"/>
    <w:rsid w:val="008104DB"/>
    <w:rsid w:val="008340C2"/>
    <w:rsid w:val="008447DE"/>
    <w:rsid w:val="008522E4"/>
    <w:rsid w:val="0087364D"/>
    <w:rsid w:val="00877CDF"/>
    <w:rsid w:val="008A48D0"/>
    <w:rsid w:val="008C5594"/>
    <w:rsid w:val="00904B4C"/>
    <w:rsid w:val="00932A3C"/>
    <w:rsid w:val="009901D3"/>
    <w:rsid w:val="009B45D7"/>
    <w:rsid w:val="009D77A7"/>
    <w:rsid w:val="00AB6E2D"/>
    <w:rsid w:val="00AE2C24"/>
    <w:rsid w:val="00AE43BB"/>
    <w:rsid w:val="00B12C9B"/>
    <w:rsid w:val="00B5504A"/>
    <w:rsid w:val="00B81562"/>
    <w:rsid w:val="00BD4027"/>
    <w:rsid w:val="00BD6E6C"/>
    <w:rsid w:val="00BE09EC"/>
    <w:rsid w:val="00BF46F4"/>
    <w:rsid w:val="00C07383"/>
    <w:rsid w:val="00C3521B"/>
    <w:rsid w:val="00C84CCC"/>
    <w:rsid w:val="00C85B49"/>
    <w:rsid w:val="00CA3E04"/>
    <w:rsid w:val="00CC7150"/>
    <w:rsid w:val="00CD29D5"/>
    <w:rsid w:val="00CE267E"/>
    <w:rsid w:val="00D1518F"/>
    <w:rsid w:val="00D45481"/>
    <w:rsid w:val="00D4733F"/>
    <w:rsid w:val="00DD7131"/>
    <w:rsid w:val="00E061BB"/>
    <w:rsid w:val="00E46660"/>
    <w:rsid w:val="00E71266"/>
    <w:rsid w:val="00EA6CC9"/>
    <w:rsid w:val="00EC79E4"/>
    <w:rsid w:val="00F159F8"/>
    <w:rsid w:val="00F20B4C"/>
    <w:rsid w:val="00F46AA5"/>
    <w:rsid w:val="00F77F3F"/>
    <w:rsid w:val="00FE39C9"/>
    <w:rsid w:val="00FE50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2F0878"/>
  <w15:chartTrackingRefBased/>
  <w15:docId w15:val="{E34933F1-F4C9-4B98-B239-4019D9D4E1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38F0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54D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C54D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54D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C54D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C54D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C54DA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C54DA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C54DA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C54DA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54D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C54D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C54D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C54D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C54D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C54D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C54D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C54D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C54D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C54DA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C54D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C54DA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C54D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C54D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C54D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C54D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C54D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C54D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C54D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C54DA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6C54DA"/>
    <w:rPr>
      <w:sz w:val="22"/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6C54DA"/>
    <w:pPr>
      <w:tabs>
        <w:tab w:val="left" w:pos="384"/>
      </w:tabs>
      <w:spacing w:after="240"/>
      <w:ind w:left="384" w:hanging="384"/>
    </w:pPr>
    <w:rPr>
      <w:rFonts w:eastAsiaTheme="minorHAnsi"/>
      <w:sz w:val="22"/>
      <w:szCs w:val="28"/>
      <w:lang w:bidi="th-TH"/>
    </w:rPr>
  </w:style>
  <w:style w:type="paragraph" w:styleId="NormalWeb">
    <w:name w:val="Normal (Web)"/>
    <w:basedOn w:val="Normal"/>
    <w:uiPriority w:val="99"/>
    <w:semiHidden/>
    <w:unhideWhenUsed/>
    <w:rsid w:val="006C54DA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IN"/>
      <w14:ligatures w14:val="none"/>
    </w:rPr>
  </w:style>
  <w:style w:type="character" w:styleId="Strong">
    <w:name w:val="Strong"/>
    <w:basedOn w:val="DefaultParagraphFont"/>
    <w:uiPriority w:val="22"/>
    <w:qFormat/>
    <w:rsid w:val="006C54DA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6C54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54DA"/>
    <w:pPr>
      <w:spacing w:after="160"/>
    </w:pPr>
    <w:rPr>
      <w:rFonts w:eastAsiaTheme="minorHAnsi"/>
      <w:sz w:val="20"/>
      <w:szCs w:val="25"/>
      <w:lang w:bidi="th-TH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54DA"/>
    <w:rPr>
      <w:sz w:val="20"/>
      <w:szCs w:val="25"/>
      <w:lang w:bidi="th-T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54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54DA"/>
    <w:rPr>
      <w:b/>
      <w:bCs/>
      <w:sz w:val="20"/>
      <w:szCs w:val="25"/>
      <w:lang w:bidi="th-TH"/>
    </w:rPr>
  </w:style>
  <w:style w:type="paragraph" w:styleId="Header">
    <w:name w:val="header"/>
    <w:basedOn w:val="Normal"/>
    <w:link w:val="HeaderChar"/>
    <w:uiPriority w:val="99"/>
    <w:unhideWhenUsed/>
    <w:rsid w:val="006C54D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C54DA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6C54D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C54DA"/>
    <w:rPr>
      <w:rFonts w:eastAsiaTheme="minorEastAsia"/>
    </w:rPr>
  </w:style>
  <w:style w:type="table" w:styleId="TableGridLight">
    <w:name w:val="Grid Table Light"/>
    <w:basedOn w:val="TableNormal"/>
    <w:uiPriority w:val="40"/>
    <w:rsid w:val="009D77A7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7F95AA-76E0-4B81-8B22-7F502694ED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86</Pages>
  <Words>9311</Words>
  <Characters>53075</Characters>
  <Application>Microsoft Office Word</Application>
  <DocSecurity>0</DocSecurity>
  <Lines>442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vyani g</dc:creator>
  <cp:keywords/>
  <dc:description/>
  <cp:lastModifiedBy>divyani g</cp:lastModifiedBy>
  <cp:revision>6</cp:revision>
  <dcterms:created xsi:type="dcterms:W3CDTF">2026-03-28T21:00:00Z</dcterms:created>
  <dcterms:modified xsi:type="dcterms:W3CDTF">2026-03-29T07:10:00Z</dcterms:modified>
</cp:coreProperties>
</file>